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B514D5" w14:textId="77777777" w:rsidR="0032580B" w:rsidRPr="000145D5" w:rsidRDefault="0032580B" w:rsidP="0032580B">
      <w:pPr>
        <w:jc w:val="center"/>
        <w:rPr>
          <w:rFonts w:asciiTheme="majorBidi" w:hAnsiTheme="majorBidi" w:cstheme="majorBidi"/>
          <w:b/>
        </w:rPr>
      </w:pPr>
      <w:bookmarkStart w:id="0" w:name="_Hlk75896911"/>
      <w:bookmarkEnd w:id="0"/>
    </w:p>
    <w:p w14:paraId="00ED0194" w14:textId="77777777" w:rsidR="0032580B" w:rsidRDefault="0032580B" w:rsidP="0032580B">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66432" behindDoc="1" locked="0" layoutInCell="1" allowOverlap="1" wp14:anchorId="01BD05A1" wp14:editId="4B8D9C46">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F624836" w14:textId="77777777" w:rsidR="0032580B" w:rsidRPr="000145D5" w:rsidRDefault="0032580B" w:rsidP="0032580B">
      <w:pPr>
        <w:jc w:val="center"/>
        <w:rPr>
          <w:rStyle w:val="fontstyle01"/>
          <w:rFonts w:asciiTheme="majorBidi" w:hAnsiTheme="majorBidi" w:cstheme="majorBidi"/>
        </w:rPr>
      </w:pPr>
      <w:r w:rsidRPr="00407F07">
        <w:rPr>
          <w:rStyle w:val="fontstyle01"/>
          <w:rFonts w:asciiTheme="majorBidi" w:hAnsiTheme="majorBidi" w:cstheme="majorBidi"/>
        </w:rPr>
        <w:t>BS</w:t>
      </w:r>
      <w:r>
        <w:rPr>
          <w:rStyle w:val="fontstyle01"/>
          <w:rFonts w:asciiTheme="majorBidi" w:hAnsiTheme="majorBidi" w:cstheme="majorBidi"/>
        </w:rPr>
        <w:t>CS</w:t>
      </w:r>
      <w:r w:rsidRPr="00407F07">
        <w:rPr>
          <w:rStyle w:val="fontstyle01"/>
          <w:rFonts w:asciiTheme="majorBidi" w:hAnsiTheme="majorBidi" w:cstheme="majorBidi"/>
        </w:rPr>
        <w:t>-</w:t>
      </w:r>
      <w:r>
        <w:rPr>
          <w:rStyle w:val="fontstyle01"/>
          <w:rFonts w:asciiTheme="majorBidi" w:hAnsiTheme="majorBidi" w:cstheme="majorBidi"/>
        </w:rPr>
        <w:t>F20</w:t>
      </w:r>
      <w:r w:rsidRPr="00407F07">
        <w:rPr>
          <w:rStyle w:val="fontstyle01"/>
          <w:rFonts w:asciiTheme="majorBidi" w:hAnsiTheme="majorBidi" w:cstheme="majorBidi"/>
        </w:rPr>
        <w:t>-0</w:t>
      </w:r>
      <w:r>
        <w:rPr>
          <w:rStyle w:val="fontstyle01"/>
          <w:rFonts w:asciiTheme="majorBidi" w:hAnsiTheme="majorBidi" w:cstheme="majorBidi"/>
        </w:rPr>
        <w:t>0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125"/>
      </w:tblGrid>
      <w:tr w:rsidR="0032580B" w:rsidRPr="000145D5" w14:paraId="2131C9EE" w14:textId="77777777" w:rsidTr="002D2907">
        <w:trPr>
          <w:jc w:val="center"/>
        </w:trPr>
        <w:tc>
          <w:tcPr>
            <w:tcW w:w="0" w:type="auto"/>
            <w:vAlign w:val="center"/>
          </w:tcPr>
          <w:p w14:paraId="1878F100" w14:textId="77777777" w:rsidR="0032580B" w:rsidRPr="004A6BE6" w:rsidRDefault="0032580B" w:rsidP="002D2907">
            <w:pPr>
              <w:spacing w:before="120" w:after="120" w:line="240" w:lineRule="auto"/>
              <w:jc w:val="right"/>
              <w:rPr>
                <w:rStyle w:val="fontstyle01"/>
                <w:rFonts w:asciiTheme="majorBidi" w:hAnsiTheme="majorBidi" w:cstheme="majorBidi"/>
                <w:b/>
                <w:bCs/>
              </w:rPr>
            </w:pPr>
            <w:r w:rsidRPr="004A6BE6">
              <w:rPr>
                <w:rStyle w:val="fontstyle21"/>
                <w:b w:val="0"/>
                <w:bCs w:val="0"/>
              </w:rPr>
              <w:t>03-134172-057</w:t>
            </w:r>
          </w:p>
        </w:tc>
        <w:tc>
          <w:tcPr>
            <w:tcW w:w="0" w:type="auto"/>
            <w:vAlign w:val="center"/>
          </w:tcPr>
          <w:p w14:paraId="72C24083" w14:textId="77777777" w:rsidR="0032580B" w:rsidRPr="004A6BE6" w:rsidRDefault="0032580B" w:rsidP="002D2907">
            <w:pPr>
              <w:spacing w:before="120" w:after="120" w:line="240" w:lineRule="auto"/>
              <w:jc w:val="left"/>
              <w:rPr>
                <w:rStyle w:val="fontstyle01"/>
                <w:rFonts w:asciiTheme="majorBidi" w:hAnsiTheme="majorBidi" w:cstheme="majorBidi"/>
              </w:rPr>
            </w:pPr>
            <w:r w:rsidRPr="004A6BE6">
              <w:rPr>
                <w:rStyle w:val="fontstyle01"/>
                <w:rFonts w:asciiTheme="majorBidi" w:hAnsiTheme="majorBidi" w:cstheme="majorBidi"/>
              </w:rPr>
              <w:t>Abdullah Amir</w:t>
            </w:r>
          </w:p>
        </w:tc>
      </w:tr>
      <w:tr w:rsidR="0032580B" w:rsidRPr="000145D5" w14:paraId="5DD612D2" w14:textId="77777777" w:rsidTr="002D2907">
        <w:trPr>
          <w:jc w:val="center"/>
        </w:trPr>
        <w:tc>
          <w:tcPr>
            <w:tcW w:w="0" w:type="auto"/>
            <w:vAlign w:val="center"/>
          </w:tcPr>
          <w:p w14:paraId="0E1C73B9" w14:textId="77777777" w:rsidR="0032580B" w:rsidRPr="004A6BE6" w:rsidRDefault="0032580B" w:rsidP="002D2907">
            <w:pPr>
              <w:spacing w:before="120" w:after="120" w:line="240" w:lineRule="auto"/>
              <w:jc w:val="right"/>
              <w:rPr>
                <w:rStyle w:val="fontstyle01"/>
                <w:rFonts w:asciiTheme="majorBidi" w:hAnsiTheme="majorBidi" w:cstheme="majorBidi"/>
              </w:rPr>
            </w:pPr>
            <w:r w:rsidRPr="004A6BE6">
              <w:rPr>
                <w:rStyle w:val="fontstyle21"/>
                <w:b w:val="0"/>
                <w:bCs w:val="0"/>
              </w:rPr>
              <w:t>03-134172-073</w:t>
            </w:r>
          </w:p>
        </w:tc>
        <w:tc>
          <w:tcPr>
            <w:tcW w:w="0" w:type="auto"/>
            <w:vAlign w:val="center"/>
          </w:tcPr>
          <w:p w14:paraId="749045E3" w14:textId="77777777" w:rsidR="0032580B" w:rsidRPr="004A6BE6" w:rsidRDefault="0032580B" w:rsidP="002D2907">
            <w:pPr>
              <w:spacing w:before="120" w:after="120" w:line="240" w:lineRule="auto"/>
              <w:jc w:val="left"/>
              <w:rPr>
                <w:rStyle w:val="fontstyle01"/>
                <w:rFonts w:asciiTheme="majorBidi" w:hAnsiTheme="majorBidi" w:cstheme="majorBidi"/>
              </w:rPr>
            </w:pPr>
            <w:r w:rsidRPr="004A6BE6">
              <w:rPr>
                <w:rStyle w:val="fontstyle01"/>
                <w:rFonts w:asciiTheme="majorBidi" w:hAnsiTheme="majorBidi" w:cstheme="majorBidi"/>
              </w:rPr>
              <w:t>Muhammad Ali</w:t>
            </w:r>
          </w:p>
        </w:tc>
      </w:tr>
    </w:tbl>
    <w:p w14:paraId="789CD7C7" w14:textId="77777777" w:rsidR="0032580B" w:rsidRPr="000145D5" w:rsidRDefault="0032580B" w:rsidP="0032580B">
      <w:pPr>
        <w:jc w:val="center"/>
        <w:rPr>
          <w:rStyle w:val="fontstyle21"/>
          <w:rFonts w:asciiTheme="majorBidi" w:hAnsiTheme="majorBidi" w:cstheme="majorBidi"/>
          <w:sz w:val="50"/>
          <w:szCs w:val="50"/>
        </w:rPr>
      </w:pPr>
    </w:p>
    <w:p w14:paraId="340EF729" w14:textId="77777777" w:rsidR="0032580B" w:rsidRPr="000145D5" w:rsidRDefault="0032580B" w:rsidP="0032580B">
      <w:pPr>
        <w:jc w:val="center"/>
        <w:rPr>
          <w:rStyle w:val="fontstyle21"/>
          <w:rFonts w:asciiTheme="majorBidi" w:hAnsiTheme="majorBidi" w:cstheme="majorBidi"/>
        </w:rPr>
      </w:pPr>
      <w:r>
        <w:rPr>
          <w:rStyle w:val="fontstyle21"/>
          <w:rFonts w:asciiTheme="majorBidi" w:hAnsiTheme="majorBidi" w:cstheme="majorBidi"/>
          <w:sz w:val="50"/>
          <w:szCs w:val="50"/>
        </w:rPr>
        <w:t>Hazardous Environment Exploration Using Autonomous Robot</w:t>
      </w:r>
      <w:r w:rsidRPr="000145D5">
        <w:rPr>
          <w:rFonts w:asciiTheme="majorBidi" w:hAnsiTheme="majorBidi" w:cstheme="majorBidi"/>
          <w:b/>
          <w:bCs/>
          <w:color w:val="000000"/>
          <w:sz w:val="50"/>
          <w:szCs w:val="50"/>
        </w:rPr>
        <w:br/>
      </w:r>
    </w:p>
    <w:p w14:paraId="3D2CC220" w14:textId="77777777" w:rsidR="0032580B" w:rsidRPr="000145D5" w:rsidRDefault="0032580B" w:rsidP="0032580B">
      <w:pPr>
        <w:jc w:val="center"/>
        <w:rPr>
          <w:rStyle w:val="fontstyle21"/>
          <w:rFonts w:asciiTheme="majorBidi" w:hAnsiTheme="majorBidi" w:cstheme="majorBidi"/>
        </w:rPr>
      </w:pPr>
    </w:p>
    <w:p w14:paraId="7920247B" w14:textId="77777777" w:rsidR="0032580B" w:rsidRDefault="0032580B" w:rsidP="0032580B">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Pr="00047A8D">
        <w:rPr>
          <w:rStyle w:val="fontstyle21"/>
          <w:rFonts w:asciiTheme="majorBidi" w:hAnsiTheme="majorBidi" w:cstheme="majorBidi"/>
        </w:rPr>
        <w:t xml:space="preserve">Bachelor of Science in </w:t>
      </w:r>
      <w:r w:rsidRPr="004A6BE6">
        <w:rPr>
          <w:rStyle w:val="fontstyle21"/>
          <w:rFonts w:asciiTheme="majorBidi" w:hAnsiTheme="majorBidi" w:cstheme="majorBidi"/>
          <w:color w:val="auto"/>
        </w:rPr>
        <w:t>Computer Science</w:t>
      </w:r>
      <w:r w:rsidRPr="000145D5">
        <w:rPr>
          <w:rFonts w:asciiTheme="majorBidi" w:hAnsiTheme="majorBidi" w:cstheme="majorBidi"/>
          <w:b/>
          <w:bCs/>
          <w:color w:val="000000"/>
          <w:sz w:val="30"/>
          <w:szCs w:val="30"/>
        </w:rPr>
        <w:br/>
      </w:r>
    </w:p>
    <w:p w14:paraId="6124813C" w14:textId="6D2A6D3C" w:rsidR="0032580B" w:rsidRDefault="0032580B" w:rsidP="0032580B">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r>
        <w:rPr>
          <w:rStyle w:val="fontstyle01"/>
          <w:rFonts w:asciiTheme="majorBidi" w:hAnsiTheme="majorBidi" w:cstheme="majorBidi"/>
        </w:rPr>
        <w:t>Dr. Ir</w:t>
      </w:r>
      <w:r w:rsidR="008E2284">
        <w:rPr>
          <w:rStyle w:val="fontstyle01"/>
          <w:rFonts w:asciiTheme="majorBidi" w:hAnsiTheme="majorBidi" w:cstheme="majorBidi"/>
        </w:rPr>
        <w:t>a</w:t>
      </w:r>
      <w:r>
        <w:rPr>
          <w:rStyle w:val="fontstyle01"/>
          <w:rFonts w:asciiTheme="majorBidi" w:hAnsiTheme="majorBidi" w:cstheme="majorBidi"/>
        </w:rPr>
        <w:t>m Noreen</w:t>
      </w:r>
      <w:r w:rsidRPr="000145D5">
        <w:rPr>
          <w:rFonts w:asciiTheme="majorBidi" w:hAnsiTheme="majorBidi" w:cstheme="majorBidi"/>
          <w:color w:val="000000"/>
        </w:rPr>
        <w:br/>
      </w:r>
    </w:p>
    <w:p w14:paraId="507ED30E" w14:textId="77777777" w:rsidR="0032580B" w:rsidRDefault="0032580B" w:rsidP="0032580B">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Pr>
          <w:rStyle w:val="fontstyle01"/>
          <w:rFonts w:asciiTheme="majorBidi" w:hAnsiTheme="majorBidi" w:cstheme="majorBidi"/>
        </w:rPr>
        <w:t>s</w:t>
      </w:r>
      <w:r w:rsidRPr="000145D5">
        <w:rPr>
          <w:rFonts w:asciiTheme="majorBidi" w:hAnsiTheme="majorBidi" w:cstheme="majorBidi"/>
          <w:color w:val="000000"/>
        </w:rPr>
        <w:br/>
      </w:r>
      <w:r w:rsidRPr="000145D5">
        <w:rPr>
          <w:rStyle w:val="fontstyle01"/>
          <w:rFonts w:asciiTheme="majorBidi" w:hAnsiTheme="majorBidi" w:cstheme="majorBidi"/>
        </w:rPr>
        <w:t xml:space="preserve">Bahria University, </w:t>
      </w:r>
      <w:r>
        <w:rPr>
          <w:rStyle w:val="fontstyle01"/>
          <w:rFonts w:asciiTheme="majorBidi" w:hAnsiTheme="majorBidi" w:cstheme="majorBidi"/>
        </w:rPr>
        <w:t>Lahore Campus</w:t>
      </w:r>
    </w:p>
    <w:p w14:paraId="2C73AE62" w14:textId="236C402D" w:rsidR="0032580B" w:rsidRDefault="0032580B" w:rsidP="0032580B">
      <w:pPr>
        <w:jc w:val="center"/>
        <w:rPr>
          <w:rStyle w:val="fontstyle01"/>
          <w:rFonts w:asciiTheme="majorBidi" w:hAnsiTheme="majorBidi" w:cstheme="majorBidi"/>
          <w:sz w:val="22"/>
          <w:szCs w:val="22"/>
        </w:rPr>
      </w:pPr>
      <w:r w:rsidRPr="000145D5">
        <w:rPr>
          <w:rFonts w:asciiTheme="majorBidi" w:hAnsiTheme="majorBidi" w:cstheme="majorBidi"/>
          <w:color w:val="000000"/>
        </w:rPr>
        <w:br/>
      </w:r>
      <w:r w:rsidR="008C0B5A">
        <w:rPr>
          <w:rStyle w:val="fontstyle01"/>
          <w:rFonts w:asciiTheme="majorBidi" w:hAnsiTheme="majorBidi" w:cstheme="majorBidi"/>
          <w:sz w:val="22"/>
          <w:szCs w:val="22"/>
        </w:rPr>
        <w:t>July</w:t>
      </w:r>
      <w:r w:rsidRPr="000145D5">
        <w:rPr>
          <w:rStyle w:val="fontstyle01"/>
          <w:rFonts w:asciiTheme="majorBidi" w:hAnsiTheme="majorBidi" w:cstheme="majorBidi"/>
          <w:sz w:val="22"/>
          <w:szCs w:val="22"/>
        </w:rPr>
        <w:t xml:space="preserve"> 20</w:t>
      </w:r>
      <w:r>
        <w:rPr>
          <w:rStyle w:val="fontstyle01"/>
          <w:rFonts w:asciiTheme="majorBidi" w:hAnsiTheme="majorBidi" w:cstheme="majorBidi"/>
          <w:sz w:val="22"/>
          <w:szCs w:val="22"/>
        </w:rPr>
        <w:t>21</w:t>
      </w:r>
    </w:p>
    <w:p w14:paraId="6CF5A776" w14:textId="77777777" w:rsidR="0032580B" w:rsidRPr="000145D5" w:rsidRDefault="0032580B" w:rsidP="0032580B">
      <w:pPr>
        <w:jc w:val="center"/>
        <w:rPr>
          <w:rFonts w:asciiTheme="majorBidi" w:hAnsiTheme="majorBidi" w:cstheme="majorBidi"/>
          <w:b/>
        </w:rPr>
      </w:pPr>
    </w:p>
    <w:p w14:paraId="27264D1C" w14:textId="77777777" w:rsidR="0032580B" w:rsidRPr="000145D5" w:rsidRDefault="0032580B" w:rsidP="0032580B">
      <w:pPr>
        <w:jc w:val="left"/>
        <w:rPr>
          <w:rFonts w:asciiTheme="majorBidi" w:hAnsiTheme="majorBidi" w:cstheme="majorBidi"/>
          <w:b/>
          <w:sz w:val="22"/>
          <w:szCs w:val="22"/>
        </w:rPr>
      </w:pPr>
    </w:p>
    <w:p w14:paraId="0368ECBD" w14:textId="77777777" w:rsidR="0032580B" w:rsidRDefault="0032580B" w:rsidP="0032580B">
      <w:pPr>
        <w:spacing w:line="240" w:lineRule="auto"/>
        <w:jc w:val="left"/>
        <w:rPr>
          <w:rFonts w:asciiTheme="majorBidi" w:hAnsiTheme="majorBidi" w:cstheme="majorBidi"/>
          <w:color w:val="000000"/>
          <w:sz w:val="22"/>
          <w:szCs w:val="22"/>
        </w:rPr>
        <w:sectPr w:rsidR="0032580B" w:rsidSect="000E5E24">
          <w:type w:val="oddPage"/>
          <w:pgSz w:w="11909" w:h="16834" w:code="9"/>
          <w:pgMar w:top="1418" w:right="1418" w:bottom="1418" w:left="2268" w:header="851" w:footer="851" w:gutter="0"/>
          <w:pgNumType w:fmt="lowerRoman"/>
          <w:cols w:space="720"/>
          <w:docGrid w:linePitch="360"/>
        </w:sectPr>
      </w:pPr>
    </w:p>
    <w:p w14:paraId="6B4EBFA9" w14:textId="77777777" w:rsidR="0032580B" w:rsidRDefault="0032580B" w:rsidP="0032580B">
      <w:pPr>
        <w:jc w:val="center"/>
        <w:rPr>
          <w:rFonts w:asciiTheme="majorBidi" w:hAnsiTheme="majorBidi" w:cstheme="majorBidi"/>
          <w:color w:val="000000"/>
          <w:sz w:val="22"/>
          <w:szCs w:val="22"/>
        </w:rPr>
      </w:pPr>
    </w:p>
    <w:p w14:paraId="471BAEA8" w14:textId="77777777" w:rsidR="0032580B" w:rsidRDefault="0032580B" w:rsidP="0032580B">
      <w:pPr>
        <w:jc w:val="center"/>
        <w:rPr>
          <w:rFonts w:asciiTheme="majorBidi" w:hAnsiTheme="majorBidi" w:cstheme="majorBidi"/>
          <w:color w:val="000000"/>
          <w:sz w:val="22"/>
          <w:szCs w:val="22"/>
        </w:rPr>
      </w:pPr>
    </w:p>
    <w:p w14:paraId="0C082B0A" w14:textId="77777777" w:rsidR="0032580B" w:rsidRDefault="0032580B" w:rsidP="0032580B">
      <w:pPr>
        <w:jc w:val="center"/>
        <w:rPr>
          <w:rFonts w:asciiTheme="majorBidi" w:hAnsiTheme="majorBidi" w:cstheme="majorBidi"/>
          <w:color w:val="000000"/>
          <w:sz w:val="22"/>
          <w:szCs w:val="22"/>
        </w:rPr>
      </w:pPr>
    </w:p>
    <w:p w14:paraId="3067E777" w14:textId="77777777" w:rsidR="0032580B" w:rsidRDefault="0032580B" w:rsidP="0032580B">
      <w:pPr>
        <w:jc w:val="center"/>
        <w:rPr>
          <w:rFonts w:asciiTheme="majorBidi" w:hAnsiTheme="majorBidi" w:cstheme="majorBidi"/>
          <w:color w:val="000000"/>
          <w:sz w:val="22"/>
          <w:szCs w:val="22"/>
        </w:rPr>
      </w:pPr>
    </w:p>
    <w:p w14:paraId="1D2788FD" w14:textId="77777777" w:rsidR="0032580B" w:rsidRDefault="0032580B" w:rsidP="0032580B">
      <w:pPr>
        <w:jc w:val="center"/>
        <w:rPr>
          <w:rFonts w:asciiTheme="majorBidi" w:hAnsiTheme="majorBidi" w:cstheme="majorBidi"/>
          <w:color w:val="000000"/>
          <w:sz w:val="22"/>
          <w:szCs w:val="22"/>
        </w:rPr>
      </w:pPr>
    </w:p>
    <w:p w14:paraId="10BF13B3" w14:textId="77777777" w:rsidR="0032580B" w:rsidRDefault="0032580B" w:rsidP="0032580B">
      <w:pPr>
        <w:jc w:val="center"/>
        <w:rPr>
          <w:rFonts w:asciiTheme="majorBidi" w:hAnsiTheme="majorBidi" w:cstheme="majorBidi"/>
          <w:color w:val="000000"/>
          <w:sz w:val="22"/>
          <w:szCs w:val="22"/>
        </w:rPr>
      </w:pPr>
    </w:p>
    <w:p w14:paraId="0D637FF0" w14:textId="77777777" w:rsidR="0032580B" w:rsidRDefault="0032580B" w:rsidP="0032580B">
      <w:pPr>
        <w:jc w:val="center"/>
        <w:rPr>
          <w:rFonts w:asciiTheme="majorBidi" w:hAnsiTheme="majorBidi" w:cstheme="majorBidi"/>
          <w:color w:val="000000"/>
          <w:sz w:val="22"/>
          <w:szCs w:val="22"/>
        </w:rPr>
      </w:pPr>
    </w:p>
    <w:p w14:paraId="3D2FDFB9" w14:textId="77777777" w:rsidR="0032580B" w:rsidRDefault="0032580B" w:rsidP="0032580B">
      <w:pPr>
        <w:jc w:val="center"/>
        <w:rPr>
          <w:rFonts w:asciiTheme="majorBidi" w:hAnsiTheme="majorBidi" w:cstheme="majorBidi"/>
          <w:color w:val="000000"/>
          <w:sz w:val="22"/>
          <w:szCs w:val="22"/>
        </w:rPr>
      </w:pPr>
    </w:p>
    <w:p w14:paraId="70A68542" w14:textId="77777777" w:rsidR="0032580B" w:rsidRDefault="0032580B" w:rsidP="0032580B">
      <w:pPr>
        <w:jc w:val="center"/>
        <w:rPr>
          <w:rFonts w:asciiTheme="majorBidi" w:hAnsiTheme="majorBidi" w:cstheme="majorBidi"/>
          <w:color w:val="000000"/>
          <w:sz w:val="22"/>
          <w:szCs w:val="22"/>
        </w:rPr>
      </w:pPr>
    </w:p>
    <w:p w14:paraId="3F533900" w14:textId="77777777" w:rsidR="0032580B" w:rsidRDefault="0032580B" w:rsidP="0032580B">
      <w:pPr>
        <w:jc w:val="center"/>
        <w:rPr>
          <w:rFonts w:asciiTheme="majorBidi" w:hAnsiTheme="majorBidi" w:cstheme="majorBidi"/>
          <w:color w:val="000000"/>
          <w:sz w:val="22"/>
          <w:szCs w:val="22"/>
        </w:rPr>
      </w:pPr>
    </w:p>
    <w:p w14:paraId="76BE90EF" w14:textId="77777777" w:rsidR="0032580B" w:rsidRDefault="0032580B" w:rsidP="0032580B">
      <w:pPr>
        <w:jc w:val="center"/>
        <w:rPr>
          <w:rFonts w:asciiTheme="majorBidi" w:hAnsiTheme="majorBidi" w:cstheme="majorBidi"/>
          <w:color w:val="000000"/>
          <w:sz w:val="22"/>
          <w:szCs w:val="22"/>
        </w:rPr>
      </w:pPr>
    </w:p>
    <w:p w14:paraId="07CB1C29" w14:textId="77777777" w:rsidR="0032580B" w:rsidRDefault="0032580B" w:rsidP="0032580B">
      <w:pPr>
        <w:jc w:val="center"/>
        <w:rPr>
          <w:rFonts w:asciiTheme="majorBidi" w:hAnsiTheme="majorBidi" w:cstheme="majorBidi"/>
          <w:color w:val="000000"/>
          <w:sz w:val="22"/>
          <w:szCs w:val="22"/>
        </w:rPr>
      </w:pPr>
    </w:p>
    <w:p w14:paraId="160403C6" w14:textId="77777777" w:rsidR="0032580B" w:rsidRDefault="0032580B" w:rsidP="0032580B">
      <w:pPr>
        <w:jc w:val="center"/>
        <w:rPr>
          <w:rFonts w:asciiTheme="majorBidi" w:hAnsiTheme="majorBidi" w:cstheme="majorBidi"/>
          <w:color w:val="000000"/>
          <w:sz w:val="22"/>
          <w:szCs w:val="22"/>
        </w:rPr>
      </w:pPr>
    </w:p>
    <w:p w14:paraId="33118338" w14:textId="77777777" w:rsidR="0032580B" w:rsidRDefault="0032580B" w:rsidP="0032580B">
      <w:pPr>
        <w:jc w:val="center"/>
        <w:rPr>
          <w:rFonts w:asciiTheme="majorBidi" w:hAnsiTheme="majorBidi" w:cstheme="majorBidi"/>
          <w:color w:val="000000"/>
          <w:sz w:val="22"/>
          <w:szCs w:val="22"/>
        </w:rPr>
      </w:pPr>
    </w:p>
    <w:p w14:paraId="41E3CF57" w14:textId="77777777" w:rsidR="0032580B" w:rsidRDefault="0032580B" w:rsidP="0032580B">
      <w:pPr>
        <w:jc w:val="center"/>
        <w:rPr>
          <w:rFonts w:asciiTheme="majorBidi" w:hAnsiTheme="majorBidi" w:cstheme="majorBidi"/>
          <w:color w:val="000000"/>
          <w:sz w:val="22"/>
          <w:szCs w:val="22"/>
        </w:rPr>
      </w:pPr>
    </w:p>
    <w:p w14:paraId="5B9607D5" w14:textId="77777777" w:rsidR="0032580B" w:rsidRDefault="0032580B" w:rsidP="0032580B">
      <w:pPr>
        <w:jc w:val="center"/>
        <w:rPr>
          <w:rFonts w:asciiTheme="majorBidi" w:hAnsiTheme="majorBidi" w:cstheme="majorBidi"/>
          <w:color w:val="000000"/>
          <w:sz w:val="22"/>
          <w:szCs w:val="22"/>
        </w:rPr>
      </w:pPr>
    </w:p>
    <w:p w14:paraId="25B75E4E" w14:textId="77777777" w:rsidR="0032580B" w:rsidRDefault="0032580B" w:rsidP="0032580B">
      <w:pPr>
        <w:jc w:val="center"/>
        <w:rPr>
          <w:rFonts w:asciiTheme="majorBidi" w:hAnsiTheme="majorBidi" w:cstheme="majorBidi"/>
          <w:color w:val="000000"/>
          <w:sz w:val="22"/>
          <w:szCs w:val="22"/>
        </w:rPr>
      </w:pPr>
    </w:p>
    <w:p w14:paraId="06A9ADB5" w14:textId="77777777" w:rsidR="0032580B" w:rsidRDefault="0032580B" w:rsidP="0032580B">
      <w:pPr>
        <w:jc w:val="center"/>
        <w:rPr>
          <w:rFonts w:asciiTheme="majorBidi" w:hAnsiTheme="majorBidi" w:cstheme="majorBidi"/>
          <w:color w:val="000000"/>
          <w:sz w:val="22"/>
          <w:szCs w:val="22"/>
        </w:rPr>
      </w:pPr>
    </w:p>
    <w:p w14:paraId="3679A44A" w14:textId="77777777" w:rsidR="0032580B" w:rsidRDefault="0032580B" w:rsidP="0032580B">
      <w:pPr>
        <w:jc w:val="center"/>
        <w:rPr>
          <w:rFonts w:asciiTheme="majorBidi" w:hAnsiTheme="majorBidi" w:cstheme="majorBidi"/>
          <w:color w:val="000000"/>
          <w:sz w:val="22"/>
          <w:szCs w:val="22"/>
        </w:rPr>
      </w:pPr>
    </w:p>
    <w:p w14:paraId="73A072D0" w14:textId="77777777" w:rsidR="0032580B" w:rsidRDefault="0032580B" w:rsidP="0032580B">
      <w:pPr>
        <w:jc w:val="center"/>
        <w:rPr>
          <w:rFonts w:asciiTheme="majorBidi" w:hAnsiTheme="majorBidi" w:cstheme="majorBidi"/>
          <w:color w:val="000000"/>
          <w:sz w:val="22"/>
          <w:szCs w:val="22"/>
        </w:rPr>
      </w:pPr>
    </w:p>
    <w:p w14:paraId="6D617DC9" w14:textId="77777777" w:rsidR="0032580B" w:rsidRDefault="0032580B" w:rsidP="0032580B">
      <w:pPr>
        <w:jc w:val="center"/>
        <w:rPr>
          <w:rFonts w:asciiTheme="majorBidi" w:hAnsiTheme="majorBidi" w:cstheme="majorBidi"/>
          <w:color w:val="000000"/>
          <w:sz w:val="22"/>
          <w:szCs w:val="22"/>
        </w:rPr>
      </w:pPr>
    </w:p>
    <w:p w14:paraId="50237B55" w14:textId="77777777" w:rsidR="0032580B" w:rsidRDefault="0032580B" w:rsidP="0032580B">
      <w:pPr>
        <w:jc w:val="center"/>
        <w:rPr>
          <w:rFonts w:asciiTheme="majorBidi" w:hAnsiTheme="majorBidi" w:cstheme="majorBidi"/>
          <w:color w:val="000000"/>
          <w:sz w:val="22"/>
          <w:szCs w:val="22"/>
        </w:rPr>
      </w:pPr>
    </w:p>
    <w:p w14:paraId="7C3F5AB2" w14:textId="77777777" w:rsidR="0032580B" w:rsidRDefault="0032580B" w:rsidP="0032580B">
      <w:pPr>
        <w:jc w:val="center"/>
        <w:rPr>
          <w:rFonts w:asciiTheme="majorBidi" w:hAnsiTheme="majorBidi" w:cstheme="majorBidi"/>
          <w:color w:val="000000"/>
          <w:sz w:val="22"/>
          <w:szCs w:val="22"/>
        </w:rPr>
      </w:pPr>
    </w:p>
    <w:p w14:paraId="2587514E" w14:textId="77777777" w:rsidR="0032580B" w:rsidRDefault="0032580B" w:rsidP="0032580B">
      <w:pPr>
        <w:jc w:val="center"/>
        <w:rPr>
          <w:rFonts w:asciiTheme="majorBidi" w:hAnsiTheme="majorBidi" w:cstheme="majorBidi"/>
          <w:color w:val="000000"/>
          <w:sz w:val="22"/>
          <w:szCs w:val="22"/>
        </w:rPr>
      </w:pPr>
    </w:p>
    <w:p w14:paraId="5346F3E1" w14:textId="77777777" w:rsidR="0032580B" w:rsidRDefault="0032580B" w:rsidP="0032580B">
      <w:pPr>
        <w:jc w:val="center"/>
        <w:rPr>
          <w:rFonts w:asciiTheme="majorBidi" w:hAnsiTheme="majorBidi" w:cstheme="majorBidi"/>
          <w:color w:val="000000"/>
          <w:sz w:val="22"/>
          <w:szCs w:val="22"/>
        </w:rPr>
      </w:pPr>
    </w:p>
    <w:p w14:paraId="6406D0B5" w14:textId="77777777" w:rsidR="0032580B" w:rsidRDefault="0032580B" w:rsidP="0032580B">
      <w:pPr>
        <w:jc w:val="center"/>
        <w:rPr>
          <w:rFonts w:asciiTheme="majorBidi" w:hAnsiTheme="majorBidi" w:cstheme="majorBidi"/>
          <w:color w:val="000000"/>
          <w:sz w:val="22"/>
          <w:szCs w:val="22"/>
        </w:rPr>
      </w:pPr>
    </w:p>
    <w:p w14:paraId="7481A504" w14:textId="77777777" w:rsidR="0032580B" w:rsidRDefault="0032580B" w:rsidP="0032580B">
      <w:pPr>
        <w:jc w:val="center"/>
        <w:rPr>
          <w:rFonts w:asciiTheme="majorBidi" w:hAnsiTheme="majorBidi" w:cstheme="majorBidi"/>
          <w:color w:val="000000"/>
          <w:sz w:val="22"/>
          <w:szCs w:val="22"/>
        </w:rPr>
      </w:pPr>
    </w:p>
    <w:p w14:paraId="2CA46E8F" w14:textId="77777777" w:rsidR="0032580B" w:rsidRDefault="0032580B" w:rsidP="0032580B">
      <w:pPr>
        <w:jc w:val="center"/>
        <w:rPr>
          <w:rFonts w:asciiTheme="majorBidi" w:hAnsiTheme="majorBidi" w:cstheme="majorBidi"/>
          <w:color w:val="000000"/>
          <w:sz w:val="22"/>
          <w:szCs w:val="22"/>
        </w:rPr>
      </w:pPr>
    </w:p>
    <w:p w14:paraId="3B323133" w14:textId="77777777" w:rsidR="0032580B" w:rsidRDefault="0032580B" w:rsidP="0032580B">
      <w:pPr>
        <w:jc w:val="center"/>
        <w:rPr>
          <w:rFonts w:asciiTheme="majorBidi" w:hAnsiTheme="majorBidi" w:cstheme="majorBidi"/>
          <w:color w:val="000000"/>
          <w:sz w:val="22"/>
          <w:szCs w:val="22"/>
        </w:rPr>
      </w:pPr>
    </w:p>
    <w:p w14:paraId="0F9655C9" w14:textId="77777777" w:rsidR="0032580B" w:rsidRDefault="0032580B" w:rsidP="0032580B">
      <w:pPr>
        <w:jc w:val="center"/>
        <w:rPr>
          <w:rFonts w:asciiTheme="majorBidi" w:hAnsiTheme="majorBidi" w:cstheme="majorBidi"/>
          <w:color w:val="000000"/>
          <w:sz w:val="22"/>
          <w:szCs w:val="22"/>
        </w:rPr>
      </w:pPr>
    </w:p>
    <w:p w14:paraId="1565B4D9" w14:textId="77777777" w:rsidR="0032580B" w:rsidRDefault="0032580B" w:rsidP="0032580B">
      <w:pPr>
        <w:jc w:val="center"/>
        <w:rPr>
          <w:rFonts w:asciiTheme="majorBidi" w:hAnsiTheme="majorBidi" w:cstheme="majorBidi"/>
          <w:color w:val="000000"/>
          <w:sz w:val="22"/>
          <w:szCs w:val="22"/>
        </w:rPr>
      </w:pPr>
    </w:p>
    <w:p w14:paraId="79D79E7A" w14:textId="77777777" w:rsidR="0032580B" w:rsidRDefault="0032580B" w:rsidP="0032580B">
      <w:pPr>
        <w:jc w:val="center"/>
        <w:rPr>
          <w:rFonts w:asciiTheme="majorBidi" w:hAnsiTheme="majorBidi" w:cstheme="majorBidi"/>
          <w:color w:val="000000"/>
          <w:sz w:val="22"/>
          <w:szCs w:val="22"/>
        </w:rPr>
      </w:pPr>
    </w:p>
    <w:p w14:paraId="5FE7B09E" w14:textId="77777777" w:rsidR="0032580B" w:rsidRDefault="0032580B" w:rsidP="0032580B">
      <w:pPr>
        <w:jc w:val="center"/>
        <w:rPr>
          <w:rFonts w:asciiTheme="majorBidi" w:hAnsiTheme="majorBidi" w:cstheme="majorBidi"/>
          <w:color w:val="000000"/>
          <w:sz w:val="22"/>
          <w:szCs w:val="22"/>
        </w:rPr>
      </w:pPr>
    </w:p>
    <w:p w14:paraId="566F98CE" w14:textId="77777777" w:rsidR="0032580B" w:rsidRDefault="0032580B" w:rsidP="0032580B">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Pr>
          <w:rFonts w:asciiTheme="majorBidi" w:hAnsiTheme="majorBidi" w:cstheme="majorBidi"/>
          <w:color w:val="000000"/>
          <w:sz w:val="22"/>
          <w:szCs w:val="22"/>
        </w:rPr>
        <w:t>21</w:t>
      </w:r>
    </w:p>
    <w:p w14:paraId="1245F6E6" w14:textId="77777777" w:rsidR="0032580B" w:rsidRDefault="0032580B" w:rsidP="0032580B">
      <w:pPr>
        <w:jc w:val="left"/>
        <w:rPr>
          <w:rFonts w:asciiTheme="majorBidi" w:hAnsiTheme="majorBidi" w:cstheme="majorBidi"/>
          <w:b/>
        </w:rPr>
      </w:pPr>
    </w:p>
    <w:p w14:paraId="211D83CA" w14:textId="77777777" w:rsidR="0032580B" w:rsidRDefault="0032580B" w:rsidP="0032580B">
      <w:pPr>
        <w:spacing w:line="240" w:lineRule="auto"/>
        <w:jc w:val="left"/>
        <w:rPr>
          <w:rFonts w:asciiTheme="majorBidi" w:hAnsiTheme="majorBidi" w:cstheme="majorBidi"/>
          <w:b/>
          <w:bCs/>
          <w:color w:val="000000"/>
          <w:sz w:val="34"/>
          <w:szCs w:val="34"/>
        </w:rPr>
        <w:sectPr w:rsidR="0032580B" w:rsidSect="00966DCC">
          <w:pgSz w:w="11909" w:h="16834" w:code="9"/>
          <w:pgMar w:top="1418" w:right="1418" w:bottom="1418" w:left="2268" w:header="851" w:footer="851" w:gutter="0"/>
          <w:pgNumType w:fmt="lowerRoman"/>
          <w:cols w:space="720"/>
          <w:docGrid w:linePitch="360"/>
        </w:sectPr>
      </w:pPr>
    </w:p>
    <w:p w14:paraId="045592A3" w14:textId="77777777" w:rsidR="0032580B" w:rsidRPr="000145D5" w:rsidRDefault="0032580B" w:rsidP="0032580B">
      <w:pPr>
        <w:spacing w:line="240" w:lineRule="auto"/>
        <w:jc w:val="left"/>
        <w:rPr>
          <w:rFonts w:asciiTheme="majorBidi" w:hAnsiTheme="majorBidi" w:cstheme="majorBidi"/>
          <w:b/>
          <w:bCs/>
          <w:color w:val="000000"/>
          <w:sz w:val="34"/>
          <w:szCs w:val="34"/>
        </w:rPr>
      </w:pPr>
    </w:p>
    <w:p w14:paraId="61E717CF" w14:textId="77777777" w:rsidR="0032580B" w:rsidRDefault="0032580B" w:rsidP="0032580B">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7456" behindDoc="1" locked="0" layoutInCell="1" allowOverlap="1" wp14:anchorId="12B0F869" wp14:editId="2A36897F">
            <wp:simplePos x="0" y="0"/>
            <wp:positionH relativeFrom="margin">
              <wp:posOffset>1941195</wp:posOffset>
            </wp:positionH>
            <wp:positionV relativeFrom="paragraph">
              <wp:posOffset>594360</wp:posOffset>
            </wp:positionV>
            <wp:extent cx="1418590" cy="1501775"/>
            <wp:effectExtent l="0" t="0" r="0"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Pr>
          <w:rFonts w:asciiTheme="majorBidi" w:hAnsiTheme="majorBidi" w:cstheme="majorBidi"/>
          <w:b/>
          <w:bCs/>
          <w:color w:val="000000"/>
          <w:spacing w:val="100"/>
          <w:sz w:val="34"/>
          <w:szCs w:val="34"/>
        </w:rPr>
        <w:t>Certifi</w:t>
      </w:r>
      <w:r w:rsidRPr="00403A05">
        <w:rPr>
          <w:rFonts w:asciiTheme="majorBidi" w:hAnsiTheme="majorBidi" w:cstheme="majorBidi"/>
          <w:b/>
          <w:bCs/>
          <w:color w:val="000000"/>
          <w:spacing w:val="100"/>
          <w:sz w:val="34"/>
          <w:szCs w:val="34"/>
        </w:rPr>
        <w:t>cate</w:t>
      </w:r>
    </w:p>
    <w:p w14:paraId="79893A8F" w14:textId="77777777" w:rsidR="0032580B" w:rsidRPr="00403A05" w:rsidRDefault="0032580B" w:rsidP="0032580B">
      <w:pPr>
        <w:jc w:val="center"/>
        <w:rPr>
          <w:rFonts w:asciiTheme="majorBidi" w:hAnsiTheme="majorBidi" w:cstheme="majorBidi"/>
          <w:color w:val="000000"/>
          <w:spacing w:val="100"/>
        </w:rPr>
      </w:pPr>
    </w:p>
    <w:p w14:paraId="20988267" w14:textId="77777777" w:rsidR="0032580B" w:rsidRDefault="0032580B" w:rsidP="0032580B">
      <w:pPr>
        <w:jc w:val="center"/>
        <w:rPr>
          <w:rFonts w:asciiTheme="majorBidi" w:hAnsiTheme="majorBidi" w:cstheme="majorBidi"/>
          <w:color w:val="000000"/>
        </w:rPr>
      </w:pPr>
    </w:p>
    <w:p w14:paraId="15CF660A" w14:textId="77777777" w:rsidR="0032580B" w:rsidRDefault="0032580B" w:rsidP="0032580B">
      <w:pPr>
        <w:jc w:val="center"/>
        <w:rPr>
          <w:rFonts w:asciiTheme="majorBidi" w:hAnsiTheme="majorBidi" w:cstheme="majorBidi"/>
          <w:color w:val="000000"/>
        </w:rPr>
      </w:pPr>
      <w:r w:rsidRPr="000145D5">
        <w:rPr>
          <w:rFonts w:asciiTheme="majorBidi" w:hAnsiTheme="majorBidi" w:cstheme="majorBidi"/>
          <w:color w:val="000000"/>
        </w:rPr>
        <w:t>We accept the work</w:t>
      </w:r>
      <w:r>
        <w:rPr>
          <w:rFonts w:asciiTheme="majorBidi" w:hAnsiTheme="majorBidi" w:cstheme="majorBidi"/>
          <w:color w:val="000000"/>
        </w:rPr>
        <w:t xml:space="preserve"> contained in the report titled</w:t>
      </w:r>
    </w:p>
    <w:p w14:paraId="508A3F16" w14:textId="77777777" w:rsidR="0032580B" w:rsidRDefault="0032580B" w:rsidP="0032580B">
      <w:pPr>
        <w:jc w:val="center"/>
        <w:rPr>
          <w:rFonts w:asciiTheme="majorBidi" w:hAnsiTheme="majorBidi" w:cstheme="majorBidi"/>
          <w:color w:val="000000"/>
        </w:rPr>
      </w:pPr>
      <w:r w:rsidRPr="000145D5">
        <w:rPr>
          <w:rFonts w:asciiTheme="majorBidi" w:hAnsiTheme="majorBidi" w:cstheme="majorBidi"/>
          <w:color w:val="000000"/>
        </w:rPr>
        <w:t>“</w:t>
      </w:r>
      <w:r>
        <w:rPr>
          <w:rFonts w:asciiTheme="majorBidi" w:hAnsiTheme="majorBidi" w:cstheme="majorBidi"/>
          <w:color w:val="000000"/>
        </w:rPr>
        <w:t>Hazardous Environment Exploration Using Autonomous Robots”</w:t>
      </w:r>
    </w:p>
    <w:p w14:paraId="62A30455" w14:textId="77777777" w:rsidR="0032580B" w:rsidRDefault="0032580B" w:rsidP="0032580B">
      <w:pPr>
        <w:jc w:val="center"/>
        <w:rPr>
          <w:rFonts w:asciiTheme="majorBidi" w:hAnsiTheme="majorBidi" w:cstheme="majorBidi"/>
          <w:color w:val="000000"/>
        </w:rPr>
      </w:pPr>
      <w:r w:rsidRPr="000145D5">
        <w:rPr>
          <w:rFonts w:asciiTheme="majorBidi" w:hAnsiTheme="majorBidi" w:cstheme="majorBidi"/>
          <w:color w:val="000000"/>
        </w:rPr>
        <w:t>written by</w:t>
      </w:r>
    </w:p>
    <w:p w14:paraId="22EA2CD0" w14:textId="77777777" w:rsidR="0032580B" w:rsidRPr="005A6A60" w:rsidRDefault="0032580B" w:rsidP="0032580B">
      <w:pPr>
        <w:jc w:val="center"/>
        <w:rPr>
          <w:rFonts w:asciiTheme="majorBidi" w:hAnsiTheme="majorBidi" w:cstheme="majorBidi"/>
          <w:color w:val="000000"/>
        </w:rPr>
      </w:pPr>
      <w:r w:rsidRPr="005A6A60">
        <w:rPr>
          <w:rFonts w:asciiTheme="majorBidi" w:hAnsiTheme="majorBidi" w:cstheme="majorBidi"/>
          <w:color w:val="000000"/>
        </w:rPr>
        <w:t>Abdullah Amir</w:t>
      </w:r>
    </w:p>
    <w:p w14:paraId="0CC5EBAD" w14:textId="77777777" w:rsidR="0032580B" w:rsidRPr="005A6A60" w:rsidRDefault="0032580B" w:rsidP="0032580B">
      <w:pPr>
        <w:jc w:val="center"/>
        <w:rPr>
          <w:rFonts w:asciiTheme="majorBidi" w:hAnsiTheme="majorBidi" w:cstheme="majorBidi"/>
          <w:color w:val="000000"/>
        </w:rPr>
      </w:pPr>
      <w:r w:rsidRPr="005A6A60">
        <w:rPr>
          <w:rFonts w:asciiTheme="majorBidi" w:hAnsiTheme="majorBidi" w:cstheme="majorBidi"/>
          <w:color w:val="000000"/>
        </w:rPr>
        <w:t>Muhammad Ali</w:t>
      </w:r>
    </w:p>
    <w:p w14:paraId="1FEF0399" w14:textId="77777777" w:rsidR="0032580B" w:rsidRDefault="0032580B" w:rsidP="0032580B">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2F69BD74" w14:textId="77777777" w:rsidR="0032580B" w:rsidRDefault="0032580B" w:rsidP="0032580B">
      <w:pPr>
        <w:jc w:val="center"/>
        <w:rPr>
          <w:rFonts w:asciiTheme="majorBidi" w:hAnsiTheme="majorBidi" w:cstheme="majorBidi"/>
          <w:color w:val="000000"/>
        </w:rPr>
      </w:pPr>
      <w:r w:rsidRPr="005A6A60">
        <w:rPr>
          <w:rFonts w:asciiTheme="majorBidi" w:hAnsiTheme="majorBidi" w:cstheme="majorBidi"/>
          <w:color w:val="000000"/>
        </w:rPr>
        <w:t>Bachelor of Science in Computer Science</w:t>
      </w:r>
      <w:r w:rsidRPr="000145D5">
        <w:rPr>
          <w:rFonts w:asciiTheme="majorBidi" w:hAnsiTheme="majorBidi" w:cstheme="majorBidi"/>
          <w:color w:val="000000"/>
        </w:rPr>
        <w:t>.</w:t>
      </w:r>
    </w:p>
    <w:p w14:paraId="0695DFD0" w14:textId="77777777" w:rsidR="0032580B" w:rsidRDefault="0032580B" w:rsidP="0032580B">
      <w:pPr>
        <w:jc w:val="center"/>
        <w:rPr>
          <w:rFonts w:asciiTheme="majorBidi" w:hAnsiTheme="majorBidi" w:cstheme="majorBidi"/>
          <w:color w:val="000000"/>
          <w:sz w:val="30"/>
          <w:szCs w:val="30"/>
        </w:rPr>
      </w:pPr>
    </w:p>
    <w:p w14:paraId="3EB7EBC8" w14:textId="77777777" w:rsidR="0032580B" w:rsidRDefault="0032580B" w:rsidP="0032580B">
      <w:pPr>
        <w:jc w:val="center"/>
        <w:rPr>
          <w:rFonts w:asciiTheme="majorBidi" w:hAnsiTheme="majorBidi" w:cstheme="majorBidi"/>
          <w:color w:val="000000"/>
          <w:sz w:val="30"/>
          <w:szCs w:val="30"/>
        </w:rPr>
      </w:pPr>
    </w:p>
    <w:p w14:paraId="30DD1A7E" w14:textId="65653ED0" w:rsidR="0032580B" w:rsidRDefault="0032580B" w:rsidP="0032580B">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Pr>
          <w:rFonts w:asciiTheme="majorBidi" w:hAnsiTheme="majorBidi" w:cstheme="majorBidi"/>
          <w:color w:val="000000"/>
        </w:rPr>
        <w:tab/>
        <w:t>Dr. Ir</w:t>
      </w:r>
      <w:r w:rsidR="008E2284">
        <w:rPr>
          <w:rFonts w:asciiTheme="majorBidi" w:hAnsiTheme="majorBidi" w:cstheme="majorBidi"/>
          <w:color w:val="000000"/>
        </w:rPr>
        <w:t>a</w:t>
      </w:r>
      <w:r>
        <w:rPr>
          <w:rFonts w:asciiTheme="majorBidi" w:hAnsiTheme="majorBidi" w:cstheme="majorBidi"/>
          <w:color w:val="000000"/>
        </w:rPr>
        <w:t>m Noreen</w:t>
      </w:r>
    </w:p>
    <w:p w14:paraId="2D4E2E83" w14:textId="77777777" w:rsidR="0032580B" w:rsidRDefault="0032580B" w:rsidP="0032580B">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t xml:space="preserve"> (Signature)</w:t>
      </w:r>
    </w:p>
    <w:p w14:paraId="2B5B3028" w14:textId="77777777" w:rsidR="0032580B" w:rsidRPr="00EE5E46" w:rsidRDefault="0032580B" w:rsidP="0032580B">
      <w:pPr>
        <w:tabs>
          <w:tab w:val="left" w:pos="2430"/>
          <w:tab w:val="left" w:pos="6480"/>
          <w:tab w:val="left" w:pos="8190"/>
        </w:tabs>
        <w:spacing w:before="360"/>
        <w:jc w:val="left"/>
        <w:rPr>
          <w:rFonts w:asciiTheme="majorBidi" w:hAnsiTheme="majorBidi" w:cstheme="majorBidi"/>
          <w:color w:val="000000"/>
          <w:sz w:val="16"/>
          <w:szCs w:val="16"/>
        </w:rPr>
      </w:pPr>
    </w:p>
    <w:p w14:paraId="64533CD4" w14:textId="5F2F7EDB" w:rsidR="0032580B" w:rsidRPr="000145D5" w:rsidRDefault="008C0B5A" w:rsidP="0032580B">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uly</w:t>
      </w:r>
      <w:r w:rsidR="0032580B" w:rsidRPr="000145D5">
        <w:rPr>
          <w:rFonts w:asciiTheme="majorBidi" w:hAnsiTheme="majorBidi" w:cstheme="majorBidi"/>
          <w:color w:val="000000"/>
        </w:rPr>
        <w:t xml:space="preserve">, </w:t>
      </w:r>
      <w:r w:rsidR="0032580B" w:rsidRPr="007C71A9">
        <w:rPr>
          <w:rFonts w:asciiTheme="majorBidi" w:hAnsiTheme="majorBidi" w:cstheme="majorBidi"/>
          <w:color w:val="000000"/>
        </w:rPr>
        <w:t>20</w:t>
      </w:r>
      <w:r w:rsidR="0032580B">
        <w:rPr>
          <w:rFonts w:asciiTheme="majorBidi" w:hAnsiTheme="majorBidi" w:cstheme="majorBidi"/>
          <w:color w:val="000000"/>
        </w:rPr>
        <w:t>21</w:t>
      </w:r>
    </w:p>
    <w:p w14:paraId="68518A19" w14:textId="77777777" w:rsidR="0032580B" w:rsidRPr="000145D5" w:rsidRDefault="0032580B" w:rsidP="0032580B">
      <w:pPr>
        <w:jc w:val="center"/>
        <w:rPr>
          <w:rFonts w:asciiTheme="majorBidi" w:hAnsiTheme="majorBidi" w:cstheme="majorBidi"/>
          <w:color w:val="000000"/>
        </w:rPr>
      </w:pPr>
    </w:p>
    <w:p w14:paraId="1B2BCF4E" w14:textId="77777777" w:rsidR="0032580B" w:rsidRPr="000145D5" w:rsidRDefault="0032580B" w:rsidP="0032580B">
      <w:pPr>
        <w:jc w:val="center"/>
        <w:rPr>
          <w:rFonts w:asciiTheme="majorBidi" w:hAnsiTheme="majorBidi" w:cstheme="majorBidi"/>
        </w:rPr>
      </w:pPr>
    </w:p>
    <w:p w14:paraId="7ABC9E3A" w14:textId="77777777" w:rsidR="0032580B" w:rsidRPr="000145D5" w:rsidRDefault="0032580B" w:rsidP="0032580B">
      <w:pPr>
        <w:jc w:val="left"/>
        <w:rPr>
          <w:rFonts w:asciiTheme="majorBidi" w:hAnsiTheme="majorBidi" w:cstheme="majorBidi"/>
        </w:rPr>
      </w:pPr>
    </w:p>
    <w:p w14:paraId="310F0E6F" w14:textId="77777777" w:rsidR="0032580B" w:rsidRDefault="0032580B" w:rsidP="0032580B">
      <w:pPr>
        <w:jc w:val="center"/>
        <w:rPr>
          <w:rFonts w:asciiTheme="majorBidi" w:hAnsiTheme="majorBidi" w:cstheme="majorBidi"/>
        </w:rPr>
        <w:sectPr w:rsidR="0032580B" w:rsidSect="004D470B">
          <w:headerReference w:type="default" r:id="rId9"/>
          <w:pgSz w:w="11909" w:h="16834" w:code="9"/>
          <w:pgMar w:top="1418" w:right="1418" w:bottom="1418" w:left="2268" w:header="851" w:footer="851" w:gutter="0"/>
          <w:pgNumType w:fmt="lowerRoman" w:start="1"/>
          <w:cols w:space="720"/>
          <w:docGrid w:linePitch="360"/>
        </w:sectPr>
      </w:pPr>
    </w:p>
    <w:p w14:paraId="29A97970" w14:textId="77777777" w:rsidR="0032580B" w:rsidRDefault="0032580B" w:rsidP="0032580B">
      <w:pPr>
        <w:jc w:val="center"/>
        <w:rPr>
          <w:rFonts w:asciiTheme="majorBidi" w:hAnsiTheme="majorBidi" w:cstheme="majorBidi"/>
        </w:rPr>
      </w:pPr>
    </w:p>
    <w:p w14:paraId="65A4919B" w14:textId="77777777" w:rsidR="0032580B" w:rsidRDefault="0032580B" w:rsidP="0032580B">
      <w:pPr>
        <w:jc w:val="center"/>
        <w:rPr>
          <w:rFonts w:asciiTheme="majorBidi" w:hAnsiTheme="majorBidi" w:cstheme="majorBidi"/>
        </w:rPr>
      </w:pPr>
    </w:p>
    <w:p w14:paraId="7572D1EE" w14:textId="77777777" w:rsidR="0032580B" w:rsidRPr="000145D5" w:rsidRDefault="0032580B" w:rsidP="0032580B">
      <w:pPr>
        <w:jc w:val="center"/>
        <w:rPr>
          <w:rFonts w:asciiTheme="majorBidi" w:hAnsiTheme="majorBidi" w:cstheme="majorBidi"/>
        </w:rPr>
      </w:pPr>
    </w:p>
    <w:p w14:paraId="50EC8382" w14:textId="77777777" w:rsidR="0032580B" w:rsidRPr="000145D5" w:rsidRDefault="0032580B" w:rsidP="0032580B">
      <w:pPr>
        <w:pStyle w:val="Heading9"/>
        <w:rPr>
          <w:rFonts w:asciiTheme="majorBidi" w:hAnsiTheme="majorBidi" w:cstheme="majorBidi"/>
        </w:rPr>
      </w:pPr>
      <w:bookmarkStart w:id="1" w:name="_Toc516037094"/>
      <w:bookmarkStart w:id="2" w:name="_Toc75980814"/>
      <w:r w:rsidRPr="000145D5">
        <w:rPr>
          <w:rFonts w:asciiTheme="majorBidi" w:hAnsiTheme="majorBidi" w:cstheme="majorBidi"/>
        </w:rPr>
        <w:t>DECLARATION</w:t>
      </w:r>
      <w:bookmarkEnd w:id="1"/>
      <w:bookmarkEnd w:id="2"/>
    </w:p>
    <w:p w14:paraId="1C7DE95F" w14:textId="77777777" w:rsidR="0032580B" w:rsidRPr="000145D5" w:rsidRDefault="0032580B" w:rsidP="0032580B">
      <w:pPr>
        <w:jc w:val="center"/>
        <w:rPr>
          <w:rFonts w:asciiTheme="majorBidi" w:hAnsiTheme="majorBidi" w:cstheme="majorBidi"/>
        </w:rPr>
      </w:pPr>
    </w:p>
    <w:p w14:paraId="256E9E81" w14:textId="77777777" w:rsidR="0032580B" w:rsidRPr="000145D5" w:rsidRDefault="0032580B" w:rsidP="0032580B">
      <w:pPr>
        <w:jc w:val="center"/>
        <w:rPr>
          <w:rFonts w:asciiTheme="majorBidi" w:hAnsiTheme="majorBidi" w:cstheme="majorBidi"/>
        </w:rPr>
      </w:pPr>
    </w:p>
    <w:p w14:paraId="1FC38F29" w14:textId="77777777" w:rsidR="0032580B" w:rsidRPr="000145D5" w:rsidRDefault="0032580B" w:rsidP="0032580B">
      <w:pPr>
        <w:jc w:val="center"/>
        <w:rPr>
          <w:rFonts w:asciiTheme="majorBidi" w:hAnsiTheme="majorBidi" w:cstheme="majorBidi"/>
        </w:rPr>
      </w:pPr>
    </w:p>
    <w:p w14:paraId="2C57D8A2" w14:textId="77777777" w:rsidR="0032580B" w:rsidRPr="000145D5" w:rsidRDefault="0032580B" w:rsidP="0032580B">
      <w:pPr>
        <w:jc w:val="center"/>
        <w:rPr>
          <w:rFonts w:asciiTheme="majorBidi" w:hAnsiTheme="majorBidi" w:cstheme="majorBidi"/>
        </w:rPr>
      </w:pPr>
    </w:p>
    <w:p w14:paraId="411E964B" w14:textId="77777777" w:rsidR="0032580B" w:rsidRPr="000145D5" w:rsidRDefault="0032580B" w:rsidP="0032580B">
      <w:pPr>
        <w:jc w:val="center"/>
        <w:rPr>
          <w:rFonts w:asciiTheme="majorBidi" w:hAnsiTheme="majorBidi" w:cstheme="majorBidi"/>
        </w:rPr>
      </w:pPr>
    </w:p>
    <w:p w14:paraId="4D78941C" w14:textId="77777777" w:rsidR="0032580B" w:rsidRPr="000145D5" w:rsidRDefault="0032580B" w:rsidP="0032580B">
      <w:pPr>
        <w:rPr>
          <w:rFonts w:asciiTheme="majorBidi" w:hAnsiTheme="majorBidi" w:cstheme="majorBidi"/>
        </w:rPr>
      </w:pPr>
      <w:r w:rsidRPr="005A6A60">
        <w:rPr>
          <w:rFonts w:asciiTheme="majorBidi" w:hAnsiTheme="majorBidi" w:cstheme="majorBidi"/>
        </w:rPr>
        <w:t>We</w:t>
      </w:r>
      <w:r w:rsidRPr="000145D5">
        <w:rPr>
          <w:rFonts w:asciiTheme="majorBidi" w:hAnsiTheme="majorBidi" w:cstheme="majorBidi"/>
        </w:rPr>
        <w:t xml:space="preserve"> hereby declare that this project report is based on </w:t>
      </w:r>
      <w:r w:rsidRPr="005A6A60">
        <w:rPr>
          <w:rFonts w:asciiTheme="majorBidi" w:hAnsiTheme="majorBidi" w:cstheme="majorBidi"/>
        </w:rPr>
        <w:t>our</w:t>
      </w:r>
      <w:r w:rsidRPr="000145D5">
        <w:rPr>
          <w:rFonts w:asciiTheme="majorBidi" w:hAnsiTheme="majorBidi" w:cstheme="majorBidi"/>
        </w:rPr>
        <w:t xml:space="preserve"> original work except for citations and quotations which have been duly acknowledged.  </w:t>
      </w:r>
      <w:r w:rsidRPr="005A6A60">
        <w:rPr>
          <w:rFonts w:asciiTheme="majorBidi" w:hAnsiTheme="majorBidi" w:cstheme="majorBidi"/>
        </w:rPr>
        <w:t>We</w:t>
      </w:r>
      <w:r w:rsidRPr="000145D5">
        <w:rPr>
          <w:rFonts w:asciiTheme="majorBidi" w:hAnsiTheme="majorBidi" w:cstheme="majorBidi"/>
        </w:rPr>
        <w:t xml:space="preserve"> also declare that it has not been previously and concurrently submitted for any other degree or award at Bahria University or other institutions.</w:t>
      </w:r>
    </w:p>
    <w:p w14:paraId="25D6E059" w14:textId="77777777" w:rsidR="0032580B" w:rsidRPr="000145D5" w:rsidRDefault="0032580B" w:rsidP="0032580B">
      <w:pPr>
        <w:rPr>
          <w:rFonts w:asciiTheme="majorBidi" w:hAnsiTheme="majorBidi" w:cstheme="majorBidi"/>
        </w:rPr>
      </w:pPr>
    </w:p>
    <w:p w14:paraId="3F697892" w14:textId="77777777" w:rsidR="0032580B" w:rsidRDefault="0032580B" w:rsidP="0032580B">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1743"/>
        <w:gridCol w:w="2419"/>
      </w:tblGrid>
      <w:tr w:rsidR="0032580B" w:rsidRPr="000145D5" w14:paraId="721BB562" w14:textId="77777777" w:rsidTr="002D2907">
        <w:trPr>
          <w:jc w:val="center"/>
        </w:trPr>
        <w:tc>
          <w:tcPr>
            <w:tcW w:w="0" w:type="auto"/>
            <w:vAlign w:val="center"/>
          </w:tcPr>
          <w:p w14:paraId="4C434265" w14:textId="77777777" w:rsidR="0032580B" w:rsidRPr="00443E71" w:rsidRDefault="0032580B" w:rsidP="002D2907">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4B56EFDD" w14:textId="77777777" w:rsidR="0032580B" w:rsidRPr="00443E71" w:rsidRDefault="0032580B" w:rsidP="002D2907">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613CBC96" w14:textId="77777777" w:rsidR="0032580B" w:rsidRPr="00443E71" w:rsidRDefault="0032580B" w:rsidP="002D2907">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32580B" w:rsidRPr="000145D5" w14:paraId="485737AC" w14:textId="77777777" w:rsidTr="002D2907">
        <w:trPr>
          <w:jc w:val="center"/>
        </w:trPr>
        <w:tc>
          <w:tcPr>
            <w:tcW w:w="0" w:type="auto"/>
            <w:vAlign w:val="center"/>
          </w:tcPr>
          <w:p w14:paraId="2C0A6A36" w14:textId="77777777" w:rsidR="0032580B" w:rsidRPr="00B44CB7" w:rsidRDefault="0032580B" w:rsidP="002D2907">
            <w:pPr>
              <w:spacing w:before="120" w:after="120" w:line="240" w:lineRule="auto"/>
              <w:jc w:val="right"/>
              <w:rPr>
                <w:rStyle w:val="fontstyle01"/>
                <w:rFonts w:asciiTheme="majorBidi" w:hAnsiTheme="majorBidi" w:cstheme="majorBidi"/>
                <w:b/>
                <w:bCs/>
                <w:sz w:val="24"/>
                <w:szCs w:val="24"/>
              </w:rPr>
            </w:pPr>
            <w:r w:rsidRPr="00B44CB7">
              <w:rPr>
                <w:rStyle w:val="fontstyle21"/>
                <w:rFonts w:asciiTheme="majorBidi" w:hAnsiTheme="majorBidi" w:cstheme="majorBidi"/>
                <w:b w:val="0"/>
                <w:bCs w:val="0"/>
                <w:sz w:val="24"/>
                <w:szCs w:val="24"/>
              </w:rPr>
              <w:t>03-134172-057</w:t>
            </w:r>
          </w:p>
        </w:tc>
        <w:tc>
          <w:tcPr>
            <w:tcW w:w="0" w:type="auto"/>
            <w:vAlign w:val="center"/>
          </w:tcPr>
          <w:p w14:paraId="26996BF7" w14:textId="77777777" w:rsidR="0032580B" w:rsidRPr="00B44CB7" w:rsidRDefault="0032580B" w:rsidP="002D2907">
            <w:pPr>
              <w:spacing w:before="120" w:after="120" w:line="240" w:lineRule="auto"/>
              <w:jc w:val="left"/>
              <w:rPr>
                <w:rStyle w:val="fontstyle01"/>
                <w:rFonts w:asciiTheme="majorBidi" w:hAnsiTheme="majorBidi" w:cstheme="majorBidi"/>
                <w:sz w:val="24"/>
                <w:szCs w:val="24"/>
              </w:rPr>
            </w:pPr>
            <w:r w:rsidRPr="00B44CB7">
              <w:rPr>
                <w:rStyle w:val="fontstyle01"/>
                <w:rFonts w:asciiTheme="majorBidi" w:hAnsiTheme="majorBidi" w:cstheme="majorBidi"/>
                <w:sz w:val="24"/>
                <w:szCs w:val="24"/>
              </w:rPr>
              <w:t>Abdullah Amir</w:t>
            </w:r>
          </w:p>
        </w:tc>
        <w:tc>
          <w:tcPr>
            <w:tcW w:w="2419" w:type="dxa"/>
            <w:vAlign w:val="center"/>
          </w:tcPr>
          <w:p w14:paraId="66CFAE1B" w14:textId="77777777" w:rsidR="0032580B" w:rsidRPr="004E756D" w:rsidRDefault="0032580B" w:rsidP="002D2907">
            <w:pPr>
              <w:spacing w:before="120" w:after="120" w:line="240" w:lineRule="auto"/>
              <w:jc w:val="left"/>
              <w:rPr>
                <w:rStyle w:val="fontstyle01"/>
                <w:rFonts w:asciiTheme="majorBidi" w:hAnsiTheme="majorBidi" w:cstheme="majorBidi"/>
                <w:sz w:val="24"/>
                <w:szCs w:val="24"/>
                <w:highlight w:val="yellow"/>
              </w:rPr>
            </w:pPr>
          </w:p>
        </w:tc>
      </w:tr>
      <w:tr w:rsidR="0032580B" w:rsidRPr="000145D5" w14:paraId="424C4F60" w14:textId="77777777" w:rsidTr="002D2907">
        <w:trPr>
          <w:jc w:val="center"/>
        </w:trPr>
        <w:tc>
          <w:tcPr>
            <w:tcW w:w="0" w:type="auto"/>
            <w:vAlign w:val="center"/>
          </w:tcPr>
          <w:p w14:paraId="54FF909C" w14:textId="77777777" w:rsidR="0032580B" w:rsidRPr="00B44CB7" w:rsidRDefault="0032580B" w:rsidP="002D2907">
            <w:pPr>
              <w:spacing w:before="120" w:after="120" w:line="240" w:lineRule="auto"/>
              <w:jc w:val="right"/>
              <w:rPr>
                <w:rStyle w:val="fontstyle01"/>
                <w:rFonts w:asciiTheme="majorBidi" w:hAnsiTheme="majorBidi" w:cstheme="majorBidi"/>
                <w:b/>
                <w:bCs/>
                <w:sz w:val="24"/>
                <w:szCs w:val="24"/>
              </w:rPr>
            </w:pPr>
            <w:r w:rsidRPr="00B44CB7">
              <w:rPr>
                <w:rStyle w:val="fontstyle21"/>
                <w:rFonts w:asciiTheme="majorBidi" w:hAnsiTheme="majorBidi" w:cstheme="majorBidi"/>
                <w:b w:val="0"/>
                <w:bCs w:val="0"/>
                <w:sz w:val="24"/>
                <w:szCs w:val="24"/>
              </w:rPr>
              <w:t>03-134172-073</w:t>
            </w:r>
          </w:p>
        </w:tc>
        <w:tc>
          <w:tcPr>
            <w:tcW w:w="0" w:type="auto"/>
            <w:vAlign w:val="center"/>
          </w:tcPr>
          <w:p w14:paraId="6B5B8351" w14:textId="77777777" w:rsidR="0032580B" w:rsidRPr="00B44CB7" w:rsidRDefault="0032580B" w:rsidP="002D2907">
            <w:pPr>
              <w:spacing w:before="120" w:after="120" w:line="240" w:lineRule="auto"/>
              <w:jc w:val="left"/>
              <w:rPr>
                <w:rStyle w:val="fontstyle01"/>
                <w:rFonts w:asciiTheme="majorBidi" w:hAnsiTheme="majorBidi" w:cstheme="majorBidi"/>
                <w:sz w:val="24"/>
                <w:szCs w:val="24"/>
              </w:rPr>
            </w:pPr>
            <w:r w:rsidRPr="00B44CB7">
              <w:rPr>
                <w:rStyle w:val="fontstyle01"/>
                <w:rFonts w:asciiTheme="majorBidi" w:hAnsiTheme="majorBidi" w:cstheme="majorBidi"/>
                <w:sz w:val="24"/>
                <w:szCs w:val="24"/>
              </w:rPr>
              <w:t>Muhammad Ali</w:t>
            </w:r>
          </w:p>
        </w:tc>
        <w:tc>
          <w:tcPr>
            <w:tcW w:w="2419" w:type="dxa"/>
            <w:vAlign w:val="center"/>
          </w:tcPr>
          <w:p w14:paraId="30C9A1AE" w14:textId="77777777" w:rsidR="0032580B" w:rsidRPr="004E756D" w:rsidRDefault="0032580B" w:rsidP="002D2907">
            <w:pPr>
              <w:spacing w:before="120" w:after="120" w:line="240" w:lineRule="auto"/>
              <w:jc w:val="left"/>
              <w:rPr>
                <w:rStyle w:val="fontstyle01"/>
                <w:rFonts w:asciiTheme="majorBidi" w:hAnsiTheme="majorBidi" w:cstheme="majorBidi"/>
                <w:sz w:val="24"/>
                <w:szCs w:val="24"/>
                <w:highlight w:val="yellow"/>
              </w:rPr>
            </w:pPr>
          </w:p>
        </w:tc>
      </w:tr>
    </w:tbl>
    <w:p w14:paraId="048DF470" w14:textId="77777777" w:rsidR="0032580B" w:rsidRDefault="0032580B" w:rsidP="0032580B">
      <w:pPr>
        <w:tabs>
          <w:tab w:val="left" w:pos="1080"/>
        </w:tabs>
        <w:rPr>
          <w:rFonts w:asciiTheme="majorBidi" w:hAnsiTheme="majorBidi" w:cstheme="majorBidi"/>
        </w:rPr>
      </w:pPr>
    </w:p>
    <w:p w14:paraId="54E72901" w14:textId="77777777" w:rsidR="0032580B" w:rsidRPr="000145D5" w:rsidRDefault="0032580B" w:rsidP="0032580B">
      <w:pPr>
        <w:tabs>
          <w:tab w:val="left" w:pos="1080"/>
        </w:tabs>
        <w:rPr>
          <w:rFonts w:asciiTheme="majorBidi" w:hAnsiTheme="majorBidi" w:cstheme="majorBidi"/>
        </w:rPr>
      </w:pPr>
    </w:p>
    <w:p w14:paraId="431CEDAB" w14:textId="6F32C53A" w:rsidR="0032580B" w:rsidRPr="000145D5" w:rsidRDefault="0032580B" w:rsidP="0032580B">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8C0B5A">
        <w:rPr>
          <w:rFonts w:asciiTheme="majorBidi" w:hAnsiTheme="majorBidi" w:cstheme="majorBidi"/>
        </w:rPr>
        <w:t>July</w:t>
      </w:r>
      <w:r>
        <w:rPr>
          <w:rFonts w:asciiTheme="majorBidi" w:hAnsiTheme="majorBidi" w:cstheme="majorBidi"/>
        </w:rPr>
        <w:t>, 2021</w:t>
      </w:r>
    </w:p>
    <w:p w14:paraId="47D69EF3" w14:textId="77777777" w:rsidR="0032580B" w:rsidRPr="000145D5" w:rsidRDefault="0032580B" w:rsidP="0032580B">
      <w:pPr>
        <w:rPr>
          <w:rFonts w:asciiTheme="majorBidi" w:hAnsiTheme="majorBidi" w:cstheme="majorBidi"/>
        </w:rPr>
      </w:pPr>
    </w:p>
    <w:p w14:paraId="0F9CA45A" w14:textId="77777777" w:rsidR="0032580B" w:rsidRDefault="0032580B" w:rsidP="0032580B">
      <w:pPr>
        <w:rPr>
          <w:rFonts w:asciiTheme="majorBidi" w:hAnsiTheme="majorBidi" w:cstheme="majorBidi"/>
        </w:rPr>
      </w:pPr>
    </w:p>
    <w:p w14:paraId="0759BC88" w14:textId="77777777" w:rsidR="0032580B" w:rsidRDefault="0032580B" w:rsidP="0032580B">
      <w:pPr>
        <w:jc w:val="center"/>
        <w:rPr>
          <w:rFonts w:asciiTheme="majorBidi" w:hAnsiTheme="majorBidi" w:cstheme="majorBidi"/>
        </w:rPr>
        <w:sectPr w:rsidR="0032580B" w:rsidSect="00966DCC">
          <w:pgSz w:w="11909" w:h="16834" w:code="9"/>
          <w:pgMar w:top="1418" w:right="1418" w:bottom="1418" w:left="2268" w:header="851" w:footer="851" w:gutter="0"/>
          <w:pgNumType w:fmt="lowerRoman"/>
          <w:cols w:space="720"/>
          <w:docGrid w:linePitch="360"/>
        </w:sectPr>
      </w:pPr>
    </w:p>
    <w:p w14:paraId="18A26ADA" w14:textId="77777777" w:rsidR="0032580B" w:rsidRPr="000145D5" w:rsidRDefault="0032580B" w:rsidP="0032580B">
      <w:pPr>
        <w:jc w:val="center"/>
        <w:rPr>
          <w:rFonts w:asciiTheme="majorBidi" w:hAnsiTheme="majorBidi" w:cstheme="majorBidi"/>
        </w:rPr>
      </w:pPr>
    </w:p>
    <w:p w14:paraId="29E9DE93" w14:textId="77777777" w:rsidR="0032580B" w:rsidRPr="000145D5" w:rsidRDefault="0032580B" w:rsidP="0032580B">
      <w:pPr>
        <w:jc w:val="center"/>
        <w:rPr>
          <w:rFonts w:asciiTheme="majorBidi" w:hAnsiTheme="majorBidi" w:cstheme="majorBidi"/>
        </w:rPr>
      </w:pPr>
    </w:p>
    <w:p w14:paraId="0C0C7BC8" w14:textId="77777777" w:rsidR="0032580B" w:rsidRPr="000145D5" w:rsidRDefault="0032580B" w:rsidP="0032580B">
      <w:pPr>
        <w:jc w:val="center"/>
        <w:rPr>
          <w:rFonts w:asciiTheme="majorBidi" w:hAnsiTheme="majorBidi" w:cstheme="majorBidi"/>
        </w:rPr>
      </w:pPr>
    </w:p>
    <w:p w14:paraId="55F55AFB" w14:textId="77777777" w:rsidR="0032580B" w:rsidRPr="000145D5" w:rsidRDefault="0032580B" w:rsidP="0032580B">
      <w:pPr>
        <w:jc w:val="center"/>
        <w:rPr>
          <w:rFonts w:asciiTheme="majorBidi" w:hAnsiTheme="majorBidi" w:cstheme="majorBidi"/>
        </w:rPr>
      </w:pPr>
    </w:p>
    <w:p w14:paraId="40B03948" w14:textId="77777777" w:rsidR="0032580B" w:rsidRPr="000145D5" w:rsidRDefault="0032580B" w:rsidP="0032580B">
      <w:pPr>
        <w:jc w:val="center"/>
        <w:rPr>
          <w:rFonts w:asciiTheme="majorBidi" w:hAnsiTheme="majorBidi" w:cstheme="majorBidi"/>
        </w:rPr>
      </w:pPr>
    </w:p>
    <w:p w14:paraId="439260CA" w14:textId="77777777" w:rsidR="0032580B" w:rsidRPr="000145D5" w:rsidRDefault="0032580B" w:rsidP="0032580B">
      <w:pPr>
        <w:jc w:val="center"/>
        <w:rPr>
          <w:rFonts w:asciiTheme="majorBidi" w:hAnsiTheme="majorBidi" w:cstheme="majorBidi"/>
        </w:rPr>
      </w:pPr>
    </w:p>
    <w:p w14:paraId="6197F2DB" w14:textId="77777777" w:rsidR="0032580B" w:rsidRPr="008F64DD" w:rsidRDefault="0032580B" w:rsidP="0032580B">
      <w:pPr>
        <w:jc w:val="center"/>
        <w:rPr>
          <w:rFonts w:asciiTheme="majorBidi" w:hAnsiTheme="majorBidi" w:cstheme="majorBidi"/>
        </w:rPr>
      </w:pPr>
      <w:r w:rsidRPr="008F64DD">
        <w:rPr>
          <w:rFonts w:asciiTheme="majorBidi" w:hAnsiTheme="majorBidi" w:cstheme="majorBidi"/>
        </w:rPr>
        <w:t xml:space="preserve">Specially dedicated to </w:t>
      </w:r>
    </w:p>
    <w:p w14:paraId="1D4CB4B8" w14:textId="77777777" w:rsidR="0032580B" w:rsidRPr="008F64DD" w:rsidRDefault="0032580B" w:rsidP="0032580B">
      <w:pPr>
        <w:jc w:val="center"/>
        <w:rPr>
          <w:rFonts w:asciiTheme="majorBidi" w:hAnsiTheme="majorBidi" w:cstheme="majorBidi"/>
        </w:rPr>
      </w:pPr>
      <w:r w:rsidRPr="008F64DD">
        <w:rPr>
          <w:rFonts w:asciiTheme="majorBidi" w:hAnsiTheme="majorBidi" w:cstheme="majorBidi"/>
        </w:rPr>
        <w:t>my beloved grandmother, mother and father</w:t>
      </w:r>
    </w:p>
    <w:p w14:paraId="22BDC5AC" w14:textId="77777777" w:rsidR="0032580B" w:rsidRPr="008F64DD" w:rsidRDefault="0032580B" w:rsidP="0032580B">
      <w:pPr>
        <w:jc w:val="center"/>
        <w:rPr>
          <w:rFonts w:asciiTheme="majorBidi" w:hAnsiTheme="majorBidi" w:cstheme="majorBidi"/>
        </w:rPr>
      </w:pPr>
      <w:r w:rsidRPr="008F64DD">
        <w:rPr>
          <w:rFonts w:asciiTheme="majorBidi" w:hAnsiTheme="majorBidi" w:cstheme="majorBidi"/>
        </w:rPr>
        <w:t>(Abdullah Amir)</w:t>
      </w:r>
    </w:p>
    <w:p w14:paraId="65550E41" w14:textId="77777777" w:rsidR="0032580B" w:rsidRPr="008F64DD" w:rsidRDefault="0032580B" w:rsidP="0032580B">
      <w:pPr>
        <w:jc w:val="center"/>
        <w:rPr>
          <w:rFonts w:asciiTheme="majorBidi" w:hAnsiTheme="majorBidi" w:cstheme="majorBidi"/>
        </w:rPr>
      </w:pPr>
      <w:r w:rsidRPr="008F64DD">
        <w:rPr>
          <w:rFonts w:asciiTheme="majorBidi" w:hAnsiTheme="majorBidi" w:cstheme="majorBidi"/>
        </w:rPr>
        <w:t>my beloved grandmother, mother and father</w:t>
      </w:r>
    </w:p>
    <w:p w14:paraId="1E55F937" w14:textId="6A49154D" w:rsidR="0032580B" w:rsidRPr="000145D5" w:rsidRDefault="0032580B" w:rsidP="00E91457">
      <w:pPr>
        <w:jc w:val="center"/>
        <w:rPr>
          <w:rFonts w:asciiTheme="majorBidi" w:hAnsiTheme="majorBidi" w:cstheme="majorBidi"/>
        </w:rPr>
      </w:pPr>
      <w:r w:rsidRPr="008F64DD">
        <w:rPr>
          <w:rFonts w:asciiTheme="majorBidi" w:hAnsiTheme="majorBidi" w:cstheme="majorBidi"/>
        </w:rPr>
        <w:t>(Muhammad Ali)</w:t>
      </w:r>
    </w:p>
    <w:p w14:paraId="63466B53" w14:textId="77777777" w:rsidR="0032580B" w:rsidRPr="000145D5" w:rsidRDefault="0032580B" w:rsidP="0032580B">
      <w:pPr>
        <w:rPr>
          <w:rFonts w:asciiTheme="majorBidi" w:hAnsiTheme="majorBidi" w:cstheme="majorBidi"/>
        </w:rPr>
      </w:pPr>
    </w:p>
    <w:p w14:paraId="1F903FC6" w14:textId="77777777" w:rsidR="0032580B" w:rsidRPr="000145D5" w:rsidRDefault="0032580B" w:rsidP="0032580B">
      <w:pPr>
        <w:rPr>
          <w:rFonts w:asciiTheme="majorBidi" w:hAnsiTheme="majorBidi" w:cstheme="majorBidi"/>
        </w:rPr>
      </w:pPr>
    </w:p>
    <w:p w14:paraId="7BEB42A0" w14:textId="77777777" w:rsidR="0032580B" w:rsidRDefault="0032580B" w:rsidP="0032580B">
      <w:pPr>
        <w:jc w:val="center"/>
        <w:rPr>
          <w:rFonts w:asciiTheme="majorBidi" w:hAnsiTheme="majorBidi" w:cstheme="majorBidi"/>
        </w:rPr>
        <w:sectPr w:rsidR="0032580B" w:rsidSect="00966DCC">
          <w:pgSz w:w="11909" w:h="16834" w:code="9"/>
          <w:pgMar w:top="1418" w:right="1418" w:bottom="1418" w:left="2268" w:header="851" w:footer="851" w:gutter="0"/>
          <w:pgNumType w:fmt="lowerRoman"/>
          <w:cols w:space="720"/>
          <w:docGrid w:linePitch="360"/>
        </w:sectPr>
      </w:pPr>
    </w:p>
    <w:p w14:paraId="0B680112" w14:textId="77777777" w:rsidR="0032580B" w:rsidRPr="000145D5" w:rsidRDefault="0032580B" w:rsidP="0032580B">
      <w:pPr>
        <w:jc w:val="center"/>
        <w:rPr>
          <w:rFonts w:asciiTheme="majorBidi" w:hAnsiTheme="majorBidi" w:cstheme="majorBidi"/>
        </w:rPr>
      </w:pPr>
    </w:p>
    <w:p w14:paraId="2FFDB647" w14:textId="77777777" w:rsidR="0032580B" w:rsidRPr="000145D5" w:rsidRDefault="0032580B" w:rsidP="0032580B">
      <w:pPr>
        <w:jc w:val="center"/>
        <w:rPr>
          <w:rFonts w:asciiTheme="majorBidi" w:hAnsiTheme="majorBidi" w:cstheme="majorBidi"/>
        </w:rPr>
      </w:pPr>
    </w:p>
    <w:p w14:paraId="3346981D" w14:textId="77777777" w:rsidR="0032580B" w:rsidRPr="000145D5" w:rsidRDefault="0032580B" w:rsidP="0032580B">
      <w:pPr>
        <w:jc w:val="center"/>
        <w:rPr>
          <w:rFonts w:asciiTheme="majorBidi" w:hAnsiTheme="majorBidi" w:cstheme="majorBidi"/>
        </w:rPr>
      </w:pPr>
    </w:p>
    <w:p w14:paraId="36464D9A" w14:textId="77777777" w:rsidR="0032580B" w:rsidRPr="000145D5" w:rsidRDefault="0032580B" w:rsidP="0032580B">
      <w:pPr>
        <w:pStyle w:val="Heading9"/>
        <w:rPr>
          <w:rFonts w:asciiTheme="majorBidi" w:hAnsiTheme="majorBidi" w:cstheme="majorBidi"/>
        </w:rPr>
      </w:pPr>
      <w:bookmarkStart w:id="3" w:name="_Toc516037095"/>
      <w:bookmarkStart w:id="4" w:name="_Toc75980815"/>
      <w:r w:rsidRPr="000145D5">
        <w:rPr>
          <w:rFonts w:asciiTheme="majorBidi" w:hAnsiTheme="majorBidi" w:cstheme="majorBidi"/>
        </w:rPr>
        <w:t>ACKNOWLEDGEMENTS</w:t>
      </w:r>
      <w:bookmarkEnd w:id="3"/>
      <w:bookmarkEnd w:id="4"/>
    </w:p>
    <w:p w14:paraId="421BE835" w14:textId="77777777" w:rsidR="0032580B" w:rsidRPr="000145D5" w:rsidRDefault="0032580B" w:rsidP="0032580B">
      <w:pPr>
        <w:jc w:val="center"/>
        <w:rPr>
          <w:rFonts w:asciiTheme="majorBidi" w:hAnsiTheme="majorBidi" w:cstheme="majorBidi"/>
        </w:rPr>
      </w:pPr>
    </w:p>
    <w:p w14:paraId="43A81C3C" w14:textId="77777777" w:rsidR="0032580B" w:rsidRPr="000145D5" w:rsidRDefault="0032580B" w:rsidP="0032580B">
      <w:pPr>
        <w:jc w:val="center"/>
        <w:rPr>
          <w:rFonts w:asciiTheme="majorBidi" w:hAnsiTheme="majorBidi" w:cstheme="majorBidi"/>
        </w:rPr>
      </w:pPr>
    </w:p>
    <w:p w14:paraId="2350019D" w14:textId="77777777" w:rsidR="0032580B" w:rsidRPr="000145D5" w:rsidRDefault="0032580B" w:rsidP="0032580B">
      <w:pPr>
        <w:jc w:val="center"/>
        <w:rPr>
          <w:rFonts w:asciiTheme="majorBidi" w:hAnsiTheme="majorBidi" w:cstheme="majorBidi"/>
        </w:rPr>
      </w:pPr>
    </w:p>
    <w:p w14:paraId="4F5AB961" w14:textId="23B396B5" w:rsidR="0032580B" w:rsidRPr="008F64DD" w:rsidRDefault="0032580B" w:rsidP="0032580B">
      <w:pPr>
        <w:rPr>
          <w:rFonts w:asciiTheme="majorBidi" w:hAnsiTheme="majorBidi" w:cstheme="majorBidi"/>
        </w:rPr>
      </w:pPr>
      <w:r w:rsidRPr="008F64DD">
        <w:rPr>
          <w:rFonts w:asciiTheme="majorBidi" w:hAnsiTheme="majorBidi" w:cstheme="majorBidi"/>
        </w:rPr>
        <w:t>I/We would like to thank everyone who had contributed to the successful completion of this project.  I/We would like to express my/our gratitude to my research supervisor, Dr. Ir</w:t>
      </w:r>
      <w:r w:rsidR="008E2284">
        <w:rPr>
          <w:rFonts w:asciiTheme="majorBidi" w:hAnsiTheme="majorBidi" w:cstheme="majorBidi"/>
        </w:rPr>
        <w:t>a</w:t>
      </w:r>
      <w:r w:rsidRPr="008F64DD">
        <w:rPr>
          <w:rFonts w:asciiTheme="majorBidi" w:hAnsiTheme="majorBidi" w:cstheme="majorBidi"/>
        </w:rPr>
        <w:t>m Noreen for her invaluable advice, guidance, and his/her enormous patience throughout the development of the research.</w:t>
      </w:r>
    </w:p>
    <w:p w14:paraId="668693CE" w14:textId="77777777" w:rsidR="0032580B" w:rsidRPr="008F64DD" w:rsidRDefault="0032580B" w:rsidP="0032580B">
      <w:pPr>
        <w:rPr>
          <w:rFonts w:asciiTheme="majorBidi" w:hAnsiTheme="majorBidi" w:cstheme="majorBidi"/>
        </w:rPr>
      </w:pPr>
    </w:p>
    <w:p w14:paraId="53E1304F" w14:textId="77777777" w:rsidR="0032580B" w:rsidRPr="000145D5" w:rsidRDefault="0032580B" w:rsidP="0032580B">
      <w:pPr>
        <w:ind w:firstLine="720"/>
        <w:rPr>
          <w:rFonts w:asciiTheme="majorBidi" w:hAnsiTheme="majorBidi" w:cstheme="majorBidi"/>
        </w:rPr>
      </w:pPr>
      <w:r w:rsidRPr="008F64DD">
        <w:rPr>
          <w:rFonts w:asciiTheme="majorBidi" w:hAnsiTheme="majorBidi" w:cstheme="majorBidi"/>
        </w:rPr>
        <w:t>In addition, I/We would also like to express my gratitude to my/our loving parent and friends who had helped and given me encouragement.</w:t>
      </w:r>
      <w:r w:rsidRPr="000145D5">
        <w:rPr>
          <w:rFonts w:asciiTheme="majorBidi" w:hAnsiTheme="majorBidi" w:cstheme="majorBidi"/>
        </w:rPr>
        <w:t xml:space="preserve"> </w:t>
      </w:r>
    </w:p>
    <w:p w14:paraId="010724D0" w14:textId="77777777" w:rsidR="0032580B" w:rsidRDefault="0032580B" w:rsidP="0032580B">
      <w:pPr>
        <w:rPr>
          <w:rFonts w:asciiTheme="majorBidi" w:hAnsiTheme="majorBidi" w:cstheme="majorBidi"/>
        </w:rPr>
      </w:pPr>
    </w:p>
    <w:p w14:paraId="0A1BF870" w14:textId="77777777" w:rsidR="0032580B" w:rsidRDefault="0032580B" w:rsidP="0032580B">
      <w:pPr>
        <w:rPr>
          <w:rFonts w:asciiTheme="majorBidi" w:hAnsiTheme="majorBidi" w:cstheme="majorBidi"/>
        </w:rPr>
      </w:pPr>
    </w:p>
    <w:p w14:paraId="6E168EFE" w14:textId="77777777" w:rsidR="0032580B" w:rsidRDefault="0032580B" w:rsidP="0032580B">
      <w:pPr>
        <w:rPr>
          <w:rFonts w:asciiTheme="majorBidi" w:hAnsiTheme="majorBidi" w:cstheme="majorBidi"/>
        </w:rPr>
      </w:pPr>
    </w:p>
    <w:p w14:paraId="7278955A" w14:textId="77777777" w:rsidR="0032580B" w:rsidRPr="000145D5" w:rsidRDefault="0032580B" w:rsidP="0032580B">
      <w:pPr>
        <w:jc w:val="right"/>
        <w:rPr>
          <w:rFonts w:asciiTheme="majorBidi" w:hAnsiTheme="majorBidi" w:cstheme="majorBidi"/>
        </w:rPr>
      </w:pPr>
      <w:r>
        <w:rPr>
          <w:rFonts w:asciiTheme="majorBidi" w:hAnsiTheme="majorBidi" w:cstheme="majorBidi"/>
        </w:rPr>
        <w:t>Abdullah Amir</w:t>
      </w:r>
    </w:p>
    <w:p w14:paraId="170695A9" w14:textId="77777777" w:rsidR="0032580B" w:rsidRPr="000145D5" w:rsidRDefault="0032580B" w:rsidP="0032580B">
      <w:pPr>
        <w:jc w:val="right"/>
        <w:rPr>
          <w:rFonts w:asciiTheme="majorBidi" w:hAnsiTheme="majorBidi" w:cstheme="majorBidi"/>
        </w:rPr>
      </w:pPr>
      <w:r>
        <w:rPr>
          <w:rFonts w:asciiTheme="majorBidi" w:hAnsiTheme="majorBidi" w:cstheme="majorBidi"/>
        </w:rPr>
        <w:t>Muhammad Ali</w:t>
      </w:r>
    </w:p>
    <w:p w14:paraId="72A82086" w14:textId="77777777" w:rsidR="0032580B" w:rsidRDefault="0032580B" w:rsidP="0032580B">
      <w:pPr>
        <w:rPr>
          <w:rFonts w:asciiTheme="majorBidi" w:hAnsiTheme="majorBidi" w:cstheme="majorBidi"/>
        </w:rPr>
      </w:pPr>
    </w:p>
    <w:p w14:paraId="36F4B45C" w14:textId="77777777" w:rsidR="0032580B" w:rsidRDefault="0032580B" w:rsidP="0032580B">
      <w:pPr>
        <w:rPr>
          <w:rFonts w:asciiTheme="majorBidi" w:hAnsiTheme="majorBidi" w:cstheme="majorBidi"/>
        </w:rPr>
      </w:pPr>
    </w:p>
    <w:p w14:paraId="64B7F4AD" w14:textId="77777777" w:rsidR="0032580B" w:rsidRPr="000145D5" w:rsidRDefault="0032580B" w:rsidP="0032580B">
      <w:pPr>
        <w:rPr>
          <w:rFonts w:asciiTheme="majorBidi" w:hAnsiTheme="majorBidi" w:cstheme="majorBidi"/>
        </w:rPr>
      </w:pPr>
    </w:p>
    <w:p w14:paraId="00328717" w14:textId="77777777" w:rsidR="0032580B" w:rsidRPr="000145D5" w:rsidRDefault="0032580B" w:rsidP="0032580B">
      <w:pPr>
        <w:rPr>
          <w:rFonts w:asciiTheme="majorBidi" w:hAnsiTheme="majorBidi" w:cstheme="majorBidi"/>
        </w:rPr>
      </w:pPr>
    </w:p>
    <w:p w14:paraId="2D752299" w14:textId="77777777" w:rsidR="0032580B" w:rsidRPr="000145D5" w:rsidRDefault="0032580B" w:rsidP="0032580B">
      <w:pPr>
        <w:rPr>
          <w:rFonts w:asciiTheme="majorBidi" w:hAnsiTheme="majorBidi" w:cstheme="majorBidi"/>
        </w:rPr>
      </w:pPr>
    </w:p>
    <w:p w14:paraId="5ACB0598" w14:textId="77777777" w:rsidR="00966DCC" w:rsidRPr="003464D6" w:rsidRDefault="00966DCC" w:rsidP="007151AC">
      <w:pPr>
        <w:rPr>
          <w:color w:val="000000"/>
        </w:rPr>
        <w:sectPr w:rsidR="00966DCC" w:rsidRPr="003464D6" w:rsidSect="000E5E24">
          <w:type w:val="oddPage"/>
          <w:pgSz w:w="11909" w:h="16834" w:code="9"/>
          <w:pgMar w:top="1418" w:right="1418" w:bottom="1418" w:left="2268" w:header="851" w:footer="851" w:gutter="0"/>
          <w:pgNumType w:fmt="lowerRoman"/>
          <w:cols w:space="720"/>
          <w:docGrid w:linePitch="360"/>
        </w:sectPr>
      </w:pPr>
    </w:p>
    <w:p w14:paraId="13863504" w14:textId="77777777" w:rsidR="00A83AD2" w:rsidRPr="003464D6" w:rsidRDefault="00A83AD2" w:rsidP="007151AC"/>
    <w:p w14:paraId="1EACA1CA" w14:textId="77777777" w:rsidR="00A83AD2" w:rsidRPr="003464D6" w:rsidRDefault="00A83AD2" w:rsidP="007151AC"/>
    <w:p w14:paraId="5FC772DC" w14:textId="77777777" w:rsidR="007D6CAC" w:rsidRPr="003464D6" w:rsidRDefault="007D6CAC" w:rsidP="007151AC"/>
    <w:p w14:paraId="018E4FC5" w14:textId="77777777" w:rsidR="000F5CBD" w:rsidRPr="003464D6" w:rsidRDefault="00413575" w:rsidP="00C46F48">
      <w:pPr>
        <w:jc w:val="center"/>
        <w:rPr>
          <w:b/>
        </w:rPr>
      </w:pPr>
      <w:r w:rsidRPr="003464D6">
        <w:rPr>
          <w:b/>
        </w:rPr>
        <w:t>Hazardous Environment Exploration Using Autonomous Robot</w:t>
      </w:r>
    </w:p>
    <w:p w14:paraId="4B96F6FB" w14:textId="77777777" w:rsidR="000F5CBD" w:rsidRPr="003464D6" w:rsidRDefault="000F5CBD" w:rsidP="007151AC"/>
    <w:p w14:paraId="798DE0C9" w14:textId="77777777" w:rsidR="000F5CBD" w:rsidRPr="003464D6" w:rsidRDefault="000F5CBD" w:rsidP="007151AC"/>
    <w:p w14:paraId="52F57003" w14:textId="500316D8" w:rsidR="00FF2365" w:rsidRDefault="00FF2365" w:rsidP="00FA317A">
      <w:pPr>
        <w:pStyle w:val="Heading9"/>
      </w:pPr>
      <w:bookmarkStart w:id="5" w:name="_Toc75980816"/>
      <w:r w:rsidRPr="003464D6">
        <w:t>ABSTRACT</w:t>
      </w:r>
      <w:bookmarkEnd w:id="5"/>
    </w:p>
    <w:p w14:paraId="21904598" w14:textId="36CAABFD" w:rsidR="00FA317A" w:rsidRDefault="00FA317A" w:rsidP="00FA317A"/>
    <w:p w14:paraId="1834E599" w14:textId="4058EC82" w:rsidR="00FA317A" w:rsidRDefault="00FA317A" w:rsidP="00FA317A"/>
    <w:p w14:paraId="2E760D78" w14:textId="77777777" w:rsidR="00FA317A" w:rsidRPr="00FA317A" w:rsidRDefault="00FA317A" w:rsidP="00FA317A"/>
    <w:p w14:paraId="2AD4A68E" w14:textId="659BE8C9" w:rsidR="000F5CBD" w:rsidRPr="003464D6" w:rsidRDefault="00413575" w:rsidP="00FA317A">
      <w:r w:rsidRPr="003464D6">
        <w:t xml:space="preserve">Robots are a crucial part of number of domains of human’s life nowadays. Safety is the most obvious advantage of utilizing robots in hazardous environment. A robot could be assigned time critical, accessibility critical or safety critical task which otherwise could end up to repair bill, a serious medical </w:t>
      </w:r>
      <w:r w:rsidR="003424B5" w:rsidRPr="003464D6">
        <w:t>bill</w:t>
      </w:r>
      <w:r w:rsidRPr="003464D6">
        <w:t xml:space="preserve"> or a lawsuit. Employees working dangerous jobs are thankful that robots can remove some of the risks. Importantly for those workers who work in dark caves and mines where the workers should have prior knowledge of the inside structure and atmospheric conditions. A robot will make things smooth in such cases and it will surely reduce the risk of human fatality. Moreover, an autonomous robot will be icing on the cake as it will do necessary calculations for us and will surely reduce the chances of miss calculations. A well designed and well programmed autonomous robot is a blessing in disguise for such workers. This project aims to explore a hazardous environment data using an autonomous mobile robot. This robot will also have ability to be controlled manually</w:t>
      </w:r>
      <w:r w:rsidR="00E422E9" w:rsidRPr="003464D6">
        <w:t>.</w:t>
      </w:r>
    </w:p>
    <w:p w14:paraId="3B065354" w14:textId="77777777" w:rsidR="00472434" w:rsidRPr="003464D6" w:rsidRDefault="00472434" w:rsidP="007151AC"/>
    <w:p w14:paraId="7CB78AC3" w14:textId="77777777" w:rsidR="00966DCC" w:rsidRPr="003464D6" w:rsidRDefault="00966DCC" w:rsidP="007151AC">
      <w:pPr>
        <w:sectPr w:rsidR="00966DCC" w:rsidRPr="003464D6" w:rsidSect="00966DCC">
          <w:headerReference w:type="default" r:id="rId10"/>
          <w:pgSz w:w="11909" w:h="16834" w:code="9"/>
          <w:pgMar w:top="1418" w:right="1418" w:bottom="1418" w:left="2268" w:header="851" w:footer="851" w:gutter="0"/>
          <w:pgNumType w:fmt="lowerRoman"/>
          <w:cols w:space="720"/>
          <w:docGrid w:linePitch="360"/>
        </w:sectPr>
      </w:pPr>
    </w:p>
    <w:p w14:paraId="28536575" w14:textId="77777777" w:rsidR="0097625A" w:rsidRPr="003464D6" w:rsidRDefault="0097625A" w:rsidP="007151AC"/>
    <w:p w14:paraId="226814D8" w14:textId="77777777" w:rsidR="007D6CAC" w:rsidRPr="003464D6" w:rsidRDefault="007D6CAC" w:rsidP="007151AC"/>
    <w:p w14:paraId="0DF4660F" w14:textId="77777777" w:rsidR="0097625A" w:rsidRPr="003464D6" w:rsidRDefault="0097625A" w:rsidP="007151AC"/>
    <w:p w14:paraId="08EAE66C" w14:textId="77777777" w:rsidR="005C3FA0" w:rsidRDefault="005C3FA0" w:rsidP="00C42932">
      <w:pPr>
        <w:pStyle w:val="Heading9"/>
        <w:rPr>
          <w:rFonts w:asciiTheme="majorBidi" w:hAnsiTheme="majorBidi" w:cstheme="majorBidi"/>
        </w:rPr>
      </w:pPr>
      <w:bookmarkStart w:id="6" w:name="_Toc75980817"/>
      <w:r>
        <w:rPr>
          <w:rFonts w:asciiTheme="majorBidi" w:hAnsiTheme="majorBidi" w:cstheme="majorBidi"/>
        </w:rPr>
        <w:t>TABLE OF CONTENTS</w:t>
      </w:r>
      <w:bookmarkEnd w:id="6"/>
    </w:p>
    <w:p w14:paraId="36967655" w14:textId="77777777" w:rsidR="005C3FA0" w:rsidRDefault="005C3FA0" w:rsidP="007151AC">
      <w:pPr>
        <w:rPr>
          <w:rFonts w:asciiTheme="majorBidi" w:hAnsiTheme="majorBidi" w:cstheme="majorBidi"/>
        </w:rPr>
      </w:pPr>
    </w:p>
    <w:p w14:paraId="45465E17" w14:textId="77777777" w:rsidR="005C3FA0" w:rsidRDefault="005C3FA0" w:rsidP="007151AC">
      <w:pPr>
        <w:rPr>
          <w:rFonts w:asciiTheme="majorBidi" w:hAnsiTheme="majorBidi" w:cstheme="majorBidi"/>
        </w:rPr>
      </w:pPr>
    </w:p>
    <w:p w14:paraId="37946F93" w14:textId="77777777" w:rsidR="005C3FA0" w:rsidRDefault="005C3FA0" w:rsidP="007151AC">
      <w:pPr>
        <w:rPr>
          <w:rFonts w:asciiTheme="majorBidi" w:hAnsiTheme="majorBidi" w:cstheme="majorBidi"/>
        </w:rPr>
      </w:pPr>
    </w:p>
    <w:p w14:paraId="1F9A1968" w14:textId="52274973" w:rsidR="00546BCE" w:rsidRDefault="005C3FA0">
      <w:pPr>
        <w:pStyle w:val="TOC9"/>
        <w:rPr>
          <w:rFonts w:asciiTheme="minorHAnsi" w:eastAsiaTheme="minorEastAsia" w:hAnsiTheme="minorHAnsi" w:cstheme="minorBidi"/>
          <w:b w:val="0"/>
          <w:noProof/>
          <w:sz w:val="22"/>
          <w:szCs w:val="22"/>
          <w:lang w:val="en-US" w:eastAsia="en-US"/>
        </w:rPr>
      </w:pPr>
      <w:r>
        <w:rPr>
          <w:rFonts w:asciiTheme="majorBidi" w:hAnsiTheme="majorBidi" w:cstheme="majorBidi"/>
          <w:b w:val="0"/>
        </w:rPr>
        <w:fldChar w:fldCharType="begin"/>
      </w:r>
      <w:r>
        <w:rPr>
          <w:rFonts w:asciiTheme="majorBidi" w:hAnsiTheme="majorBidi" w:cstheme="majorBidi"/>
          <w:b w:val="0"/>
        </w:rPr>
        <w:instrText xml:space="preserve"> TOC \o "9-9" \h \z </w:instrText>
      </w:r>
      <w:r>
        <w:rPr>
          <w:rFonts w:asciiTheme="majorBidi" w:hAnsiTheme="majorBidi" w:cstheme="majorBidi"/>
          <w:b w:val="0"/>
        </w:rPr>
        <w:fldChar w:fldCharType="separate"/>
      </w:r>
      <w:hyperlink w:anchor="_Toc75980814" w:history="1">
        <w:r w:rsidR="00546BCE" w:rsidRPr="00AE071D">
          <w:rPr>
            <w:rStyle w:val="Hyperlink"/>
            <w:rFonts w:asciiTheme="majorBidi" w:hAnsiTheme="majorBidi" w:cstheme="majorBidi"/>
            <w:noProof/>
          </w:rPr>
          <w:t>DECLARATION</w:t>
        </w:r>
        <w:r w:rsidR="00546BCE">
          <w:rPr>
            <w:noProof/>
            <w:webHidden/>
          </w:rPr>
          <w:tab/>
        </w:r>
        <w:r w:rsidR="00546BCE">
          <w:rPr>
            <w:noProof/>
            <w:webHidden/>
          </w:rPr>
          <w:fldChar w:fldCharType="begin"/>
        </w:r>
        <w:r w:rsidR="00546BCE">
          <w:rPr>
            <w:noProof/>
            <w:webHidden/>
          </w:rPr>
          <w:instrText xml:space="preserve"> PAGEREF _Toc75980814 \h </w:instrText>
        </w:r>
        <w:r w:rsidR="00546BCE">
          <w:rPr>
            <w:noProof/>
            <w:webHidden/>
          </w:rPr>
        </w:r>
        <w:r w:rsidR="00546BCE">
          <w:rPr>
            <w:noProof/>
            <w:webHidden/>
          </w:rPr>
          <w:fldChar w:fldCharType="separate"/>
        </w:r>
        <w:r w:rsidR="00546BCE">
          <w:rPr>
            <w:noProof/>
            <w:webHidden/>
          </w:rPr>
          <w:t>ii</w:t>
        </w:r>
        <w:r w:rsidR="00546BCE">
          <w:rPr>
            <w:noProof/>
            <w:webHidden/>
          </w:rPr>
          <w:fldChar w:fldCharType="end"/>
        </w:r>
      </w:hyperlink>
    </w:p>
    <w:p w14:paraId="75CD7F5F" w14:textId="4BA46D33" w:rsidR="00546BCE" w:rsidRDefault="008D400A">
      <w:pPr>
        <w:pStyle w:val="TOC9"/>
        <w:rPr>
          <w:rFonts w:asciiTheme="minorHAnsi" w:eastAsiaTheme="minorEastAsia" w:hAnsiTheme="minorHAnsi" w:cstheme="minorBidi"/>
          <w:b w:val="0"/>
          <w:noProof/>
          <w:sz w:val="22"/>
          <w:szCs w:val="22"/>
          <w:lang w:val="en-US" w:eastAsia="en-US"/>
        </w:rPr>
      </w:pPr>
      <w:hyperlink w:anchor="_Toc75980815" w:history="1">
        <w:r w:rsidR="00546BCE" w:rsidRPr="00AE071D">
          <w:rPr>
            <w:rStyle w:val="Hyperlink"/>
            <w:rFonts w:asciiTheme="majorBidi" w:hAnsiTheme="majorBidi" w:cstheme="majorBidi"/>
            <w:noProof/>
          </w:rPr>
          <w:t>ACKNOWLEDGEMENTS</w:t>
        </w:r>
        <w:r w:rsidR="00546BCE">
          <w:rPr>
            <w:noProof/>
            <w:webHidden/>
          </w:rPr>
          <w:tab/>
        </w:r>
        <w:r w:rsidR="00546BCE">
          <w:rPr>
            <w:noProof/>
            <w:webHidden/>
          </w:rPr>
          <w:fldChar w:fldCharType="begin"/>
        </w:r>
        <w:r w:rsidR="00546BCE">
          <w:rPr>
            <w:noProof/>
            <w:webHidden/>
          </w:rPr>
          <w:instrText xml:space="preserve"> PAGEREF _Toc75980815 \h </w:instrText>
        </w:r>
        <w:r w:rsidR="00546BCE">
          <w:rPr>
            <w:noProof/>
            <w:webHidden/>
          </w:rPr>
        </w:r>
        <w:r w:rsidR="00546BCE">
          <w:rPr>
            <w:noProof/>
            <w:webHidden/>
          </w:rPr>
          <w:fldChar w:fldCharType="separate"/>
        </w:r>
        <w:r w:rsidR="00546BCE">
          <w:rPr>
            <w:noProof/>
            <w:webHidden/>
          </w:rPr>
          <w:t>v</w:t>
        </w:r>
        <w:r w:rsidR="00546BCE">
          <w:rPr>
            <w:noProof/>
            <w:webHidden/>
          </w:rPr>
          <w:fldChar w:fldCharType="end"/>
        </w:r>
      </w:hyperlink>
    </w:p>
    <w:p w14:paraId="679C627C" w14:textId="5743309B" w:rsidR="00546BCE" w:rsidRDefault="008D400A">
      <w:pPr>
        <w:pStyle w:val="TOC9"/>
        <w:rPr>
          <w:rFonts w:asciiTheme="minorHAnsi" w:eastAsiaTheme="minorEastAsia" w:hAnsiTheme="minorHAnsi" w:cstheme="minorBidi"/>
          <w:b w:val="0"/>
          <w:noProof/>
          <w:sz w:val="22"/>
          <w:szCs w:val="22"/>
          <w:lang w:val="en-US" w:eastAsia="en-US"/>
        </w:rPr>
      </w:pPr>
      <w:hyperlink w:anchor="_Toc75980816" w:history="1">
        <w:r w:rsidR="00546BCE" w:rsidRPr="00AE071D">
          <w:rPr>
            <w:rStyle w:val="Hyperlink"/>
            <w:noProof/>
          </w:rPr>
          <w:t>ABSTRACT</w:t>
        </w:r>
        <w:r w:rsidR="00546BCE">
          <w:rPr>
            <w:noProof/>
            <w:webHidden/>
          </w:rPr>
          <w:tab/>
        </w:r>
        <w:r w:rsidR="00546BCE">
          <w:rPr>
            <w:noProof/>
            <w:webHidden/>
          </w:rPr>
          <w:fldChar w:fldCharType="begin"/>
        </w:r>
        <w:r w:rsidR="00546BCE">
          <w:rPr>
            <w:noProof/>
            <w:webHidden/>
          </w:rPr>
          <w:instrText xml:space="preserve"> PAGEREF _Toc75980816 \h </w:instrText>
        </w:r>
        <w:r w:rsidR="00546BCE">
          <w:rPr>
            <w:noProof/>
            <w:webHidden/>
          </w:rPr>
        </w:r>
        <w:r w:rsidR="00546BCE">
          <w:rPr>
            <w:noProof/>
            <w:webHidden/>
          </w:rPr>
          <w:fldChar w:fldCharType="separate"/>
        </w:r>
        <w:r w:rsidR="00546BCE">
          <w:rPr>
            <w:noProof/>
            <w:webHidden/>
          </w:rPr>
          <w:t>vi</w:t>
        </w:r>
        <w:r w:rsidR="00546BCE">
          <w:rPr>
            <w:noProof/>
            <w:webHidden/>
          </w:rPr>
          <w:fldChar w:fldCharType="end"/>
        </w:r>
      </w:hyperlink>
    </w:p>
    <w:p w14:paraId="757B1C5D" w14:textId="25C5C8FF" w:rsidR="00546BCE" w:rsidRDefault="008D400A">
      <w:pPr>
        <w:pStyle w:val="TOC9"/>
        <w:rPr>
          <w:rFonts w:asciiTheme="minorHAnsi" w:eastAsiaTheme="minorEastAsia" w:hAnsiTheme="minorHAnsi" w:cstheme="minorBidi"/>
          <w:b w:val="0"/>
          <w:noProof/>
          <w:sz w:val="22"/>
          <w:szCs w:val="22"/>
          <w:lang w:val="en-US" w:eastAsia="en-US"/>
        </w:rPr>
      </w:pPr>
      <w:hyperlink w:anchor="_Toc75980817" w:history="1">
        <w:r w:rsidR="00546BCE" w:rsidRPr="00AE071D">
          <w:rPr>
            <w:rStyle w:val="Hyperlink"/>
            <w:rFonts w:asciiTheme="majorBidi" w:hAnsiTheme="majorBidi" w:cstheme="majorBidi"/>
            <w:noProof/>
          </w:rPr>
          <w:t>TABLE OF CONTENTS</w:t>
        </w:r>
        <w:r w:rsidR="00546BCE">
          <w:rPr>
            <w:noProof/>
            <w:webHidden/>
          </w:rPr>
          <w:tab/>
        </w:r>
        <w:r w:rsidR="00546BCE">
          <w:rPr>
            <w:noProof/>
            <w:webHidden/>
          </w:rPr>
          <w:fldChar w:fldCharType="begin"/>
        </w:r>
        <w:r w:rsidR="00546BCE">
          <w:rPr>
            <w:noProof/>
            <w:webHidden/>
          </w:rPr>
          <w:instrText xml:space="preserve"> PAGEREF _Toc75980817 \h </w:instrText>
        </w:r>
        <w:r w:rsidR="00546BCE">
          <w:rPr>
            <w:noProof/>
            <w:webHidden/>
          </w:rPr>
        </w:r>
        <w:r w:rsidR="00546BCE">
          <w:rPr>
            <w:noProof/>
            <w:webHidden/>
          </w:rPr>
          <w:fldChar w:fldCharType="separate"/>
        </w:r>
        <w:r w:rsidR="00546BCE">
          <w:rPr>
            <w:noProof/>
            <w:webHidden/>
          </w:rPr>
          <w:t>vii</w:t>
        </w:r>
        <w:r w:rsidR="00546BCE">
          <w:rPr>
            <w:noProof/>
            <w:webHidden/>
          </w:rPr>
          <w:fldChar w:fldCharType="end"/>
        </w:r>
      </w:hyperlink>
    </w:p>
    <w:p w14:paraId="0EFC1C84" w14:textId="3D8EDF2F" w:rsidR="00546BCE" w:rsidRDefault="008D400A">
      <w:pPr>
        <w:pStyle w:val="TOC9"/>
        <w:rPr>
          <w:rFonts w:asciiTheme="minorHAnsi" w:eastAsiaTheme="minorEastAsia" w:hAnsiTheme="minorHAnsi" w:cstheme="minorBidi"/>
          <w:b w:val="0"/>
          <w:noProof/>
          <w:sz w:val="22"/>
          <w:szCs w:val="22"/>
          <w:lang w:val="en-US" w:eastAsia="en-US"/>
        </w:rPr>
      </w:pPr>
      <w:hyperlink w:anchor="_Toc75980818" w:history="1">
        <w:r w:rsidR="00546BCE" w:rsidRPr="00AE071D">
          <w:rPr>
            <w:rStyle w:val="Hyperlink"/>
            <w:rFonts w:asciiTheme="majorBidi" w:hAnsiTheme="majorBidi" w:cstheme="majorBidi"/>
            <w:noProof/>
          </w:rPr>
          <w:t>LIST OF FIGURES</w:t>
        </w:r>
        <w:r w:rsidR="00546BCE">
          <w:rPr>
            <w:noProof/>
            <w:webHidden/>
          </w:rPr>
          <w:tab/>
        </w:r>
        <w:r w:rsidR="00546BCE">
          <w:rPr>
            <w:noProof/>
            <w:webHidden/>
          </w:rPr>
          <w:fldChar w:fldCharType="begin"/>
        </w:r>
        <w:r w:rsidR="00546BCE">
          <w:rPr>
            <w:noProof/>
            <w:webHidden/>
          </w:rPr>
          <w:instrText xml:space="preserve"> PAGEREF _Toc75980818 \h </w:instrText>
        </w:r>
        <w:r w:rsidR="00546BCE">
          <w:rPr>
            <w:noProof/>
            <w:webHidden/>
          </w:rPr>
        </w:r>
        <w:r w:rsidR="00546BCE">
          <w:rPr>
            <w:noProof/>
            <w:webHidden/>
          </w:rPr>
          <w:fldChar w:fldCharType="separate"/>
        </w:r>
        <w:r w:rsidR="00546BCE">
          <w:rPr>
            <w:noProof/>
            <w:webHidden/>
          </w:rPr>
          <w:t>x</w:t>
        </w:r>
        <w:r w:rsidR="00546BCE">
          <w:rPr>
            <w:noProof/>
            <w:webHidden/>
          </w:rPr>
          <w:fldChar w:fldCharType="end"/>
        </w:r>
      </w:hyperlink>
    </w:p>
    <w:p w14:paraId="78DEA9D3" w14:textId="2C425099" w:rsidR="00546BCE" w:rsidRDefault="008D400A">
      <w:pPr>
        <w:pStyle w:val="TOC9"/>
        <w:rPr>
          <w:rFonts w:asciiTheme="minorHAnsi" w:eastAsiaTheme="minorEastAsia" w:hAnsiTheme="minorHAnsi" w:cstheme="minorBidi"/>
          <w:b w:val="0"/>
          <w:noProof/>
          <w:sz w:val="22"/>
          <w:szCs w:val="22"/>
          <w:lang w:val="en-US" w:eastAsia="en-US"/>
        </w:rPr>
      </w:pPr>
      <w:hyperlink w:anchor="_Toc75980819" w:history="1">
        <w:r w:rsidR="00546BCE" w:rsidRPr="00AE071D">
          <w:rPr>
            <w:rStyle w:val="Hyperlink"/>
            <w:noProof/>
          </w:rPr>
          <w:t>LIST OF TABLES</w:t>
        </w:r>
        <w:r w:rsidR="00546BCE">
          <w:rPr>
            <w:noProof/>
            <w:webHidden/>
          </w:rPr>
          <w:tab/>
        </w:r>
        <w:r w:rsidR="00546BCE">
          <w:rPr>
            <w:noProof/>
            <w:webHidden/>
          </w:rPr>
          <w:fldChar w:fldCharType="begin"/>
        </w:r>
        <w:r w:rsidR="00546BCE">
          <w:rPr>
            <w:noProof/>
            <w:webHidden/>
          </w:rPr>
          <w:instrText xml:space="preserve"> PAGEREF _Toc75980819 \h </w:instrText>
        </w:r>
        <w:r w:rsidR="00546BCE">
          <w:rPr>
            <w:noProof/>
            <w:webHidden/>
          </w:rPr>
        </w:r>
        <w:r w:rsidR="00546BCE">
          <w:rPr>
            <w:noProof/>
            <w:webHidden/>
          </w:rPr>
          <w:fldChar w:fldCharType="separate"/>
        </w:r>
        <w:r w:rsidR="00546BCE">
          <w:rPr>
            <w:noProof/>
            <w:webHidden/>
          </w:rPr>
          <w:t>xi</w:t>
        </w:r>
        <w:r w:rsidR="00546BCE">
          <w:rPr>
            <w:noProof/>
            <w:webHidden/>
          </w:rPr>
          <w:fldChar w:fldCharType="end"/>
        </w:r>
      </w:hyperlink>
    </w:p>
    <w:p w14:paraId="3E00D273" w14:textId="1125F47F" w:rsidR="005C3FA0" w:rsidRDefault="005C3FA0" w:rsidP="007151AC">
      <w:pPr>
        <w:rPr>
          <w:rFonts w:asciiTheme="majorBidi" w:hAnsiTheme="majorBidi" w:cstheme="majorBidi"/>
          <w:b/>
        </w:rPr>
      </w:pPr>
      <w:r>
        <w:rPr>
          <w:rFonts w:asciiTheme="majorBidi" w:hAnsiTheme="majorBidi" w:cstheme="majorBidi"/>
          <w:b/>
        </w:rPr>
        <w:fldChar w:fldCharType="end"/>
      </w:r>
    </w:p>
    <w:p w14:paraId="40966C21" w14:textId="77777777" w:rsidR="005C3FA0" w:rsidRDefault="005C3FA0" w:rsidP="007151AC">
      <w:pPr>
        <w:rPr>
          <w:rFonts w:asciiTheme="majorBidi" w:hAnsiTheme="majorBidi" w:cstheme="majorBidi"/>
          <w:b/>
        </w:rPr>
      </w:pPr>
    </w:p>
    <w:p w14:paraId="65BF0C79" w14:textId="77777777" w:rsidR="005C3FA0" w:rsidRDefault="005C3FA0" w:rsidP="007151AC">
      <w:pPr>
        <w:rPr>
          <w:rFonts w:asciiTheme="majorBidi" w:hAnsiTheme="majorBidi" w:cstheme="majorBidi"/>
          <w:b/>
        </w:rPr>
      </w:pPr>
      <w:r>
        <w:rPr>
          <w:rFonts w:asciiTheme="majorBidi" w:hAnsiTheme="majorBidi" w:cstheme="majorBidi"/>
          <w:b/>
        </w:rPr>
        <w:t>CHAPTERS</w:t>
      </w:r>
    </w:p>
    <w:p w14:paraId="18689494" w14:textId="4DE21BFB" w:rsidR="003C70C8" w:rsidRDefault="005C3FA0">
      <w:pPr>
        <w:pStyle w:val="TOC2"/>
        <w:rPr>
          <w:rFonts w:asciiTheme="minorHAnsi" w:eastAsiaTheme="minorEastAsia" w:hAnsiTheme="minorHAnsi" w:cstheme="minorBidi"/>
          <w:b w:val="0"/>
          <w:noProof/>
          <w:sz w:val="22"/>
          <w:szCs w:val="22"/>
          <w:lang w:val="en-US" w:eastAsia="en-US"/>
        </w:rPr>
      </w:pPr>
      <w:r>
        <w:rPr>
          <w:rFonts w:asciiTheme="majorBidi" w:hAnsiTheme="majorBidi" w:cstheme="majorBidi"/>
        </w:rPr>
        <w:fldChar w:fldCharType="begin"/>
      </w:r>
      <w:r>
        <w:rPr>
          <w:rFonts w:asciiTheme="majorBidi" w:hAnsiTheme="majorBidi" w:cstheme="majorBidi"/>
        </w:rPr>
        <w:instrText xml:space="preserve"> TOC \o "2-4" \h \z \u </w:instrText>
      </w:r>
      <w:r>
        <w:rPr>
          <w:rFonts w:asciiTheme="majorBidi" w:hAnsiTheme="majorBidi" w:cstheme="majorBidi"/>
        </w:rPr>
        <w:fldChar w:fldCharType="separate"/>
      </w:r>
      <w:hyperlink w:anchor="_Toc76735935" w:history="1">
        <w:r w:rsidR="003C70C8" w:rsidRPr="00516AD7">
          <w:rPr>
            <w:rStyle w:val="Hyperlink"/>
            <w:noProof/>
          </w:rPr>
          <w:t>1</w:t>
        </w:r>
        <w:r w:rsidR="003C70C8">
          <w:rPr>
            <w:rFonts w:asciiTheme="minorHAnsi" w:eastAsiaTheme="minorEastAsia" w:hAnsiTheme="minorHAnsi" w:cstheme="minorBidi"/>
            <w:b w:val="0"/>
            <w:noProof/>
            <w:sz w:val="22"/>
            <w:szCs w:val="22"/>
            <w:lang w:val="en-US" w:eastAsia="en-US"/>
          </w:rPr>
          <w:tab/>
        </w:r>
        <w:r w:rsidR="003C70C8" w:rsidRPr="00516AD7">
          <w:rPr>
            <w:rStyle w:val="Hyperlink"/>
            <w:noProof/>
          </w:rPr>
          <w:t>INTRODUCTION</w:t>
        </w:r>
        <w:r w:rsidR="003C70C8">
          <w:rPr>
            <w:noProof/>
            <w:webHidden/>
          </w:rPr>
          <w:tab/>
        </w:r>
        <w:r w:rsidR="003C70C8">
          <w:rPr>
            <w:noProof/>
            <w:webHidden/>
          </w:rPr>
          <w:fldChar w:fldCharType="begin"/>
        </w:r>
        <w:r w:rsidR="003C70C8">
          <w:rPr>
            <w:noProof/>
            <w:webHidden/>
          </w:rPr>
          <w:instrText xml:space="preserve"> PAGEREF _Toc76735935 \h </w:instrText>
        </w:r>
        <w:r w:rsidR="003C70C8">
          <w:rPr>
            <w:noProof/>
            <w:webHidden/>
          </w:rPr>
        </w:r>
        <w:r w:rsidR="003C70C8">
          <w:rPr>
            <w:noProof/>
            <w:webHidden/>
          </w:rPr>
          <w:fldChar w:fldCharType="separate"/>
        </w:r>
        <w:r w:rsidR="003C70C8">
          <w:rPr>
            <w:noProof/>
            <w:webHidden/>
          </w:rPr>
          <w:t>1</w:t>
        </w:r>
        <w:r w:rsidR="003C70C8">
          <w:rPr>
            <w:noProof/>
            <w:webHidden/>
          </w:rPr>
          <w:fldChar w:fldCharType="end"/>
        </w:r>
      </w:hyperlink>
    </w:p>
    <w:p w14:paraId="7F18BC17" w14:textId="0C1ABBAA" w:rsidR="003C70C8" w:rsidRDefault="003C70C8">
      <w:pPr>
        <w:pStyle w:val="TOC3"/>
        <w:rPr>
          <w:rFonts w:asciiTheme="minorHAnsi" w:eastAsiaTheme="minorEastAsia" w:hAnsiTheme="minorHAnsi" w:cstheme="minorBidi"/>
          <w:noProof/>
          <w:sz w:val="22"/>
          <w:szCs w:val="22"/>
          <w:lang w:val="en-US" w:eastAsia="en-US"/>
        </w:rPr>
      </w:pPr>
      <w:hyperlink w:anchor="_Toc76735936" w:history="1">
        <w:r w:rsidRPr="00516AD7">
          <w:rPr>
            <w:rStyle w:val="Hyperlink"/>
            <w:noProof/>
          </w:rPr>
          <w:t>1.1</w:t>
        </w:r>
        <w:r>
          <w:rPr>
            <w:rFonts w:asciiTheme="minorHAnsi" w:eastAsiaTheme="minorEastAsia" w:hAnsiTheme="minorHAnsi" w:cstheme="minorBidi"/>
            <w:noProof/>
            <w:sz w:val="22"/>
            <w:szCs w:val="22"/>
            <w:lang w:val="en-US" w:eastAsia="en-US"/>
          </w:rPr>
          <w:tab/>
        </w:r>
        <w:r w:rsidRPr="00516AD7">
          <w:rPr>
            <w:rStyle w:val="Hyperlink"/>
            <w:noProof/>
          </w:rPr>
          <w:t>Background</w:t>
        </w:r>
        <w:r>
          <w:rPr>
            <w:noProof/>
            <w:webHidden/>
          </w:rPr>
          <w:tab/>
        </w:r>
        <w:r>
          <w:rPr>
            <w:noProof/>
            <w:webHidden/>
          </w:rPr>
          <w:fldChar w:fldCharType="begin"/>
        </w:r>
        <w:r>
          <w:rPr>
            <w:noProof/>
            <w:webHidden/>
          </w:rPr>
          <w:instrText xml:space="preserve"> PAGEREF _Toc76735936 \h </w:instrText>
        </w:r>
        <w:r>
          <w:rPr>
            <w:noProof/>
            <w:webHidden/>
          </w:rPr>
        </w:r>
        <w:r>
          <w:rPr>
            <w:noProof/>
            <w:webHidden/>
          </w:rPr>
          <w:fldChar w:fldCharType="separate"/>
        </w:r>
        <w:r>
          <w:rPr>
            <w:noProof/>
            <w:webHidden/>
          </w:rPr>
          <w:t>1</w:t>
        </w:r>
        <w:r>
          <w:rPr>
            <w:noProof/>
            <w:webHidden/>
          </w:rPr>
          <w:fldChar w:fldCharType="end"/>
        </w:r>
      </w:hyperlink>
    </w:p>
    <w:p w14:paraId="72F4C5C0" w14:textId="5A58A00A" w:rsidR="003C70C8" w:rsidRDefault="003C70C8">
      <w:pPr>
        <w:pStyle w:val="TOC3"/>
        <w:rPr>
          <w:rFonts w:asciiTheme="minorHAnsi" w:eastAsiaTheme="minorEastAsia" w:hAnsiTheme="minorHAnsi" w:cstheme="minorBidi"/>
          <w:noProof/>
          <w:sz w:val="22"/>
          <w:szCs w:val="22"/>
          <w:lang w:val="en-US" w:eastAsia="en-US"/>
        </w:rPr>
      </w:pPr>
      <w:hyperlink w:anchor="_Toc76735937" w:history="1">
        <w:r w:rsidRPr="00516AD7">
          <w:rPr>
            <w:rStyle w:val="Hyperlink"/>
            <w:noProof/>
          </w:rPr>
          <w:t>1.2</w:t>
        </w:r>
        <w:r>
          <w:rPr>
            <w:rFonts w:asciiTheme="minorHAnsi" w:eastAsiaTheme="minorEastAsia" w:hAnsiTheme="minorHAnsi" w:cstheme="minorBidi"/>
            <w:noProof/>
            <w:sz w:val="22"/>
            <w:szCs w:val="22"/>
            <w:lang w:val="en-US" w:eastAsia="en-US"/>
          </w:rPr>
          <w:tab/>
        </w:r>
        <w:r w:rsidRPr="00516AD7">
          <w:rPr>
            <w:rStyle w:val="Hyperlink"/>
            <w:noProof/>
          </w:rPr>
          <w:t>Problem Statements</w:t>
        </w:r>
        <w:r>
          <w:rPr>
            <w:noProof/>
            <w:webHidden/>
          </w:rPr>
          <w:tab/>
        </w:r>
        <w:r>
          <w:rPr>
            <w:noProof/>
            <w:webHidden/>
          </w:rPr>
          <w:fldChar w:fldCharType="begin"/>
        </w:r>
        <w:r>
          <w:rPr>
            <w:noProof/>
            <w:webHidden/>
          </w:rPr>
          <w:instrText xml:space="preserve"> PAGEREF _Toc76735937 \h </w:instrText>
        </w:r>
        <w:r>
          <w:rPr>
            <w:noProof/>
            <w:webHidden/>
          </w:rPr>
        </w:r>
        <w:r>
          <w:rPr>
            <w:noProof/>
            <w:webHidden/>
          </w:rPr>
          <w:fldChar w:fldCharType="separate"/>
        </w:r>
        <w:r>
          <w:rPr>
            <w:noProof/>
            <w:webHidden/>
          </w:rPr>
          <w:t>1</w:t>
        </w:r>
        <w:r>
          <w:rPr>
            <w:noProof/>
            <w:webHidden/>
          </w:rPr>
          <w:fldChar w:fldCharType="end"/>
        </w:r>
      </w:hyperlink>
    </w:p>
    <w:p w14:paraId="33533948" w14:textId="20B957D5" w:rsidR="003C70C8" w:rsidRDefault="003C70C8">
      <w:pPr>
        <w:pStyle w:val="TOC3"/>
        <w:rPr>
          <w:rFonts w:asciiTheme="minorHAnsi" w:eastAsiaTheme="minorEastAsia" w:hAnsiTheme="minorHAnsi" w:cstheme="minorBidi"/>
          <w:noProof/>
          <w:sz w:val="22"/>
          <w:szCs w:val="22"/>
          <w:lang w:val="en-US" w:eastAsia="en-US"/>
        </w:rPr>
      </w:pPr>
      <w:hyperlink w:anchor="_Toc76735938" w:history="1">
        <w:r w:rsidRPr="00516AD7">
          <w:rPr>
            <w:rStyle w:val="Hyperlink"/>
            <w:noProof/>
          </w:rPr>
          <w:t>1.3</w:t>
        </w:r>
        <w:r>
          <w:rPr>
            <w:rFonts w:asciiTheme="minorHAnsi" w:eastAsiaTheme="minorEastAsia" w:hAnsiTheme="minorHAnsi" w:cstheme="minorBidi"/>
            <w:noProof/>
            <w:sz w:val="22"/>
            <w:szCs w:val="22"/>
            <w:lang w:val="en-US" w:eastAsia="en-US"/>
          </w:rPr>
          <w:tab/>
        </w:r>
        <w:r w:rsidRPr="00516AD7">
          <w:rPr>
            <w:rStyle w:val="Hyperlink"/>
            <w:noProof/>
          </w:rPr>
          <w:t>Aims and Objectives</w:t>
        </w:r>
        <w:r>
          <w:rPr>
            <w:noProof/>
            <w:webHidden/>
          </w:rPr>
          <w:tab/>
        </w:r>
        <w:r>
          <w:rPr>
            <w:noProof/>
            <w:webHidden/>
          </w:rPr>
          <w:fldChar w:fldCharType="begin"/>
        </w:r>
        <w:r>
          <w:rPr>
            <w:noProof/>
            <w:webHidden/>
          </w:rPr>
          <w:instrText xml:space="preserve"> PAGEREF _Toc76735938 \h </w:instrText>
        </w:r>
        <w:r>
          <w:rPr>
            <w:noProof/>
            <w:webHidden/>
          </w:rPr>
        </w:r>
        <w:r>
          <w:rPr>
            <w:noProof/>
            <w:webHidden/>
          </w:rPr>
          <w:fldChar w:fldCharType="separate"/>
        </w:r>
        <w:r>
          <w:rPr>
            <w:noProof/>
            <w:webHidden/>
          </w:rPr>
          <w:t>2</w:t>
        </w:r>
        <w:r>
          <w:rPr>
            <w:noProof/>
            <w:webHidden/>
          </w:rPr>
          <w:fldChar w:fldCharType="end"/>
        </w:r>
      </w:hyperlink>
    </w:p>
    <w:p w14:paraId="1AC9539A" w14:textId="759CFD04" w:rsidR="003C70C8" w:rsidRDefault="003C70C8">
      <w:pPr>
        <w:pStyle w:val="TOC3"/>
        <w:rPr>
          <w:rFonts w:asciiTheme="minorHAnsi" w:eastAsiaTheme="minorEastAsia" w:hAnsiTheme="minorHAnsi" w:cstheme="minorBidi"/>
          <w:noProof/>
          <w:sz w:val="22"/>
          <w:szCs w:val="22"/>
          <w:lang w:val="en-US" w:eastAsia="en-US"/>
        </w:rPr>
      </w:pPr>
      <w:hyperlink w:anchor="_Toc76735939" w:history="1">
        <w:r w:rsidRPr="00516AD7">
          <w:rPr>
            <w:rStyle w:val="Hyperlink"/>
            <w:noProof/>
          </w:rPr>
          <w:t>1.4</w:t>
        </w:r>
        <w:r>
          <w:rPr>
            <w:rFonts w:asciiTheme="minorHAnsi" w:eastAsiaTheme="minorEastAsia" w:hAnsiTheme="minorHAnsi" w:cstheme="minorBidi"/>
            <w:noProof/>
            <w:sz w:val="22"/>
            <w:szCs w:val="22"/>
            <w:lang w:val="en-US" w:eastAsia="en-US"/>
          </w:rPr>
          <w:tab/>
        </w:r>
        <w:r w:rsidRPr="00516AD7">
          <w:rPr>
            <w:rStyle w:val="Hyperlink"/>
            <w:noProof/>
          </w:rPr>
          <w:t>Scope of Project</w:t>
        </w:r>
        <w:r>
          <w:rPr>
            <w:noProof/>
            <w:webHidden/>
          </w:rPr>
          <w:tab/>
        </w:r>
        <w:r>
          <w:rPr>
            <w:noProof/>
            <w:webHidden/>
          </w:rPr>
          <w:fldChar w:fldCharType="begin"/>
        </w:r>
        <w:r>
          <w:rPr>
            <w:noProof/>
            <w:webHidden/>
          </w:rPr>
          <w:instrText xml:space="preserve"> PAGEREF _Toc76735939 \h </w:instrText>
        </w:r>
        <w:r>
          <w:rPr>
            <w:noProof/>
            <w:webHidden/>
          </w:rPr>
        </w:r>
        <w:r>
          <w:rPr>
            <w:noProof/>
            <w:webHidden/>
          </w:rPr>
          <w:fldChar w:fldCharType="separate"/>
        </w:r>
        <w:r>
          <w:rPr>
            <w:noProof/>
            <w:webHidden/>
          </w:rPr>
          <w:t>2</w:t>
        </w:r>
        <w:r>
          <w:rPr>
            <w:noProof/>
            <w:webHidden/>
          </w:rPr>
          <w:fldChar w:fldCharType="end"/>
        </w:r>
      </w:hyperlink>
    </w:p>
    <w:p w14:paraId="3899099F" w14:textId="61794F0E" w:rsidR="003C70C8" w:rsidRDefault="003C70C8">
      <w:pPr>
        <w:pStyle w:val="TOC4"/>
        <w:rPr>
          <w:rFonts w:asciiTheme="minorHAnsi" w:eastAsiaTheme="minorEastAsia" w:hAnsiTheme="minorHAnsi" w:cstheme="minorBidi"/>
          <w:noProof/>
          <w:sz w:val="22"/>
          <w:szCs w:val="22"/>
          <w:lang w:val="en-US" w:eastAsia="en-US"/>
        </w:rPr>
      </w:pPr>
      <w:hyperlink w:anchor="_Toc76735940" w:history="1">
        <w:r w:rsidRPr="00516AD7">
          <w:rPr>
            <w:rStyle w:val="Hyperlink"/>
            <w:noProof/>
          </w:rPr>
          <w:t>1.4.1</w:t>
        </w:r>
        <w:r>
          <w:rPr>
            <w:rFonts w:asciiTheme="minorHAnsi" w:eastAsiaTheme="minorEastAsia" w:hAnsiTheme="minorHAnsi" w:cstheme="minorBidi"/>
            <w:noProof/>
            <w:sz w:val="22"/>
            <w:szCs w:val="22"/>
            <w:lang w:val="en-US" w:eastAsia="en-US"/>
          </w:rPr>
          <w:tab/>
        </w:r>
        <w:r w:rsidRPr="00516AD7">
          <w:rPr>
            <w:rStyle w:val="Hyperlink"/>
            <w:noProof/>
          </w:rPr>
          <w:t>Primary Scope</w:t>
        </w:r>
        <w:r>
          <w:rPr>
            <w:noProof/>
            <w:webHidden/>
          </w:rPr>
          <w:tab/>
        </w:r>
        <w:r>
          <w:rPr>
            <w:noProof/>
            <w:webHidden/>
          </w:rPr>
          <w:fldChar w:fldCharType="begin"/>
        </w:r>
        <w:r>
          <w:rPr>
            <w:noProof/>
            <w:webHidden/>
          </w:rPr>
          <w:instrText xml:space="preserve"> PAGEREF _Toc76735940 \h </w:instrText>
        </w:r>
        <w:r>
          <w:rPr>
            <w:noProof/>
            <w:webHidden/>
          </w:rPr>
        </w:r>
        <w:r>
          <w:rPr>
            <w:noProof/>
            <w:webHidden/>
          </w:rPr>
          <w:fldChar w:fldCharType="separate"/>
        </w:r>
        <w:r>
          <w:rPr>
            <w:noProof/>
            <w:webHidden/>
          </w:rPr>
          <w:t>2</w:t>
        </w:r>
        <w:r>
          <w:rPr>
            <w:noProof/>
            <w:webHidden/>
          </w:rPr>
          <w:fldChar w:fldCharType="end"/>
        </w:r>
      </w:hyperlink>
    </w:p>
    <w:p w14:paraId="6212E7F6" w14:textId="1472F410" w:rsidR="003C70C8" w:rsidRDefault="003C70C8">
      <w:pPr>
        <w:pStyle w:val="TOC4"/>
        <w:rPr>
          <w:rFonts w:asciiTheme="minorHAnsi" w:eastAsiaTheme="minorEastAsia" w:hAnsiTheme="minorHAnsi" w:cstheme="minorBidi"/>
          <w:noProof/>
          <w:sz w:val="22"/>
          <w:szCs w:val="22"/>
          <w:lang w:val="en-US" w:eastAsia="en-US"/>
        </w:rPr>
      </w:pPr>
      <w:hyperlink w:anchor="_Toc76735941" w:history="1">
        <w:r w:rsidRPr="00516AD7">
          <w:rPr>
            <w:rStyle w:val="Hyperlink"/>
            <w:noProof/>
          </w:rPr>
          <w:t>1.4.2</w:t>
        </w:r>
        <w:r>
          <w:rPr>
            <w:rFonts w:asciiTheme="minorHAnsi" w:eastAsiaTheme="minorEastAsia" w:hAnsiTheme="minorHAnsi" w:cstheme="minorBidi"/>
            <w:noProof/>
            <w:sz w:val="22"/>
            <w:szCs w:val="22"/>
            <w:lang w:val="en-US" w:eastAsia="en-US"/>
          </w:rPr>
          <w:tab/>
        </w:r>
        <w:r w:rsidRPr="00516AD7">
          <w:rPr>
            <w:rStyle w:val="Hyperlink"/>
            <w:noProof/>
          </w:rPr>
          <w:t>Final Deliverable of the Project and Beneficiaries</w:t>
        </w:r>
        <w:r>
          <w:rPr>
            <w:noProof/>
            <w:webHidden/>
          </w:rPr>
          <w:tab/>
        </w:r>
        <w:r>
          <w:rPr>
            <w:noProof/>
            <w:webHidden/>
          </w:rPr>
          <w:fldChar w:fldCharType="begin"/>
        </w:r>
        <w:r>
          <w:rPr>
            <w:noProof/>
            <w:webHidden/>
          </w:rPr>
          <w:instrText xml:space="preserve"> PAGEREF _Toc76735941 \h </w:instrText>
        </w:r>
        <w:r>
          <w:rPr>
            <w:noProof/>
            <w:webHidden/>
          </w:rPr>
        </w:r>
        <w:r>
          <w:rPr>
            <w:noProof/>
            <w:webHidden/>
          </w:rPr>
          <w:fldChar w:fldCharType="separate"/>
        </w:r>
        <w:r>
          <w:rPr>
            <w:noProof/>
            <w:webHidden/>
          </w:rPr>
          <w:t>3</w:t>
        </w:r>
        <w:r>
          <w:rPr>
            <w:noProof/>
            <w:webHidden/>
          </w:rPr>
          <w:fldChar w:fldCharType="end"/>
        </w:r>
      </w:hyperlink>
    </w:p>
    <w:p w14:paraId="0A59A1FC" w14:textId="27AFAECF" w:rsidR="003C70C8" w:rsidRDefault="003C70C8">
      <w:pPr>
        <w:pStyle w:val="TOC4"/>
        <w:rPr>
          <w:rFonts w:asciiTheme="minorHAnsi" w:eastAsiaTheme="minorEastAsia" w:hAnsiTheme="minorHAnsi" w:cstheme="minorBidi"/>
          <w:noProof/>
          <w:sz w:val="22"/>
          <w:szCs w:val="22"/>
          <w:lang w:val="en-US" w:eastAsia="en-US"/>
        </w:rPr>
      </w:pPr>
      <w:hyperlink w:anchor="_Toc76735942" w:history="1">
        <w:r w:rsidRPr="00516AD7">
          <w:rPr>
            <w:rStyle w:val="Hyperlink"/>
            <w:noProof/>
          </w:rPr>
          <w:t>1.4.3</w:t>
        </w:r>
        <w:r>
          <w:rPr>
            <w:rFonts w:asciiTheme="minorHAnsi" w:eastAsiaTheme="minorEastAsia" w:hAnsiTheme="minorHAnsi" w:cstheme="minorBidi"/>
            <w:noProof/>
            <w:sz w:val="22"/>
            <w:szCs w:val="22"/>
            <w:lang w:val="en-US" w:eastAsia="en-US"/>
          </w:rPr>
          <w:tab/>
        </w:r>
        <w:r w:rsidRPr="00516AD7">
          <w:rPr>
            <w:rStyle w:val="Hyperlink"/>
            <w:noProof/>
          </w:rPr>
          <w:t>Optional Scope</w:t>
        </w:r>
        <w:r>
          <w:rPr>
            <w:noProof/>
            <w:webHidden/>
          </w:rPr>
          <w:tab/>
        </w:r>
        <w:r>
          <w:rPr>
            <w:noProof/>
            <w:webHidden/>
          </w:rPr>
          <w:fldChar w:fldCharType="begin"/>
        </w:r>
        <w:r>
          <w:rPr>
            <w:noProof/>
            <w:webHidden/>
          </w:rPr>
          <w:instrText xml:space="preserve"> PAGEREF _Toc76735942 \h </w:instrText>
        </w:r>
        <w:r>
          <w:rPr>
            <w:noProof/>
            <w:webHidden/>
          </w:rPr>
        </w:r>
        <w:r>
          <w:rPr>
            <w:noProof/>
            <w:webHidden/>
          </w:rPr>
          <w:fldChar w:fldCharType="separate"/>
        </w:r>
        <w:r>
          <w:rPr>
            <w:noProof/>
            <w:webHidden/>
          </w:rPr>
          <w:t>3</w:t>
        </w:r>
        <w:r>
          <w:rPr>
            <w:noProof/>
            <w:webHidden/>
          </w:rPr>
          <w:fldChar w:fldCharType="end"/>
        </w:r>
      </w:hyperlink>
    </w:p>
    <w:p w14:paraId="2BA7FD51" w14:textId="4C605042" w:rsidR="003C70C8" w:rsidRDefault="003C70C8">
      <w:pPr>
        <w:pStyle w:val="TOC2"/>
        <w:rPr>
          <w:rFonts w:asciiTheme="minorHAnsi" w:eastAsiaTheme="minorEastAsia" w:hAnsiTheme="minorHAnsi" w:cstheme="minorBidi"/>
          <w:b w:val="0"/>
          <w:noProof/>
          <w:sz w:val="22"/>
          <w:szCs w:val="22"/>
          <w:lang w:val="en-US" w:eastAsia="en-US"/>
        </w:rPr>
      </w:pPr>
      <w:hyperlink w:anchor="_Toc76735943" w:history="1">
        <w:r>
          <w:rPr>
            <w:rStyle w:val="Hyperlink"/>
            <w:noProof/>
          </w:rPr>
          <w:t>2</w:t>
        </w:r>
        <w:r>
          <w:rPr>
            <w:rFonts w:asciiTheme="minorHAnsi" w:eastAsiaTheme="minorEastAsia" w:hAnsiTheme="minorHAnsi" w:cstheme="minorBidi"/>
            <w:b w:val="0"/>
            <w:noProof/>
            <w:sz w:val="22"/>
            <w:szCs w:val="22"/>
            <w:lang w:val="en-US" w:eastAsia="en-US"/>
          </w:rPr>
          <w:tab/>
        </w:r>
        <w:r w:rsidRPr="00516AD7">
          <w:rPr>
            <w:rStyle w:val="Hyperlink"/>
            <w:noProof/>
          </w:rPr>
          <w:t>LITERATURE REVIEW</w:t>
        </w:r>
        <w:r>
          <w:rPr>
            <w:noProof/>
            <w:webHidden/>
          </w:rPr>
          <w:tab/>
        </w:r>
        <w:r>
          <w:rPr>
            <w:noProof/>
            <w:webHidden/>
          </w:rPr>
          <w:fldChar w:fldCharType="begin"/>
        </w:r>
        <w:r>
          <w:rPr>
            <w:noProof/>
            <w:webHidden/>
          </w:rPr>
          <w:instrText xml:space="preserve"> PAGEREF _Toc76735943 \h </w:instrText>
        </w:r>
        <w:r>
          <w:rPr>
            <w:noProof/>
            <w:webHidden/>
          </w:rPr>
        </w:r>
        <w:r>
          <w:rPr>
            <w:noProof/>
            <w:webHidden/>
          </w:rPr>
          <w:fldChar w:fldCharType="separate"/>
        </w:r>
        <w:r>
          <w:rPr>
            <w:noProof/>
            <w:webHidden/>
          </w:rPr>
          <w:t>4</w:t>
        </w:r>
        <w:r>
          <w:rPr>
            <w:noProof/>
            <w:webHidden/>
          </w:rPr>
          <w:fldChar w:fldCharType="end"/>
        </w:r>
      </w:hyperlink>
    </w:p>
    <w:p w14:paraId="66ADCBD0" w14:textId="715A9723" w:rsidR="003C70C8" w:rsidRDefault="003C70C8">
      <w:pPr>
        <w:pStyle w:val="TOC3"/>
        <w:rPr>
          <w:rFonts w:asciiTheme="minorHAnsi" w:eastAsiaTheme="minorEastAsia" w:hAnsiTheme="minorHAnsi" w:cstheme="minorBidi"/>
          <w:noProof/>
          <w:sz w:val="22"/>
          <w:szCs w:val="22"/>
          <w:lang w:val="en-US" w:eastAsia="en-US"/>
        </w:rPr>
      </w:pPr>
      <w:hyperlink w:anchor="_Toc76735944" w:history="1">
        <w:r w:rsidRPr="00516AD7">
          <w:rPr>
            <w:rStyle w:val="Hyperlink"/>
            <w:noProof/>
          </w:rPr>
          <w:t>2.1</w:t>
        </w:r>
        <w:r>
          <w:rPr>
            <w:rFonts w:asciiTheme="minorHAnsi" w:eastAsiaTheme="minorEastAsia" w:hAnsiTheme="minorHAnsi" w:cstheme="minorBidi"/>
            <w:noProof/>
            <w:sz w:val="22"/>
            <w:szCs w:val="22"/>
            <w:lang w:val="en-US" w:eastAsia="en-US"/>
          </w:rPr>
          <w:tab/>
        </w:r>
        <w:r w:rsidRPr="00516AD7">
          <w:rPr>
            <w:rStyle w:val="Hyperlink"/>
            <w:noProof/>
          </w:rPr>
          <w:t>Background</w:t>
        </w:r>
        <w:r>
          <w:rPr>
            <w:noProof/>
            <w:webHidden/>
          </w:rPr>
          <w:tab/>
        </w:r>
        <w:r>
          <w:rPr>
            <w:noProof/>
            <w:webHidden/>
          </w:rPr>
          <w:fldChar w:fldCharType="begin"/>
        </w:r>
        <w:r>
          <w:rPr>
            <w:noProof/>
            <w:webHidden/>
          </w:rPr>
          <w:instrText xml:space="preserve"> PAGEREF _Toc76735944 \h </w:instrText>
        </w:r>
        <w:r>
          <w:rPr>
            <w:noProof/>
            <w:webHidden/>
          </w:rPr>
        </w:r>
        <w:r>
          <w:rPr>
            <w:noProof/>
            <w:webHidden/>
          </w:rPr>
          <w:fldChar w:fldCharType="separate"/>
        </w:r>
        <w:r>
          <w:rPr>
            <w:noProof/>
            <w:webHidden/>
          </w:rPr>
          <w:t>4</w:t>
        </w:r>
        <w:r>
          <w:rPr>
            <w:noProof/>
            <w:webHidden/>
          </w:rPr>
          <w:fldChar w:fldCharType="end"/>
        </w:r>
      </w:hyperlink>
    </w:p>
    <w:p w14:paraId="3470DE07" w14:textId="646AD852" w:rsidR="003C70C8" w:rsidRDefault="003C70C8">
      <w:pPr>
        <w:pStyle w:val="TOC3"/>
        <w:rPr>
          <w:rFonts w:asciiTheme="minorHAnsi" w:eastAsiaTheme="minorEastAsia" w:hAnsiTheme="minorHAnsi" w:cstheme="minorBidi"/>
          <w:noProof/>
          <w:sz w:val="22"/>
          <w:szCs w:val="22"/>
          <w:lang w:val="en-US" w:eastAsia="en-US"/>
        </w:rPr>
      </w:pPr>
      <w:hyperlink w:anchor="_Toc76735945" w:history="1">
        <w:r w:rsidRPr="00516AD7">
          <w:rPr>
            <w:rStyle w:val="Hyperlink"/>
            <w:noProof/>
          </w:rPr>
          <w:t>2.2</w:t>
        </w:r>
        <w:r>
          <w:rPr>
            <w:rFonts w:asciiTheme="minorHAnsi" w:eastAsiaTheme="minorEastAsia" w:hAnsiTheme="minorHAnsi" w:cstheme="minorBidi"/>
            <w:noProof/>
            <w:sz w:val="22"/>
            <w:szCs w:val="22"/>
            <w:lang w:val="en-US" w:eastAsia="en-US"/>
          </w:rPr>
          <w:tab/>
        </w:r>
        <w:r w:rsidRPr="00516AD7">
          <w:rPr>
            <w:rStyle w:val="Hyperlink"/>
            <w:noProof/>
          </w:rPr>
          <w:t>Classification of Robots</w:t>
        </w:r>
        <w:r>
          <w:rPr>
            <w:noProof/>
            <w:webHidden/>
          </w:rPr>
          <w:tab/>
        </w:r>
        <w:r>
          <w:rPr>
            <w:noProof/>
            <w:webHidden/>
          </w:rPr>
          <w:fldChar w:fldCharType="begin"/>
        </w:r>
        <w:r>
          <w:rPr>
            <w:noProof/>
            <w:webHidden/>
          </w:rPr>
          <w:instrText xml:space="preserve"> PAGEREF _Toc76735945 \h </w:instrText>
        </w:r>
        <w:r>
          <w:rPr>
            <w:noProof/>
            <w:webHidden/>
          </w:rPr>
        </w:r>
        <w:r>
          <w:rPr>
            <w:noProof/>
            <w:webHidden/>
          </w:rPr>
          <w:fldChar w:fldCharType="separate"/>
        </w:r>
        <w:r>
          <w:rPr>
            <w:noProof/>
            <w:webHidden/>
          </w:rPr>
          <w:t>5</w:t>
        </w:r>
        <w:r>
          <w:rPr>
            <w:noProof/>
            <w:webHidden/>
          </w:rPr>
          <w:fldChar w:fldCharType="end"/>
        </w:r>
      </w:hyperlink>
    </w:p>
    <w:p w14:paraId="690288DC" w14:textId="643E3678" w:rsidR="003C70C8" w:rsidRDefault="003C70C8">
      <w:pPr>
        <w:pStyle w:val="TOC4"/>
        <w:rPr>
          <w:rFonts w:asciiTheme="minorHAnsi" w:eastAsiaTheme="minorEastAsia" w:hAnsiTheme="minorHAnsi" w:cstheme="minorBidi"/>
          <w:noProof/>
          <w:sz w:val="22"/>
          <w:szCs w:val="22"/>
          <w:lang w:val="en-US" w:eastAsia="en-US"/>
        </w:rPr>
      </w:pPr>
      <w:hyperlink w:anchor="_Toc76735946" w:history="1">
        <w:r w:rsidRPr="00516AD7">
          <w:rPr>
            <w:rStyle w:val="Hyperlink"/>
            <w:noProof/>
          </w:rPr>
          <w:t>2.2.1</w:t>
        </w:r>
        <w:r>
          <w:rPr>
            <w:rFonts w:asciiTheme="minorHAnsi" w:eastAsiaTheme="minorEastAsia" w:hAnsiTheme="minorHAnsi" w:cstheme="minorBidi"/>
            <w:noProof/>
            <w:sz w:val="22"/>
            <w:szCs w:val="22"/>
            <w:lang w:val="en-US" w:eastAsia="en-US"/>
          </w:rPr>
          <w:tab/>
        </w:r>
        <w:r w:rsidRPr="00516AD7">
          <w:rPr>
            <w:rStyle w:val="Hyperlink"/>
            <w:noProof/>
          </w:rPr>
          <w:t>Stationary Robot</w:t>
        </w:r>
        <w:r>
          <w:rPr>
            <w:noProof/>
            <w:webHidden/>
          </w:rPr>
          <w:tab/>
        </w:r>
        <w:r>
          <w:rPr>
            <w:noProof/>
            <w:webHidden/>
          </w:rPr>
          <w:fldChar w:fldCharType="begin"/>
        </w:r>
        <w:r>
          <w:rPr>
            <w:noProof/>
            <w:webHidden/>
          </w:rPr>
          <w:instrText xml:space="preserve"> PAGEREF _Toc76735946 \h </w:instrText>
        </w:r>
        <w:r>
          <w:rPr>
            <w:noProof/>
            <w:webHidden/>
          </w:rPr>
        </w:r>
        <w:r>
          <w:rPr>
            <w:noProof/>
            <w:webHidden/>
          </w:rPr>
          <w:fldChar w:fldCharType="separate"/>
        </w:r>
        <w:r>
          <w:rPr>
            <w:noProof/>
            <w:webHidden/>
          </w:rPr>
          <w:t>5</w:t>
        </w:r>
        <w:r>
          <w:rPr>
            <w:noProof/>
            <w:webHidden/>
          </w:rPr>
          <w:fldChar w:fldCharType="end"/>
        </w:r>
      </w:hyperlink>
    </w:p>
    <w:p w14:paraId="2149435B" w14:textId="0784E5D9" w:rsidR="003C70C8" w:rsidRDefault="003C70C8">
      <w:pPr>
        <w:pStyle w:val="TOC4"/>
        <w:rPr>
          <w:rFonts w:asciiTheme="minorHAnsi" w:eastAsiaTheme="minorEastAsia" w:hAnsiTheme="minorHAnsi" w:cstheme="minorBidi"/>
          <w:noProof/>
          <w:sz w:val="22"/>
          <w:szCs w:val="22"/>
          <w:lang w:val="en-US" w:eastAsia="en-US"/>
        </w:rPr>
      </w:pPr>
      <w:hyperlink w:anchor="_Toc76735947" w:history="1">
        <w:r w:rsidRPr="00516AD7">
          <w:rPr>
            <w:rStyle w:val="Hyperlink"/>
            <w:noProof/>
          </w:rPr>
          <w:t>2.2.2</w:t>
        </w:r>
        <w:r>
          <w:rPr>
            <w:rFonts w:asciiTheme="minorHAnsi" w:eastAsiaTheme="minorEastAsia" w:hAnsiTheme="minorHAnsi" w:cstheme="minorBidi"/>
            <w:noProof/>
            <w:sz w:val="22"/>
            <w:szCs w:val="22"/>
            <w:lang w:val="en-US" w:eastAsia="en-US"/>
          </w:rPr>
          <w:tab/>
        </w:r>
        <w:r w:rsidRPr="00516AD7">
          <w:rPr>
            <w:rStyle w:val="Hyperlink"/>
            <w:noProof/>
          </w:rPr>
          <w:t>Wheeled Robot</w:t>
        </w:r>
        <w:r>
          <w:rPr>
            <w:noProof/>
            <w:webHidden/>
          </w:rPr>
          <w:tab/>
        </w:r>
        <w:r>
          <w:rPr>
            <w:noProof/>
            <w:webHidden/>
          </w:rPr>
          <w:fldChar w:fldCharType="begin"/>
        </w:r>
        <w:r>
          <w:rPr>
            <w:noProof/>
            <w:webHidden/>
          </w:rPr>
          <w:instrText xml:space="preserve"> PAGEREF _Toc76735947 \h </w:instrText>
        </w:r>
        <w:r>
          <w:rPr>
            <w:noProof/>
            <w:webHidden/>
          </w:rPr>
        </w:r>
        <w:r>
          <w:rPr>
            <w:noProof/>
            <w:webHidden/>
          </w:rPr>
          <w:fldChar w:fldCharType="separate"/>
        </w:r>
        <w:r>
          <w:rPr>
            <w:noProof/>
            <w:webHidden/>
          </w:rPr>
          <w:t>5</w:t>
        </w:r>
        <w:r>
          <w:rPr>
            <w:noProof/>
            <w:webHidden/>
          </w:rPr>
          <w:fldChar w:fldCharType="end"/>
        </w:r>
      </w:hyperlink>
    </w:p>
    <w:p w14:paraId="12A9AEF6" w14:textId="0061C42C" w:rsidR="003C70C8" w:rsidRDefault="003C70C8">
      <w:pPr>
        <w:pStyle w:val="TOC4"/>
        <w:rPr>
          <w:rFonts w:asciiTheme="minorHAnsi" w:eastAsiaTheme="minorEastAsia" w:hAnsiTheme="minorHAnsi" w:cstheme="minorBidi"/>
          <w:noProof/>
          <w:sz w:val="22"/>
          <w:szCs w:val="22"/>
          <w:lang w:val="en-US" w:eastAsia="en-US"/>
        </w:rPr>
      </w:pPr>
      <w:hyperlink w:anchor="_Toc76735948" w:history="1">
        <w:r w:rsidRPr="00516AD7">
          <w:rPr>
            <w:rStyle w:val="Hyperlink"/>
            <w:noProof/>
          </w:rPr>
          <w:t>2.2.3</w:t>
        </w:r>
        <w:r>
          <w:rPr>
            <w:rFonts w:asciiTheme="minorHAnsi" w:eastAsiaTheme="minorEastAsia" w:hAnsiTheme="minorHAnsi" w:cstheme="minorBidi"/>
            <w:noProof/>
            <w:sz w:val="22"/>
            <w:szCs w:val="22"/>
            <w:lang w:val="en-US" w:eastAsia="en-US"/>
          </w:rPr>
          <w:tab/>
        </w:r>
        <w:r w:rsidRPr="00516AD7">
          <w:rPr>
            <w:rStyle w:val="Hyperlink"/>
            <w:noProof/>
          </w:rPr>
          <w:t>Legged Robot</w:t>
        </w:r>
        <w:r>
          <w:rPr>
            <w:noProof/>
            <w:webHidden/>
          </w:rPr>
          <w:tab/>
        </w:r>
        <w:r>
          <w:rPr>
            <w:noProof/>
            <w:webHidden/>
          </w:rPr>
          <w:fldChar w:fldCharType="begin"/>
        </w:r>
        <w:r>
          <w:rPr>
            <w:noProof/>
            <w:webHidden/>
          </w:rPr>
          <w:instrText xml:space="preserve"> PAGEREF _Toc76735948 \h </w:instrText>
        </w:r>
        <w:r>
          <w:rPr>
            <w:noProof/>
            <w:webHidden/>
          </w:rPr>
        </w:r>
        <w:r>
          <w:rPr>
            <w:noProof/>
            <w:webHidden/>
          </w:rPr>
          <w:fldChar w:fldCharType="separate"/>
        </w:r>
        <w:r>
          <w:rPr>
            <w:noProof/>
            <w:webHidden/>
          </w:rPr>
          <w:t>6</w:t>
        </w:r>
        <w:r>
          <w:rPr>
            <w:noProof/>
            <w:webHidden/>
          </w:rPr>
          <w:fldChar w:fldCharType="end"/>
        </w:r>
      </w:hyperlink>
    </w:p>
    <w:p w14:paraId="12A9CFFD" w14:textId="6375D120" w:rsidR="003C70C8" w:rsidRDefault="003C70C8">
      <w:pPr>
        <w:pStyle w:val="TOC4"/>
        <w:rPr>
          <w:rFonts w:asciiTheme="minorHAnsi" w:eastAsiaTheme="minorEastAsia" w:hAnsiTheme="minorHAnsi" w:cstheme="minorBidi"/>
          <w:noProof/>
          <w:sz w:val="22"/>
          <w:szCs w:val="22"/>
          <w:lang w:val="en-US" w:eastAsia="en-US"/>
        </w:rPr>
      </w:pPr>
      <w:hyperlink w:anchor="_Toc76735949" w:history="1">
        <w:r w:rsidRPr="00516AD7">
          <w:rPr>
            <w:rStyle w:val="Hyperlink"/>
            <w:noProof/>
          </w:rPr>
          <w:t>2.2.4</w:t>
        </w:r>
        <w:r>
          <w:rPr>
            <w:rFonts w:asciiTheme="minorHAnsi" w:eastAsiaTheme="minorEastAsia" w:hAnsiTheme="minorHAnsi" w:cstheme="minorBidi"/>
            <w:noProof/>
            <w:sz w:val="22"/>
            <w:szCs w:val="22"/>
            <w:lang w:val="en-US" w:eastAsia="en-US"/>
          </w:rPr>
          <w:tab/>
        </w:r>
        <w:r w:rsidRPr="00516AD7">
          <w:rPr>
            <w:rStyle w:val="Hyperlink"/>
            <w:noProof/>
          </w:rPr>
          <w:t>Autonomous Underwater Vehicle (AUV) Robot</w:t>
        </w:r>
        <w:r>
          <w:rPr>
            <w:noProof/>
            <w:webHidden/>
          </w:rPr>
          <w:tab/>
        </w:r>
        <w:r>
          <w:rPr>
            <w:noProof/>
            <w:webHidden/>
          </w:rPr>
          <w:fldChar w:fldCharType="begin"/>
        </w:r>
        <w:r>
          <w:rPr>
            <w:noProof/>
            <w:webHidden/>
          </w:rPr>
          <w:instrText xml:space="preserve"> PAGEREF _Toc76735949 \h </w:instrText>
        </w:r>
        <w:r>
          <w:rPr>
            <w:noProof/>
            <w:webHidden/>
          </w:rPr>
        </w:r>
        <w:r>
          <w:rPr>
            <w:noProof/>
            <w:webHidden/>
          </w:rPr>
          <w:fldChar w:fldCharType="separate"/>
        </w:r>
        <w:r>
          <w:rPr>
            <w:noProof/>
            <w:webHidden/>
          </w:rPr>
          <w:t>6</w:t>
        </w:r>
        <w:r>
          <w:rPr>
            <w:noProof/>
            <w:webHidden/>
          </w:rPr>
          <w:fldChar w:fldCharType="end"/>
        </w:r>
      </w:hyperlink>
    </w:p>
    <w:p w14:paraId="179CCE5E" w14:textId="31C45DE4" w:rsidR="003C70C8" w:rsidRDefault="003C70C8">
      <w:pPr>
        <w:pStyle w:val="TOC4"/>
        <w:rPr>
          <w:rFonts w:asciiTheme="minorHAnsi" w:eastAsiaTheme="minorEastAsia" w:hAnsiTheme="minorHAnsi" w:cstheme="minorBidi"/>
          <w:noProof/>
          <w:sz w:val="22"/>
          <w:szCs w:val="22"/>
          <w:lang w:val="en-US" w:eastAsia="en-US"/>
        </w:rPr>
      </w:pPr>
      <w:hyperlink w:anchor="_Toc76735950" w:history="1">
        <w:r w:rsidRPr="00516AD7">
          <w:rPr>
            <w:rStyle w:val="Hyperlink"/>
            <w:noProof/>
          </w:rPr>
          <w:t>2.2.5</w:t>
        </w:r>
        <w:r>
          <w:rPr>
            <w:rFonts w:asciiTheme="minorHAnsi" w:eastAsiaTheme="minorEastAsia" w:hAnsiTheme="minorHAnsi" w:cstheme="minorBidi"/>
            <w:noProof/>
            <w:sz w:val="22"/>
            <w:szCs w:val="22"/>
            <w:lang w:val="en-US" w:eastAsia="en-US"/>
          </w:rPr>
          <w:tab/>
        </w:r>
        <w:r w:rsidRPr="00516AD7">
          <w:rPr>
            <w:rStyle w:val="Hyperlink"/>
            <w:noProof/>
          </w:rPr>
          <w:t>Unmanned Aerial Vehicle (UAV) Robot:</w:t>
        </w:r>
        <w:r>
          <w:rPr>
            <w:noProof/>
            <w:webHidden/>
          </w:rPr>
          <w:tab/>
        </w:r>
        <w:r>
          <w:rPr>
            <w:noProof/>
            <w:webHidden/>
          </w:rPr>
          <w:fldChar w:fldCharType="begin"/>
        </w:r>
        <w:r>
          <w:rPr>
            <w:noProof/>
            <w:webHidden/>
          </w:rPr>
          <w:instrText xml:space="preserve"> PAGEREF _Toc76735950 \h </w:instrText>
        </w:r>
        <w:r>
          <w:rPr>
            <w:noProof/>
            <w:webHidden/>
          </w:rPr>
        </w:r>
        <w:r>
          <w:rPr>
            <w:noProof/>
            <w:webHidden/>
          </w:rPr>
          <w:fldChar w:fldCharType="separate"/>
        </w:r>
        <w:r>
          <w:rPr>
            <w:noProof/>
            <w:webHidden/>
          </w:rPr>
          <w:t>7</w:t>
        </w:r>
        <w:r>
          <w:rPr>
            <w:noProof/>
            <w:webHidden/>
          </w:rPr>
          <w:fldChar w:fldCharType="end"/>
        </w:r>
      </w:hyperlink>
    </w:p>
    <w:p w14:paraId="75A59B20" w14:textId="366D4CD9" w:rsidR="003C70C8" w:rsidRDefault="003C70C8">
      <w:pPr>
        <w:pStyle w:val="TOC4"/>
        <w:rPr>
          <w:rFonts w:asciiTheme="minorHAnsi" w:eastAsiaTheme="minorEastAsia" w:hAnsiTheme="minorHAnsi" w:cstheme="minorBidi"/>
          <w:noProof/>
          <w:sz w:val="22"/>
          <w:szCs w:val="22"/>
          <w:lang w:val="en-US" w:eastAsia="en-US"/>
        </w:rPr>
      </w:pPr>
      <w:hyperlink w:anchor="_Toc76735951" w:history="1">
        <w:r w:rsidRPr="00516AD7">
          <w:rPr>
            <w:rStyle w:val="Hyperlink"/>
            <w:noProof/>
          </w:rPr>
          <w:t>2.2.6</w:t>
        </w:r>
        <w:r>
          <w:rPr>
            <w:rFonts w:asciiTheme="minorHAnsi" w:eastAsiaTheme="minorEastAsia" w:hAnsiTheme="minorHAnsi" w:cstheme="minorBidi"/>
            <w:noProof/>
            <w:sz w:val="22"/>
            <w:szCs w:val="22"/>
            <w:lang w:val="en-US" w:eastAsia="en-US"/>
          </w:rPr>
          <w:tab/>
        </w:r>
        <w:r w:rsidRPr="00516AD7">
          <w:rPr>
            <w:rStyle w:val="Hyperlink"/>
            <w:noProof/>
          </w:rPr>
          <w:t>Swarm Robot</w:t>
        </w:r>
        <w:r>
          <w:rPr>
            <w:noProof/>
            <w:webHidden/>
          </w:rPr>
          <w:tab/>
        </w:r>
        <w:r>
          <w:rPr>
            <w:noProof/>
            <w:webHidden/>
          </w:rPr>
          <w:fldChar w:fldCharType="begin"/>
        </w:r>
        <w:r>
          <w:rPr>
            <w:noProof/>
            <w:webHidden/>
          </w:rPr>
          <w:instrText xml:space="preserve"> PAGEREF _Toc76735951 \h </w:instrText>
        </w:r>
        <w:r>
          <w:rPr>
            <w:noProof/>
            <w:webHidden/>
          </w:rPr>
        </w:r>
        <w:r>
          <w:rPr>
            <w:noProof/>
            <w:webHidden/>
          </w:rPr>
          <w:fldChar w:fldCharType="separate"/>
        </w:r>
        <w:r>
          <w:rPr>
            <w:noProof/>
            <w:webHidden/>
          </w:rPr>
          <w:t>7</w:t>
        </w:r>
        <w:r>
          <w:rPr>
            <w:noProof/>
            <w:webHidden/>
          </w:rPr>
          <w:fldChar w:fldCharType="end"/>
        </w:r>
      </w:hyperlink>
    </w:p>
    <w:p w14:paraId="6D3D168E" w14:textId="3CE6146F" w:rsidR="003C70C8" w:rsidRDefault="003C70C8">
      <w:pPr>
        <w:pStyle w:val="TOC4"/>
        <w:rPr>
          <w:rFonts w:asciiTheme="minorHAnsi" w:eastAsiaTheme="minorEastAsia" w:hAnsiTheme="minorHAnsi" w:cstheme="minorBidi"/>
          <w:noProof/>
          <w:sz w:val="22"/>
          <w:szCs w:val="22"/>
          <w:lang w:val="en-US" w:eastAsia="en-US"/>
        </w:rPr>
      </w:pPr>
      <w:hyperlink w:anchor="_Toc76735952" w:history="1">
        <w:r w:rsidRPr="00516AD7">
          <w:rPr>
            <w:rStyle w:val="Hyperlink"/>
            <w:noProof/>
          </w:rPr>
          <w:t>2.2.7</w:t>
        </w:r>
        <w:r>
          <w:rPr>
            <w:rFonts w:asciiTheme="minorHAnsi" w:eastAsiaTheme="minorEastAsia" w:hAnsiTheme="minorHAnsi" w:cstheme="minorBidi"/>
            <w:noProof/>
            <w:sz w:val="22"/>
            <w:szCs w:val="22"/>
            <w:lang w:val="en-US" w:eastAsia="en-US"/>
          </w:rPr>
          <w:tab/>
        </w:r>
        <w:r w:rsidRPr="00516AD7">
          <w:rPr>
            <w:rStyle w:val="Hyperlink"/>
            <w:noProof/>
          </w:rPr>
          <w:t>Nano Robot</w:t>
        </w:r>
        <w:r>
          <w:rPr>
            <w:noProof/>
            <w:webHidden/>
          </w:rPr>
          <w:tab/>
        </w:r>
        <w:r>
          <w:rPr>
            <w:noProof/>
            <w:webHidden/>
          </w:rPr>
          <w:fldChar w:fldCharType="begin"/>
        </w:r>
        <w:r>
          <w:rPr>
            <w:noProof/>
            <w:webHidden/>
          </w:rPr>
          <w:instrText xml:space="preserve"> PAGEREF _Toc76735952 \h </w:instrText>
        </w:r>
        <w:r>
          <w:rPr>
            <w:noProof/>
            <w:webHidden/>
          </w:rPr>
        </w:r>
        <w:r>
          <w:rPr>
            <w:noProof/>
            <w:webHidden/>
          </w:rPr>
          <w:fldChar w:fldCharType="separate"/>
        </w:r>
        <w:r>
          <w:rPr>
            <w:noProof/>
            <w:webHidden/>
          </w:rPr>
          <w:t>7</w:t>
        </w:r>
        <w:r>
          <w:rPr>
            <w:noProof/>
            <w:webHidden/>
          </w:rPr>
          <w:fldChar w:fldCharType="end"/>
        </w:r>
      </w:hyperlink>
    </w:p>
    <w:p w14:paraId="5B973035" w14:textId="492885B6" w:rsidR="003C70C8" w:rsidRDefault="003C70C8">
      <w:pPr>
        <w:pStyle w:val="TOC4"/>
        <w:rPr>
          <w:rFonts w:asciiTheme="minorHAnsi" w:eastAsiaTheme="minorEastAsia" w:hAnsiTheme="minorHAnsi" w:cstheme="minorBidi"/>
          <w:noProof/>
          <w:sz w:val="22"/>
          <w:szCs w:val="22"/>
          <w:lang w:val="en-US" w:eastAsia="en-US"/>
        </w:rPr>
      </w:pPr>
      <w:hyperlink w:anchor="_Toc76735953" w:history="1">
        <w:r w:rsidRPr="00516AD7">
          <w:rPr>
            <w:rStyle w:val="Hyperlink"/>
            <w:noProof/>
          </w:rPr>
          <w:t>2.2.8</w:t>
        </w:r>
        <w:r>
          <w:rPr>
            <w:rFonts w:asciiTheme="minorHAnsi" w:eastAsiaTheme="minorEastAsia" w:hAnsiTheme="minorHAnsi" w:cstheme="minorBidi"/>
            <w:noProof/>
            <w:sz w:val="22"/>
            <w:szCs w:val="22"/>
            <w:lang w:val="en-US" w:eastAsia="en-US"/>
          </w:rPr>
          <w:tab/>
        </w:r>
        <w:r w:rsidRPr="00516AD7">
          <w:rPr>
            <w:rStyle w:val="Hyperlink"/>
            <w:noProof/>
          </w:rPr>
          <w:t>Soft Robot</w:t>
        </w:r>
        <w:r>
          <w:rPr>
            <w:noProof/>
            <w:webHidden/>
          </w:rPr>
          <w:tab/>
        </w:r>
        <w:r>
          <w:rPr>
            <w:noProof/>
            <w:webHidden/>
          </w:rPr>
          <w:fldChar w:fldCharType="begin"/>
        </w:r>
        <w:r>
          <w:rPr>
            <w:noProof/>
            <w:webHidden/>
          </w:rPr>
          <w:instrText xml:space="preserve"> PAGEREF _Toc76735953 \h </w:instrText>
        </w:r>
        <w:r>
          <w:rPr>
            <w:noProof/>
            <w:webHidden/>
          </w:rPr>
        </w:r>
        <w:r>
          <w:rPr>
            <w:noProof/>
            <w:webHidden/>
          </w:rPr>
          <w:fldChar w:fldCharType="separate"/>
        </w:r>
        <w:r>
          <w:rPr>
            <w:noProof/>
            <w:webHidden/>
          </w:rPr>
          <w:t>8</w:t>
        </w:r>
        <w:r>
          <w:rPr>
            <w:noProof/>
            <w:webHidden/>
          </w:rPr>
          <w:fldChar w:fldCharType="end"/>
        </w:r>
      </w:hyperlink>
    </w:p>
    <w:p w14:paraId="52214D60" w14:textId="0CDD848C" w:rsidR="003C70C8" w:rsidRDefault="003C70C8">
      <w:pPr>
        <w:pStyle w:val="TOC3"/>
        <w:rPr>
          <w:rFonts w:asciiTheme="minorHAnsi" w:eastAsiaTheme="minorEastAsia" w:hAnsiTheme="minorHAnsi" w:cstheme="minorBidi"/>
          <w:noProof/>
          <w:sz w:val="22"/>
          <w:szCs w:val="22"/>
          <w:lang w:val="en-US" w:eastAsia="en-US"/>
        </w:rPr>
      </w:pPr>
      <w:hyperlink w:anchor="_Toc76735954" w:history="1">
        <w:r w:rsidRPr="00516AD7">
          <w:rPr>
            <w:rStyle w:val="Hyperlink"/>
            <w:noProof/>
          </w:rPr>
          <w:t>2.3</w:t>
        </w:r>
        <w:r>
          <w:rPr>
            <w:rFonts w:asciiTheme="minorHAnsi" w:eastAsiaTheme="minorEastAsia" w:hAnsiTheme="minorHAnsi" w:cstheme="minorBidi"/>
            <w:noProof/>
            <w:sz w:val="22"/>
            <w:szCs w:val="22"/>
            <w:lang w:val="en-US" w:eastAsia="en-US"/>
          </w:rPr>
          <w:tab/>
        </w:r>
        <w:r w:rsidRPr="00516AD7">
          <w:rPr>
            <w:rStyle w:val="Hyperlink"/>
            <w:noProof/>
          </w:rPr>
          <w:t>Environment</w:t>
        </w:r>
        <w:r>
          <w:rPr>
            <w:noProof/>
            <w:webHidden/>
          </w:rPr>
          <w:tab/>
        </w:r>
        <w:r>
          <w:rPr>
            <w:noProof/>
            <w:webHidden/>
          </w:rPr>
          <w:fldChar w:fldCharType="begin"/>
        </w:r>
        <w:r>
          <w:rPr>
            <w:noProof/>
            <w:webHidden/>
          </w:rPr>
          <w:instrText xml:space="preserve"> PAGEREF _Toc76735954 \h </w:instrText>
        </w:r>
        <w:r>
          <w:rPr>
            <w:noProof/>
            <w:webHidden/>
          </w:rPr>
        </w:r>
        <w:r>
          <w:rPr>
            <w:noProof/>
            <w:webHidden/>
          </w:rPr>
          <w:fldChar w:fldCharType="separate"/>
        </w:r>
        <w:r>
          <w:rPr>
            <w:noProof/>
            <w:webHidden/>
          </w:rPr>
          <w:t>8</w:t>
        </w:r>
        <w:r>
          <w:rPr>
            <w:noProof/>
            <w:webHidden/>
          </w:rPr>
          <w:fldChar w:fldCharType="end"/>
        </w:r>
      </w:hyperlink>
    </w:p>
    <w:p w14:paraId="62A239D5" w14:textId="5B93BEC0" w:rsidR="003C70C8" w:rsidRDefault="003C70C8">
      <w:pPr>
        <w:pStyle w:val="TOC4"/>
        <w:rPr>
          <w:rFonts w:asciiTheme="minorHAnsi" w:eastAsiaTheme="minorEastAsia" w:hAnsiTheme="minorHAnsi" w:cstheme="minorBidi"/>
          <w:noProof/>
          <w:sz w:val="22"/>
          <w:szCs w:val="22"/>
          <w:lang w:val="en-US" w:eastAsia="en-US"/>
        </w:rPr>
      </w:pPr>
      <w:hyperlink w:anchor="_Toc76735955" w:history="1">
        <w:r w:rsidRPr="00516AD7">
          <w:rPr>
            <w:rStyle w:val="Hyperlink"/>
            <w:noProof/>
          </w:rPr>
          <w:t>2.3.1</w:t>
        </w:r>
        <w:r>
          <w:rPr>
            <w:rFonts w:asciiTheme="minorHAnsi" w:eastAsiaTheme="minorEastAsia" w:hAnsiTheme="minorHAnsi" w:cstheme="minorBidi"/>
            <w:noProof/>
            <w:sz w:val="22"/>
            <w:szCs w:val="22"/>
            <w:lang w:val="en-US" w:eastAsia="en-US"/>
          </w:rPr>
          <w:tab/>
        </w:r>
        <w:r w:rsidRPr="00516AD7">
          <w:rPr>
            <w:rStyle w:val="Hyperlink"/>
            <w:noProof/>
          </w:rPr>
          <w:t>Static Environment</w:t>
        </w:r>
        <w:r>
          <w:rPr>
            <w:noProof/>
            <w:webHidden/>
          </w:rPr>
          <w:tab/>
        </w:r>
        <w:r>
          <w:rPr>
            <w:noProof/>
            <w:webHidden/>
          </w:rPr>
          <w:fldChar w:fldCharType="begin"/>
        </w:r>
        <w:r>
          <w:rPr>
            <w:noProof/>
            <w:webHidden/>
          </w:rPr>
          <w:instrText xml:space="preserve"> PAGEREF _Toc76735955 \h </w:instrText>
        </w:r>
        <w:r>
          <w:rPr>
            <w:noProof/>
            <w:webHidden/>
          </w:rPr>
        </w:r>
        <w:r>
          <w:rPr>
            <w:noProof/>
            <w:webHidden/>
          </w:rPr>
          <w:fldChar w:fldCharType="separate"/>
        </w:r>
        <w:r>
          <w:rPr>
            <w:noProof/>
            <w:webHidden/>
          </w:rPr>
          <w:t>9</w:t>
        </w:r>
        <w:r>
          <w:rPr>
            <w:noProof/>
            <w:webHidden/>
          </w:rPr>
          <w:fldChar w:fldCharType="end"/>
        </w:r>
      </w:hyperlink>
    </w:p>
    <w:p w14:paraId="0491980B" w14:textId="0C9A2390" w:rsidR="003C70C8" w:rsidRDefault="003C70C8">
      <w:pPr>
        <w:pStyle w:val="TOC4"/>
        <w:rPr>
          <w:rFonts w:asciiTheme="minorHAnsi" w:eastAsiaTheme="minorEastAsia" w:hAnsiTheme="minorHAnsi" w:cstheme="minorBidi"/>
          <w:noProof/>
          <w:sz w:val="22"/>
          <w:szCs w:val="22"/>
          <w:lang w:val="en-US" w:eastAsia="en-US"/>
        </w:rPr>
      </w:pPr>
      <w:hyperlink w:anchor="_Toc76735956" w:history="1">
        <w:r w:rsidRPr="00516AD7">
          <w:rPr>
            <w:rStyle w:val="Hyperlink"/>
            <w:noProof/>
          </w:rPr>
          <w:t>2.3.2</w:t>
        </w:r>
        <w:r>
          <w:rPr>
            <w:rFonts w:asciiTheme="minorHAnsi" w:eastAsiaTheme="minorEastAsia" w:hAnsiTheme="minorHAnsi" w:cstheme="minorBidi"/>
            <w:noProof/>
            <w:sz w:val="22"/>
            <w:szCs w:val="22"/>
            <w:lang w:val="en-US" w:eastAsia="en-US"/>
          </w:rPr>
          <w:tab/>
        </w:r>
        <w:r w:rsidRPr="00516AD7">
          <w:rPr>
            <w:rStyle w:val="Hyperlink"/>
            <w:noProof/>
          </w:rPr>
          <w:t>Dynamic Environment</w:t>
        </w:r>
        <w:r>
          <w:rPr>
            <w:noProof/>
            <w:webHidden/>
          </w:rPr>
          <w:tab/>
        </w:r>
        <w:r>
          <w:rPr>
            <w:noProof/>
            <w:webHidden/>
          </w:rPr>
          <w:fldChar w:fldCharType="begin"/>
        </w:r>
        <w:r>
          <w:rPr>
            <w:noProof/>
            <w:webHidden/>
          </w:rPr>
          <w:instrText xml:space="preserve"> PAGEREF _Toc76735956 \h </w:instrText>
        </w:r>
        <w:r>
          <w:rPr>
            <w:noProof/>
            <w:webHidden/>
          </w:rPr>
        </w:r>
        <w:r>
          <w:rPr>
            <w:noProof/>
            <w:webHidden/>
          </w:rPr>
          <w:fldChar w:fldCharType="separate"/>
        </w:r>
        <w:r>
          <w:rPr>
            <w:noProof/>
            <w:webHidden/>
          </w:rPr>
          <w:t>9</w:t>
        </w:r>
        <w:r>
          <w:rPr>
            <w:noProof/>
            <w:webHidden/>
          </w:rPr>
          <w:fldChar w:fldCharType="end"/>
        </w:r>
      </w:hyperlink>
    </w:p>
    <w:p w14:paraId="6082948B" w14:textId="6BE56EBB" w:rsidR="003C70C8" w:rsidRDefault="003C70C8">
      <w:pPr>
        <w:pStyle w:val="TOC3"/>
        <w:rPr>
          <w:rFonts w:asciiTheme="minorHAnsi" w:eastAsiaTheme="minorEastAsia" w:hAnsiTheme="minorHAnsi" w:cstheme="minorBidi"/>
          <w:noProof/>
          <w:sz w:val="22"/>
          <w:szCs w:val="22"/>
          <w:lang w:val="en-US" w:eastAsia="en-US"/>
        </w:rPr>
      </w:pPr>
      <w:hyperlink w:anchor="_Toc76735957" w:history="1">
        <w:r w:rsidRPr="00516AD7">
          <w:rPr>
            <w:rStyle w:val="Hyperlink"/>
            <w:noProof/>
          </w:rPr>
          <w:t>2.4</w:t>
        </w:r>
        <w:r>
          <w:rPr>
            <w:rFonts w:asciiTheme="minorHAnsi" w:eastAsiaTheme="minorEastAsia" w:hAnsiTheme="minorHAnsi" w:cstheme="minorBidi"/>
            <w:noProof/>
            <w:sz w:val="22"/>
            <w:szCs w:val="22"/>
            <w:lang w:val="en-US" w:eastAsia="en-US"/>
          </w:rPr>
          <w:tab/>
        </w:r>
        <w:r w:rsidRPr="00516AD7">
          <w:rPr>
            <w:rStyle w:val="Hyperlink"/>
            <w:noProof/>
          </w:rPr>
          <w:t>Types of Robot</w:t>
        </w:r>
        <w:r>
          <w:rPr>
            <w:noProof/>
            <w:webHidden/>
          </w:rPr>
          <w:tab/>
        </w:r>
        <w:r>
          <w:rPr>
            <w:noProof/>
            <w:webHidden/>
          </w:rPr>
          <w:fldChar w:fldCharType="begin"/>
        </w:r>
        <w:r>
          <w:rPr>
            <w:noProof/>
            <w:webHidden/>
          </w:rPr>
          <w:instrText xml:space="preserve"> PAGEREF _Toc76735957 \h </w:instrText>
        </w:r>
        <w:r>
          <w:rPr>
            <w:noProof/>
            <w:webHidden/>
          </w:rPr>
        </w:r>
        <w:r>
          <w:rPr>
            <w:noProof/>
            <w:webHidden/>
          </w:rPr>
          <w:fldChar w:fldCharType="separate"/>
        </w:r>
        <w:r>
          <w:rPr>
            <w:noProof/>
            <w:webHidden/>
          </w:rPr>
          <w:t>9</w:t>
        </w:r>
        <w:r>
          <w:rPr>
            <w:noProof/>
            <w:webHidden/>
          </w:rPr>
          <w:fldChar w:fldCharType="end"/>
        </w:r>
      </w:hyperlink>
    </w:p>
    <w:p w14:paraId="0C897B54" w14:textId="42DF27D5" w:rsidR="003C70C8" w:rsidRDefault="003C70C8">
      <w:pPr>
        <w:pStyle w:val="TOC4"/>
        <w:rPr>
          <w:rFonts w:asciiTheme="minorHAnsi" w:eastAsiaTheme="minorEastAsia" w:hAnsiTheme="minorHAnsi" w:cstheme="minorBidi"/>
          <w:noProof/>
          <w:sz w:val="22"/>
          <w:szCs w:val="22"/>
          <w:lang w:val="en-US" w:eastAsia="en-US"/>
        </w:rPr>
      </w:pPr>
      <w:hyperlink w:anchor="_Toc76735958" w:history="1">
        <w:r w:rsidRPr="00516AD7">
          <w:rPr>
            <w:rStyle w:val="Hyperlink"/>
            <w:noProof/>
          </w:rPr>
          <w:t>2.4.1</w:t>
        </w:r>
        <w:r>
          <w:rPr>
            <w:rFonts w:asciiTheme="minorHAnsi" w:eastAsiaTheme="minorEastAsia" w:hAnsiTheme="minorHAnsi" w:cstheme="minorBidi"/>
            <w:noProof/>
            <w:sz w:val="22"/>
            <w:szCs w:val="22"/>
            <w:lang w:val="en-US" w:eastAsia="en-US"/>
          </w:rPr>
          <w:tab/>
        </w:r>
        <w:r w:rsidRPr="00516AD7">
          <w:rPr>
            <w:rStyle w:val="Hyperlink"/>
            <w:noProof/>
          </w:rPr>
          <w:t>Autonomous Robot</w:t>
        </w:r>
        <w:r>
          <w:rPr>
            <w:noProof/>
            <w:webHidden/>
          </w:rPr>
          <w:tab/>
        </w:r>
        <w:r>
          <w:rPr>
            <w:noProof/>
            <w:webHidden/>
          </w:rPr>
          <w:fldChar w:fldCharType="begin"/>
        </w:r>
        <w:r>
          <w:rPr>
            <w:noProof/>
            <w:webHidden/>
          </w:rPr>
          <w:instrText xml:space="preserve"> PAGEREF _Toc76735958 \h </w:instrText>
        </w:r>
        <w:r>
          <w:rPr>
            <w:noProof/>
            <w:webHidden/>
          </w:rPr>
        </w:r>
        <w:r>
          <w:rPr>
            <w:noProof/>
            <w:webHidden/>
          </w:rPr>
          <w:fldChar w:fldCharType="separate"/>
        </w:r>
        <w:r>
          <w:rPr>
            <w:noProof/>
            <w:webHidden/>
          </w:rPr>
          <w:t>9</w:t>
        </w:r>
        <w:r>
          <w:rPr>
            <w:noProof/>
            <w:webHidden/>
          </w:rPr>
          <w:fldChar w:fldCharType="end"/>
        </w:r>
      </w:hyperlink>
    </w:p>
    <w:p w14:paraId="114D0F66" w14:textId="767556E6" w:rsidR="003C70C8" w:rsidRDefault="003C70C8">
      <w:pPr>
        <w:pStyle w:val="TOC4"/>
        <w:rPr>
          <w:rFonts w:asciiTheme="minorHAnsi" w:eastAsiaTheme="minorEastAsia" w:hAnsiTheme="minorHAnsi" w:cstheme="minorBidi"/>
          <w:noProof/>
          <w:sz w:val="22"/>
          <w:szCs w:val="22"/>
          <w:lang w:val="en-US" w:eastAsia="en-US"/>
        </w:rPr>
      </w:pPr>
      <w:hyperlink w:anchor="_Toc76735959" w:history="1">
        <w:r w:rsidRPr="00516AD7">
          <w:rPr>
            <w:rStyle w:val="Hyperlink"/>
            <w:noProof/>
          </w:rPr>
          <w:t>2.4.2</w:t>
        </w:r>
        <w:r>
          <w:rPr>
            <w:rFonts w:asciiTheme="minorHAnsi" w:eastAsiaTheme="minorEastAsia" w:hAnsiTheme="minorHAnsi" w:cstheme="minorBidi"/>
            <w:noProof/>
            <w:sz w:val="22"/>
            <w:szCs w:val="22"/>
            <w:lang w:val="en-US" w:eastAsia="en-US"/>
          </w:rPr>
          <w:tab/>
        </w:r>
        <w:r w:rsidRPr="00516AD7">
          <w:rPr>
            <w:rStyle w:val="Hyperlink"/>
            <w:noProof/>
          </w:rPr>
          <w:t>Non-Autonomous Robots</w:t>
        </w:r>
        <w:r>
          <w:rPr>
            <w:noProof/>
            <w:webHidden/>
          </w:rPr>
          <w:tab/>
        </w:r>
        <w:r>
          <w:rPr>
            <w:noProof/>
            <w:webHidden/>
          </w:rPr>
          <w:fldChar w:fldCharType="begin"/>
        </w:r>
        <w:r>
          <w:rPr>
            <w:noProof/>
            <w:webHidden/>
          </w:rPr>
          <w:instrText xml:space="preserve"> PAGEREF _Toc76735959 \h </w:instrText>
        </w:r>
        <w:r>
          <w:rPr>
            <w:noProof/>
            <w:webHidden/>
          </w:rPr>
        </w:r>
        <w:r>
          <w:rPr>
            <w:noProof/>
            <w:webHidden/>
          </w:rPr>
          <w:fldChar w:fldCharType="separate"/>
        </w:r>
        <w:r>
          <w:rPr>
            <w:noProof/>
            <w:webHidden/>
          </w:rPr>
          <w:t>10</w:t>
        </w:r>
        <w:r>
          <w:rPr>
            <w:noProof/>
            <w:webHidden/>
          </w:rPr>
          <w:fldChar w:fldCharType="end"/>
        </w:r>
      </w:hyperlink>
    </w:p>
    <w:p w14:paraId="54547347" w14:textId="3F9271FB" w:rsidR="003C70C8" w:rsidRDefault="003C70C8">
      <w:pPr>
        <w:pStyle w:val="TOC3"/>
        <w:rPr>
          <w:rFonts w:asciiTheme="minorHAnsi" w:eastAsiaTheme="minorEastAsia" w:hAnsiTheme="minorHAnsi" w:cstheme="minorBidi"/>
          <w:noProof/>
          <w:sz w:val="22"/>
          <w:szCs w:val="22"/>
          <w:lang w:val="en-US" w:eastAsia="en-US"/>
        </w:rPr>
      </w:pPr>
      <w:hyperlink w:anchor="_Toc76735960" w:history="1">
        <w:r w:rsidRPr="00516AD7">
          <w:rPr>
            <w:rStyle w:val="Hyperlink"/>
            <w:noProof/>
          </w:rPr>
          <w:t>2.5</w:t>
        </w:r>
        <w:r>
          <w:rPr>
            <w:rFonts w:asciiTheme="minorHAnsi" w:eastAsiaTheme="minorEastAsia" w:hAnsiTheme="minorHAnsi" w:cstheme="minorBidi"/>
            <w:noProof/>
            <w:sz w:val="22"/>
            <w:szCs w:val="22"/>
            <w:lang w:val="en-US" w:eastAsia="en-US"/>
          </w:rPr>
          <w:tab/>
        </w:r>
        <w:r w:rsidRPr="00516AD7">
          <w:rPr>
            <w:rStyle w:val="Hyperlink"/>
            <w:noProof/>
          </w:rPr>
          <w:t>System of Mobile Autonomous Robot</w:t>
        </w:r>
        <w:r>
          <w:rPr>
            <w:noProof/>
            <w:webHidden/>
          </w:rPr>
          <w:tab/>
        </w:r>
        <w:r>
          <w:rPr>
            <w:noProof/>
            <w:webHidden/>
          </w:rPr>
          <w:fldChar w:fldCharType="begin"/>
        </w:r>
        <w:r>
          <w:rPr>
            <w:noProof/>
            <w:webHidden/>
          </w:rPr>
          <w:instrText xml:space="preserve"> PAGEREF _Toc76735960 \h </w:instrText>
        </w:r>
        <w:r>
          <w:rPr>
            <w:noProof/>
            <w:webHidden/>
          </w:rPr>
        </w:r>
        <w:r>
          <w:rPr>
            <w:noProof/>
            <w:webHidden/>
          </w:rPr>
          <w:fldChar w:fldCharType="separate"/>
        </w:r>
        <w:r>
          <w:rPr>
            <w:noProof/>
            <w:webHidden/>
          </w:rPr>
          <w:t>10</w:t>
        </w:r>
        <w:r>
          <w:rPr>
            <w:noProof/>
            <w:webHidden/>
          </w:rPr>
          <w:fldChar w:fldCharType="end"/>
        </w:r>
      </w:hyperlink>
    </w:p>
    <w:p w14:paraId="46D73F9D" w14:textId="29F591F5" w:rsidR="003C70C8" w:rsidRDefault="003C70C8">
      <w:pPr>
        <w:pStyle w:val="TOC4"/>
        <w:rPr>
          <w:rFonts w:asciiTheme="minorHAnsi" w:eastAsiaTheme="minorEastAsia" w:hAnsiTheme="minorHAnsi" w:cstheme="minorBidi"/>
          <w:noProof/>
          <w:sz w:val="22"/>
          <w:szCs w:val="22"/>
          <w:lang w:val="en-US" w:eastAsia="en-US"/>
        </w:rPr>
      </w:pPr>
      <w:hyperlink w:anchor="_Toc76735961" w:history="1">
        <w:r w:rsidRPr="00516AD7">
          <w:rPr>
            <w:rStyle w:val="Hyperlink"/>
            <w:noProof/>
          </w:rPr>
          <w:t>2.5.1</w:t>
        </w:r>
        <w:r>
          <w:rPr>
            <w:rFonts w:asciiTheme="minorHAnsi" w:eastAsiaTheme="minorEastAsia" w:hAnsiTheme="minorHAnsi" w:cstheme="minorBidi"/>
            <w:noProof/>
            <w:sz w:val="22"/>
            <w:szCs w:val="22"/>
            <w:lang w:val="en-US" w:eastAsia="en-US"/>
          </w:rPr>
          <w:tab/>
        </w:r>
        <w:r w:rsidRPr="00516AD7">
          <w:rPr>
            <w:rStyle w:val="Hyperlink"/>
            <w:noProof/>
          </w:rPr>
          <w:t>Working of Mobile Autonomous Robot</w:t>
        </w:r>
        <w:r>
          <w:rPr>
            <w:noProof/>
            <w:webHidden/>
          </w:rPr>
          <w:tab/>
        </w:r>
        <w:r>
          <w:rPr>
            <w:noProof/>
            <w:webHidden/>
          </w:rPr>
          <w:fldChar w:fldCharType="begin"/>
        </w:r>
        <w:r>
          <w:rPr>
            <w:noProof/>
            <w:webHidden/>
          </w:rPr>
          <w:instrText xml:space="preserve"> PAGEREF _Toc76735961 \h </w:instrText>
        </w:r>
        <w:r>
          <w:rPr>
            <w:noProof/>
            <w:webHidden/>
          </w:rPr>
        </w:r>
        <w:r>
          <w:rPr>
            <w:noProof/>
            <w:webHidden/>
          </w:rPr>
          <w:fldChar w:fldCharType="separate"/>
        </w:r>
        <w:r>
          <w:rPr>
            <w:noProof/>
            <w:webHidden/>
          </w:rPr>
          <w:t>10</w:t>
        </w:r>
        <w:r>
          <w:rPr>
            <w:noProof/>
            <w:webHidden/>
          </w:rPr>
          <w:fldChar w:fldCharType="end"/>
        </w:r>
      </w:hyperlink>
    </w:p>
    <w:p w14:paraId="4AB03530" w14:textId="743607CF" w:rsidR="003C70C8" w:rsidRDefault="003C70C8">
      <w:pPr>
        <w:pStyle w:val="TOC4"/>
        <w:rPr>
          <w:rFonts w:asciiTheme="minorHAnsi" w:eastAsiaTheme="minorEastAsia" w:hAnsiTheme="minorHAnsi" w:cstheme="minorBidi"/>
          <w:noProof/>
          <w:sz w:val="22"/>
          <w:szCs w:val="22"/>
          <w:lang w:val="en-US" w:eastAsia="en-US"/>
        </w:rPr>
      </w:pPr>
      <w:hyperlink w:anchor="_Toc76735962" w:history="1">
        <w:r w:rsidRPr="00516AD7">
          <w:rPr>
            <w:rStyle w:val="Hyperlink"/>
            <w:noProof/>
          </w:rPr>
          <w:t>2.5.2</w:t>
        </w:r>
        <w:r>
          <w:rPr>
            <w:rFonts w:asciiTheme="minorHAnsi" w:eastAsiaTheme="minorEastAsia" w:hAnsiTheme="minorHAnsi" w:cstheme="minorBidi"/>
            <w:noProof/>
            <w:sz w:val="22"/>
            <w:szCs w:val="22"/>
            <w:lang w:val="en-US" w:eastAsia="en-US"/>
          </w:rPr>
          <w:tab/>
        </w:r>
        <w:r w:rsidRPr="00516AD7">
          <w:rPr>
            <w:rStyle w:val="Hyperlink"/>
            <w:noProof/>
          </w:rPr>
          <w:t>Mapping (Fig. 2.1 Mapping Explained)</w:t>
        </w:r>
        <w:r>
          <w:rPr>
            <w:noProof/>
            <w:webHidden/>
          </w:rPr>
          <w:tab/>
        </w:r>
        <w:r>
          <w:rPr>
            <w:noProof/>
            <w:webHidden/>
          </w:rPr>
          <w:fldChar w:fldCharType="begin"/>
        </w:r>
        <w:r>
          <w:rPr>
            <w:noProof/>
            <w:webHidden/>
          </w:rPr>
          <w:instrText xml:space="preserve"> PAGEREF _Toc76735962 \h </w:instrText>
        </w:r>
        <w:r>
          <w:rPr>
            <w:noProof/>
            <w:webHidden/>
          </w:rPr>
        </w:r>
        <w:r>
          <w:rPr>
            <w:noProof/>
            <w:webHidden/>
          </w:rPr>
          <w:fldChar w:fldCharType="separate"/>
        </w:r>
        <w:r>
          <w:rPr>
            <w:noProof/>
            <w:webHidden/>
          </w:rPr>
          <w:t>11</w:t>
        </w:r>
        <w:r>
          <w:rPr>
            <w:noProof/>
            <w:webHidden/>
          </w:rPr>
          <w:fldChar w:fldCharType="end"/>
        </w:r>
      </w:hyperlink>
    </w:p>
    <w:p w14:paraId="64F55365" w14:textId="5CAE65A8" w:rsidR="003C70C8" w:rsidRDefault="003C70C8">
      <w:pPr>
        <w:pStyle w:val="TOC4"/>
        <w:rPr>
          <w:rFonts w:asciiTheme="minorHAnsi" w:eastAsiaTheme="minorEastAsia" w:hAnsiTheme="minorHAnsi" w:cstheme="minorBidi"/>
          <w:noProof/>
          <w:sz w:val="22"/>
          <w:szCs w:val="22"/>
          <w:lang w:val="en-US" w:eastAsia="en-US"/>
        </w:rPr>
      </w:pPr>
      <w:hyperlink w:anchor="_Toc76735963" w:history="1">
        <w:r w:rsidRPr="00516AD7">
          <w:rPr>
            <w:rStyle w:val="Hyperlink"/>
            <w:noProof/>
          </w:rPr>
          <w:t>2.5.3</w:t>
        </w:r>
        <w:r>
          <w:rPr>
            <w:rFonts w:asciiTheme="minorHAnsi" w:eastAsiaTheme="minorEastAsia" w:hAnsiTheme="minorHAnsi" w:cstheme="minorBidi"/>
            <w:noProof/>
            <w:sz w:val="22"/>
            <w:szCs w:val="22"/>
            <w:lang w:val="en-US" w:eastAsia="en-US"/>
          </w:rPr>
          <w:tab/>
        </w:r>
        <w:r w:rsidRPr="00516AD7">
          <w:rPr>
            <w:rStyle w:val="Hyperlink"/>
            <w:noProof/>
          </w:rPr>
          <w:t>Simultaneous Localization and Mapping (SLAM)</w:t>
        </w:r>
        <w:r>
          <w:rPr>
            <w:noProof/>
            <w:webHidden/>
          </w:rPr>
          <w:tab/>
        </w:r>
        <w:r>
          <w:rPr>
            <w:noProof/>
            <w:webHidden/>
          </w:rPr>
          <w:fldChar w:fldCharType="begin"/>
        </w:r>
        <w:r>
          <w:rPr>
            <w:noProof/>
            <w:webHidden/>
          </w:rPr>
          <w:instrText xml:space="preserve"> PAGEREF _Toc76735963 \h </w:instrText>
        </w:r>
        <w:r>
          <w:rPr>
            <w:noProof/>
            <w:webHidden/>
          </w:rPr>
        </w:r>
        <w:r>
          <w:rPr>
            <w:noProof/>
            <w:webHidden/>
          </w:rPr>
          <w:fldChar w:fldCharType="separate"/>
        </w:r>
        <w:r>
          <w:rPr>
            <w:noProof/>
            <w:webHidden/>
          </w:rPr>
          <w:t>11</w:t>
        </w:r>
        <w:r>
          <w:rPr>
            <w:noProof/>
            <w:webHidden/>
          </w:rPr>
          <w:fldChar w:fldCharType="end"/>
        </w:r>
      </w:hyperlink>
    </w:p>
    <w:p w14:paraId="328D252E" w14:textId="149F92EC" w:rsidR="003C70C8" w:rsidRDefault="003C70C8">
      <w:pPr>
        <w:pStyle w:val="TOC4"/>
        <w:rPr>
          <w:rFonts w:asciiTheme="minorHAnsi" w:eastAsiaTheme="minorEastAsia" w:hAnsiTheme="minorHAnsi" w:cstheme="minorBidi"/>
          <w:noProof/>
          <w:sz w:val="22"/>
          <w:szCs w:val="22"/>
          <w:lang w:val="en-US" w:eastAsia="en-US"/>
        </w:rPr>
      </w:pPr>
      <w:hyperlink w:anchor="_Toc76735964" w:history="1">
        <w:r w:rsidRPr="00516AD7">
          <w:rPr>
            <w:rStyle w:val="Hyperlink"/>
            <w:noProof/>
          </w:rPr>
          <w:t>2.5.4</w:t>
        </w:r>
        <w:r>
          <w:rPr>
            <w:rFonts w:asciiTheme="minorHAnsi" w:eastAsiaTheme="minorEastAsia" w:hAnsiTheme="minorHAnsi" w:cstheme="minorBidi"/>
            <w:noProof/>
            <w:sz w:val="22"/>
            <w:szCs w:val="22"/>
            <w:lang w:val="en-US" w:eastAsia="en-US"/>
          </w:rPr>
          <w:tab/>
        </w:r>
        <w:r w:rsidRPr="00516AD7">
          <w:rPr>
            <w:rStyle w:val="Hyperlink"/>
            <w:noProof/>
          </w:rPr>
          <w:t>Methods for SLAM</w:t>
        </w:r>
        <w:r>
          <w:rPr>
            <w:noProof/>
            <w:webHidden/>
          </w:rPr>
          <w:tab/>
        </w:r>
        <w:r>
          <w:rPr>
            <w:noProof/>
            <w:webHidden/>
          </w:rPr>
          <w:fldChar w:fldCharType="begin"/>
        </w:r>
        <w:r>
          <w:rPr>
            <w:noProof/>
            <w:webHidden/>
          </w:rPr>
          <w:instrText xml:space="preserve"> PAGEREF _Toc76735964 \h </w:instrText>
        </w:r>
        <w:r>
          <w:rPr>
            <w:noProof/>
            <w:webHidden/>
          </w:rPr>
        </w:r>
        <w:r>
          <w:rPr>
            <w:noProof/>
            <w:webHidden/>
          </w:rPr>
          <w:fldChar w:fldCharType="separate"/>
        </w:r>
        <w:r>
          <w:rPr>
            <w:noProof/>
            <w:webHidden/>
          </w:rPr>
          <w:t>12</w:t>
        </w:r>
        <w:r>
          <w:rPr>
            <w:noProof/>
            <w:webHidden/>
          </w:rPr>
          <w:fldChar w:fldCharType="end"/>
        </w:r>
      </w:hyperlink>
    </w:p>
    <w:p w14:paraId="6BD8273B" w14:textId="6DB11FDE" w:rsidR="003C70C8" w:rsidRDefault="003C70C8">
      <w:pPr>
        <w:pStyle w:val="TOC4"/>
        <w:rPr>
          <w:rFonts w:asciiTheme="minorHAnsi" w:eastAsiaTheme="minorEastAsia" w:hAnsiTheme="minorHAnsi" w:cstheme="minorBidi"/>
          <w:noProof/>
          <w:sz w:val="22"/>
          <w:szCs w:val="22"/>
          <w:lang w:val="en-US" w:eastAsia="en-US"/>
        </w:rPr>
      </w:pPr>
      <w:hyperlink w:anchor="_Toc76735965" w:history="1">
        <w:r w:rsidRPr="00516AD7">
          <w:rPr>
            <w:rStyle w:val="Hyperlink"/>
            <w:noProof/>
          </w:rPr>
          <w:t>2.5.5</w:t>
        </w:r>
        <w:r>
          <w:rPr>
            <w:rFonts w:asciiTheme="minorHAnsi" w:eastAsiaTheme="minorEastAsia" w:hAnsiTheme="minorHAnsi" w:cstheme="minorBidi"/>
            <w:noProof/>
            <w:sz w:val="22"/>
            <w:szCs w:val="22"/>
            <w:lang w:val="en-US" w:eastAsia="en-US"/>
          </w:rPr>
          <w:tab/>
        </w:r>
        <w:r w:rsidRPr="00516AD7">
          <w:rPr>
            <w:rStyle w:val="Hyperlink"/>
            <w:noProof/>
          </w:rPr>
          <w:t>Visual SLAM</w:t>
        </w:r>
        <w:r>
          <w:rPr>
            <w:noProof/>
            <w:webHidden/>
          </w:rPr>
          <w:tab/>
        </w:r>
        <w:r>
          <w:rPr>
            <w:noProof/>
            <w:webHidden/>
          </w:rPr>
          <w:fldChar w:fldCharType="begin"/>
        </w:r>
        <w:r>
          <w:rPr>
            <w:noProof/>
            <w:webHidden/>
          </w:rPr>
          <w:instrText xml:space="preserve"> PAGEREF _Toc76735965 \h </w:instrText>
        </w:r>
        <w:r>
          <w:rPr>
            <w:noProof/>
            <w:webHidden/>
          </w:rPr>
        </w:r>
        <w:r>
          <w:rPr>
            <w:noProof/>
            <w:webHidden/>
          </w:rPr>
          <w:fldChar w:fldCharType="separate"/>
        </w:r>
        <w:r>
          <w:rPr>
            <w:noProof/>
            <w:webHidden/>
          </w:rPr>
          <w:t>12</w:t>
        </w:r>
        <w:r>
          <w:rPr>
            <w:noProof/>
            <w:webHidden/>
          </w:rPr>
          <w:fldChar w:fldCharType="end"/>
        </w:r>
      </w:hyperlink>
    </w:p>
    <w:p w14:paraId="5E65F440" w14:textId="18C3B6B7" w:rsidR="003C70C8" w:rsidRDefault="003C70C8">
      <w:pPr>
        <w:pStyle w:val="TOC4"/>
        <w:rPr>
          <w:rFonts w:asciiTheme="minorHAnsi" w:eastAsiaTheme="minorEastAsia" w:hAnsiTheme="minorHAnsi" w:cstheme="minorBidi"/>
          <w:noProof/>
          <w:sz w:val="22"/>
          <w:szCs w:val="22"/>
          <w:lang w:val="en-US" w:eastAsia="en-US"/>
        </w:rPr>
      </w:pPr>
      <w:hyperlink w:anchor="_Toc76735966" w:history="1">
        <w:r w:rsidRPr="00516AD7">
          <w:rPr>
            <w:rStyle w:val="Hyperlink"/>
            <w:noProof/>
          </w:rPr>
          <w:t>2.5.6</w:t>
        </w:r>
        <w:r>
          <w:rPr>
            <w:rFonts w:asciiTheme="minorHAnsi" w:eastAsiaTheme="minorEastAsia" w:hAnsiTheme="minorHAnsi" w:cstheme="minorBidi"/>
            <w:noProof/>
            <w:sz w:val="22"/>
            <w:szCs w:val="22"/>
            <w:lang w:val="en-US" w:eastAsia="en-US"/>
          </w:rPr>
          <w:tab/>
        </w:r>
        <w:r w:rsidRPr="00516AD7">
          <w:rPr>
            <w:rStyle w:val="Hyperlink"/>
            <w:noProof/>
          </w:rPr>
          <w:t>LIDAR SLAM</w:t>
        </w:r>
        <w:r>
          <w:rPr>
            <w:noProof/>
            <w:webHidden/>
          </w:rPr>
          <w:tab/>
        </w:r>
        <w:r>
          <w:rPr>
            <w:noProof/>
            <w:webHidden/>
          </w:rPr>
          <w:fldChar w:fldCharType="begin"/>
        </w:r>
        <w:r>
          <w:rPr>
            <w:noProof/>
            <w:webHidden/>
          </w:rPr>
          <w:instrText xml:space="preserve"> PAGEREF _Toc76735966 \h </w:instrText>
        </w:r>
        <w:r>
          <w:rPr>
            <w:noProof/>
            <w:webHidden/>
          </w:rPr>
        </w:r>
        <w:r>
          <w:rPr>
            <w:noProof/>
            <w:webHidden/>
          </w:rPr>
          <w:fldChar w:fldCharType="separate"/>
        </w:r>
        <w:r>
          <w:rPr>
            <w:noProof/>
            <w:webHidden/>
          </w:rPr>
          <w:t>13</w:t>
        </w:r>
        <w:r>
          <w:rPr>
            <w:noProof/>
            <w:webHidden/>
          </w:rPr>
          <w:fldChar w:fldCharType="end"/>
        </w:r>
      </w:hyperlink>
    </w:p>
    <w:p w14:paraId="085811CC" w14:textId="2266193E" w:rsidR="003C70C8" w:rsidRDefault="003C70C8">
      <w:pPr>
        <w:pStyle w:val="TOC4"/>
        <w:rPr>
          <w:rFonts w:asciiTheme="minorHAnsi" w:eastAsiaTheme="minorEastAsia" w:hAnsiTheme="minorHAnsi" w:cstheme="minorBidi"/>
          <w:noProof/>
          <w:sz w:val="22"/>
          <w:szCs w:val="22"/>
          <w:lang w:val="en-US" w:eastAsia="en-US"/>
        </w:rPr>
      </w:pPr>
      <w:hyperlink w:anchor="_Toc76735967" w:history="1">
        <w:r w:rsidRPr="00516AD7">
          <w:rPr>
            <w:rStyle w:val="Hyperlink"/>
            <w:noProof/>
          </w:rPr>
          <w:t>2.5.7</w:t>
        </w:r>
        <w:r>
          <w:rPr>
            <w:rFonts w:asciiTheme="minorHAnsi" w:eastAsiaTheme="minorEastAsia" w:hAnsiTheme="minorHAnsi" w:cstheme="minorBidi"/>
            <w:noProof/>
            <w:sz w:val="22"/>
            <w:szCs w:val="22"/>
            <w:lang w:val="en-US" w:eastAsia="en-US"/>
          </w:rPr>
          <w:tab/>
        </w:r>
        <w:r w:rsidRPr="00516AD7">
          <w:rPr>
            <w:rStyle w:val="Hyperlink"/>
            <w:noProof/>
          </w:rPr>
          <w:t>Challenges in SLAM</w:t>
        </w:r>
        <w:r>
          <w:rPr>
            <w:noProof/>
            <w:webHidden/>
          </w:rPr>
          <w:tab/>
        </w:r>
        <w:r>
          <w:rPr>
            <w:noProof/>
            <w:webHidden/>
          </w:rPr>
          <w:fldChar w:fldCharType="begin"/>
        </w:r>
        <w:r>
          <w:rPr>
            <w:noProof/>
            <w:webHidden/>
          </w:rPr>
          <w:instrText xml:space="preserve"> PAGEREF _Toc76735967 \h </w:instrText>
        </w:r>
        <w:r>
          <w:rPr>
            <w:noProof/>
            <w:webHidden/>
          </w:rPr>
        </w:r>
        <w:r>
          <w:rPr>
            <w:noProof/>
            <w:webHidden/>
          </w:rPr>
          <w:fldChar w:fldCharType="separate"/>
        </w:r>
        <w:r>
          <w:rPr>
            <w:noProof/>
            <w:webHidden/>
          </w:rPr>
          <w:t>14</w:t>
        </w:r>
        <w:r>
          <w:rPr>
            <w:noProof/>
            <w:webHidden/>
          </w:rPr>
          <w:fldChar w:fldCharType="end"/>
        </w:r>
      </w:hyperlink>
    </w:p>
    <w:p w14:paraId="35AF6AB8" w14:textId="168EDB7B" w:rsidR="003C70C8" w:rsidRDefault="003C70C8">
      <w:pPr>
        <w:pStyle w:val="TOC4"/>
        <w:rPr>
          <w:rFonts w:asciiTheme="minorHAnsi" w:eastAsiaTheme="minorEastAsia" w:hAnsiTheme="minorHAnsi" w:cstheme="minorBidi"/>
          <w:noProof/>
          <w:sz w:val="22"/>
          <w:szCs w:val="22"/>
          <w:lang w:val="en-US" w:eastAsia="en-US"/>
        </w:rPr>
      </w:pPr>
      <w:hyperlink w:anchor="_Toc76735968" w:history="1">
        <w:r w:rsidRPr="00516AD7">
          <w:rPr>
            <w:rStyle w:val="Hyperlink"/>
            <w:noProof/>
          </w:rPr>
          <w:t>2.5.8</w:t>
        </w:r>
        <w:r>
          <w:rPr>
            <w:rFonts w:asciiTheme="minorHAnsi" w:eastAsiaTheme="minorEastAsia" w:hAnsiTheme="minorHAnsi" w:cstheme="minorBidi"/>
            <w:noProof/>
            <w:sz w:val="22"/>
            <w:szCs w:val="22"/>
            <w:lang w:val="en-US" w:eastAsia="en-US"/>
          </w:rPr>
          <w:tab/>
        </w:r>
        <w:r w:rsidRPr="00516AD7">
          <w:rPr>
            <w:rStyle w:val="Hyperlink"/>
            <w:noProof/>
          </w:rPr>
          <w:t>Path Finding</w:t>
        </w:r>
        <w:r>
          <w:rPr>
            <w:noProof/>
            <w:webHidden/>
          </w:rPr>
          <w:tab/>
        </w:r>
        <w:r>
          <w:rPr>
            <w:noProof/>
            <w:webHidden/>
          </w:rPr>
          <w:fldChar w:fldCharType="begin"/>
        </w:r>
        <w:r>
          <w:rPr>
            <w:noProof/>
            <w:webHidden/>
          </w:rPr>
          <w:instrText xml:space="preserve"> PAGEREF _Toc76735968 \h </w:instrText>
        </w:r>
        <w:r>
          <w:rPr>
            <w:noProof/>
            <w:webHidden/>
          </w:rPr>
        </w:r>
        <w:r>
          <w:rPr>
            <w:noProof/>
            <w:webHidden/>
          </w:rPr>
          <w:fldChar w:fldCharType="separate"/>
        </w:r>
        <w:r>
          <w:rPr>
            <w:noProof/>
            <w:webHidden/>
          </w:rPr>
          <w:t>16</w:t>
        </w:r>
        <w:r>
          <w:rPr>
            <w:noProof/>
            <w:webHidden/>
          </w:rPr>
          <w:fldChar w:fldCharType="end"/>
        </w:r>
      </w:hyperlink>
    </w:p>
    <w:p w14:paraId="259DE3BF" w14:textId="7B68FE52" w:rsidR="003C70C8" w:rsidRDefault="003C70C8">
      <w:pPr>
        <w:pStyle w:val="TOC4"/>
        <w:rPr>
          <w:rFonts w:asciiTheme="minorHAnsi" w:eastAsiaTheme="minorEastAsia" w:hAnsiTheme="minorHAnsi" w:cstheme="minorBidi"/>
          <w:noProof/>
          <w:sz w:val="22"/>
          <w:szCs w:val="22"/>
          <w:lang w:val="en-US" w:eastAsia="en-US"/>
        </w:rPr>
      </w:pPr>
      <w:hyperlink w:anchor="_Toc76735969" w:history="1">
        <w:r w:rsidRPr="00516AD7">
          <w:rPr>
            <w:rStyle w:val="Hyperlink"/>
            <w:noProof/>
          </w:rPr>
          <w:t>2.5.9</w:t>
        </w:r>
        <w:r>
          <w:rPr>
            <w:rFonts w:asciiTheme="minorHAnsi" w:eastAsiaTheme="minorEastAsia" w:hAnsiTheme="minorHAnsi" w:cstheme="minorBidi"/>
            <w:noProof/>
            <w:sz w:val="22"/>
            <w:szCs w:val="22"/>
            <w:lang w:val="en-US" w:eastAsia="en-US"/>
          </w:rPr>
          <w:tab/>
        </w:r>
        <w:r w:rsidRPr="00516AD7">
          <w:rPr>
            <w:rStyle w:val="Hyperlink"/>
            <w:noProof/>
          </w:rPr>
          <w:t>Graphs</w:t>
        </w:r>
        <w:r>
          <w:rPr>
            <w:noProof/>
            <w:webHidden/>
          </w:rPr>
          <w:tab/>
        </w:r>
        <w:r>
          <w:rPr>
            <w:noProof/>
            <w:webHidden/>
          </w:rPr>
          <w:fldChar w:fldCharType="begin"/>
        </w:r>
        <w:r>
          <w:rPr>
            <w:noProof/>
            <w:webHidden/>
          </w:rPr>
          <w:instrText xml:space="preserve"> PAGEREF _Toc76735969 \h </w:instrText>
        </w:r>
        <w:r>
          <w:rPr>
            <w:noProof/>
            <w:webHidden/>
          </w:rPr>
        </w:r>
        <w:r>
          <w:rPr>
            <w:noProof/>
            <w:webHidden/>
          </w:rPr>
          <w:fldChar w:fldCharType="separate"/>
        </w:r>
        <w:r>
          <w:rPr>
            <w:noProof/>
            <w:webHidden/>
          </w:rPr>
          <w:t>16</w:t>
        </w:r>
        <w:r>
          <w:rPr>
            <w:noProof/>
            <w:webHidden/>
          </w:rPr>
          <w:fldChar w:fldCharType="end"/>
        </w:r>
      </w:hyperlink>
    </w:p>
    <w:p w14:paraId="3536D421" w14:textId="04740D06" w:rsidR="003C70C8" w:rsidRDefault="003C70C8">
      <w:pPr>
        <w:pStyle w:val="TOC4"/>
        <w:rPr>
          <w:rFonts w:asciiTheme="minorHAnsi" w:eastAsiaTheme="minorEastAsia" w:hAnsiTheme="minorHAnsi" w:cstheme="minorBidi"/>
          <w:noProof/>
          <w:sz w:val="22"/>
          <w:szCs w:val="22"/>
          <w:lang w:val="en-US" w:eastAsia="en-US"/>
        </w:rPr>
      </w:pPr>
      <w:hyperlink w:anchor="_Toc76735970" w:history="1">
        <w:r w:rsidRPr="00516AD7">
          <w:rPr>
            <w:rStyle w:val="Hyperlink"/>
            <w:noProof/>
          </w:rPr>
          <w:t>2.5.10</w:t>
        </w:r>
        <w:r>
          <w:rPr>
            <w:rFonts w:asciiTheme="minorHAnsi" w:eastAsiaTheme="minorEastAsia" w:hAnsiTheme="minorHAnsi" w:cstheme="minorBidi"/>
            <w:noProof/>
            <w:sz w:val="22"/>
            <w:szCs w:val="22"/>
            <w:lang w:val="en-US" w:eastAsia="en-US"/>
          </w:rPr>
          <w:tab/>
        </w:r>
        <w:r w:rsidRPr="00516AD7">
          <w:rPr>
            <w:rStyle w:val="Hyperlink"/>
            <w:noProof/>
          </w:rPr>
          <w:t>Process of Path Finding</w:t>
        </w:r>
        <w:r>
          <w:rPr>
            <w:noProof/>
            <w:webHidden/>
          </w:rPr>
          <w:tab/>
        </w:r>
        <w:r>
          <w:rPr>
            <w:noProof/>
            <w:webHidden/>
          </w:rPr>
          <w:fldChar w:fldCharType="begin"/>
        </w:r>
        <w:r>
          <w:rPr>
            <w:noProof/>
            <w:webHidden/>
          </w:rPr>
          <w:instrText xml:space="preserve"> PAGEREF _Toc76735970 \h </w:instrText>
        </w:r>
        <w:r>
          <w:rPr>
            <w:noProof/>
            <w:webHidden/>
          </w:rPr>
        </w:r>
        <w:r>
          <w:rPr>
            <w:noProof/>
            <w:webHidden/>
          </w:rPr>
          <w:fldChar w:fldCharType="separate"/>
        </w:r>
        <w:r>
          <w:rPr>
            <w:noProof/>
            <w:webHidden/>
          </w:rPr>
          <w:t>17</w:t>
        </w:r>
        <w:r>
          <w:rPr>
            <w:noProof/>
            <w:webHidden/>
          </w:rPr>
          <w:fldChar w:fldCharType="end"/>
        </w:r>
      </w:hyperlink>
    </w:p>
    <w:p w14:paraId="1374C33E" w14:textId="3C802D2A" w:rsidR="003C70C8" w:rsidRDefault="003C70C8">
      <w:pPr>
        <w:pStyle w:val="TOC4"/>
        <w:rPr>
          <w:rFonts w:asciiTheme="minorHAnsi" w:eastAsiaTheme="minorEastAsia" w:hAnsiTheme="minorHAnsi" w:cstheme="minorBidi"/>
          <w:noProof/>
          <w:sz w:val="22"/>
          <w:szCs w:val="22"/>
          <w:lang w:val="en-US" w:eastAsia="en-US"/>
        </w:rPr>
      </w:pPr>
      <w:hyperlink w:anchor="_Toc76735971" w:history="1">
        <w:r w:rsidRPr="00516AD7">
          <w:rPr>
            <w:rStyle w:val="Hyperlink"/>
            <w:noProof/>
          </w:rPr>
          <w:t>2.5.11</w:t>
        </w:r>
        <w:r>
          <w:rPr>
            <w:rFonts w:asciiTheme="minorHAnsi" w:eastAsiaTheme="minorEastAsia" w:hAnsiTheme="minorHAnsi" w:cstheme="minorBidi"/>
            <w:noProof/>
            <w:sz w:val="22"/>
            <w:szCs w:val="22"/>
            <w:lang w:val="en-US" w:eastAsia="en-US"/>
          </w:rPr>
          <w:tab/>
        </w:r>
        <w:r w:rsidRPr="00516AD7">
          <w:rPr>
            <w:rStyle w:val="Hyperlink"/>
            <w:noProof/>
          </w:rPr>
          <w:t>Algorithm for Path Planning</w:t>
        </w:r>
        <w:r>
          <w:rPr>
            <w:noProof/>
            <w:webHidden/>
          </w:rPr>
          <w:tab/>
        </w:r>
        <w:r>
          <w:rPr>
            <w:noProof/>
            <w:webHidden/>
          </w:rPr>
          <w:fldChar w:fldCharType="begin"/>
        </w:r>
        <w:r>
          <w:rPr>
            <w:noProof/>
            <w:webHidden/>
          </w:rPr>
          <w:instrText xml:space="preserve"> PAGEREF _Toc76735971 \h </w:instrText>
        </w:r>
        <w:r>
          <w:rPr>
            <w:noProof/>
            <w:webHidden/>
          </w:rPr>
        </w:r>
        <w:r>
          <w:rPr>
            <w:noProof/>
            <w:webHidden/>
          </w:rPr>
          <w:fldChar w:fldCharType="separate"/>
        </w:r>
        <w:r>
          <w:rPr>
            <w:noProof/>
            <w:webHidden/>
          </w:rPr>
          <w:t>17</w:t>
        </w:r>
        <w:r>
          <w:rPr>
            <w:noProof/>
            <w:webHidden/>
          </w:rPr>
          <w:fldChar w:fldCharType="end"/>
        </w:r>
      </w:hyperlink>
    </w:p>
    <w:p w14:paraId="0172DF6B" w14:textId="2DBD4076" w:rsidR="003C70C8" w:rsidRDefault="003C70C8">
      <w:pPr>
        <w:pStyle w:val="TOC4"/>
        <w:rPr>
          <w:rFonts w:asciiTheme="minorHAnsi" w:eastAsiaTheme="minorEastAsia" w:hAnsiTheme="minorHAnsi" w:cstheme="minorBidi"/>
          <w:noProof/>
          <w:sz w:val="22"/>
          <w:szCs w:val="22"/>
          <w:lang w:val="en-US" w:eastAsia="en-US"/>
        </w:rPr>
      </w:pPr>
      <w:hyperlink w:anchor="_Toc76735972" w:history="1">
        <w:r w:rsidRPr="00516AD7">
          <w:rPr>
            <w:rStyle w:val="Hyperlink"/>
            <w:noProof/>
          </w:rPr>
          <w:t>2.5.12</w:t>
        </w:r>
        <w:r>
          <w:rPr>
            <w:rFonts w:asciiTheme="minorHAnsi" w:eastAsiaTheme="minorEastAsia" w:hAnsiTheme="minorHAnsi" w:cstheme="minorBidi"/>
            <w:noProof/>
            <w:sz w:val="22"/>
            <w:szCs w:val="22"/>
            <w:lang w:val="en-US" w:eastAsia="en-US"/>
          </w:rPr>
          <w:tab/>
        </w:r>
        <w:r w:rsidRPr="00516AD7">
          <w:rPr>
            <w:rStyle w:val="Hyperlink"/>
            <w:noProof/>
          </w:rPr>
          <w:t>Actuators</w:t>
        </w:r>
        <w:r>
          <w:rPr>
            <w:noProof/>
            <w:webHidden/>
          </w:rPr>
          <w:tab/>
        </w:r>
        <w:r>
          <w:rPr>
            <w:noProof/>
            <w:webHidden/>
          </w:rPr>
          <w:fldChar w:fldCharType="begin"/>
        </w:r>
        <w:r>
          <w:rPr>
            <w:noProof/>
            <w:webHidden/>
          </w:rPr>
          <w:instrText xml:space="preserve"> PAGEREF _Toc76735972 \h </w:instrText>
        </w:r>
        <w:r>
          <w:rPr>
            <w:noProof/>
            <w:webHidden/>
          </w:rPr>
        </w:r>
        <w:r>
          <w:rPr>
            <w:noProof/>
            <w:webHidden/>
          </w:rPr>
          <w:fldChar w:fldCharType="separate"/>
        </w:r>
        <w:r>
          <w:rPr>
            <w:noProof/>
            <w:webHidden/>
          </w:rPr>
          <w:t>19</w:t>
        </w:r>
        <w:r>
          <w:rPr>
            <w:noProof/>
            <w:webHidden/>
          </w:rPr>
          <w:fldChar w:fldCharType="end"/>
        </w:r>
      </w:hyperlink>
    </w:p>
    <w:p w14:paraId="2EF1C0B2" w14:textId="359606D9" w:rsidR="003C70C8" w:rsidRDefault="003C70C8">
      <w:pPr>
        <w:pStyle w:val="TOC4"/>
        <w:rPr>
          <w:rFonts w:asciiTheme="minorHAnsi" w:eastAsiaTheme="minorEastAsia" w:hAnsiTheme="minorHAnsi" w:cstheme="minorBidi"/>
          <w:noProof/>
          <w:sz w:val="22"/>
          <w:szCs w:val="22"/>
          <w:lang w:val="en-US" w:eastAsia="en-US"/>
        </w:rPr>
      </w:pPr>
      <w:hyperlink w:anchor="_Toc76735973" w:history="1">
        <w:r w:rsidRPr="00516AD7">
          <w:rPr>
            <w:rStyle w:val="Hyperlink"/>
            <w:noProof/>
          </w:rPr>
          <w:t>2.5.13</w:t>
        </w:r>
        <w:r>
          <w:rPr>
            <w:rFonts w:asciiTheme="minorHAnsi" w:eastAsiaTheme="minorEastAsia" w:hAnsiTheme="minorHAnsi" w:cstheme="minorBidi"/>
            <w:noProof/>
            <w:sz w:val="22"/>
            <w:szCs w:val="22"/>
            <w:lang w:val="en-US" w:eastAsia="en-US"/>
          </w:rPr>
          <w:tab/>
        </w:r>
        <w:r w:rsidRPr="00516AD7">
          <w:rPr>
            <w:rStyle w:val="Hyperlink"/>
            <w:noProof/>
          </w:rPr>
          <w:t>Conclusion</w:t>
        </w:r>
        <w:r>
          <w:rPr>
            <w:noProof/>
            <w:webHidden/>
          </w:rPr>
          <w:tab/>
        </w:r>
        <w:r>
          <w:rPr>
            <w:noProof/>
            <w:webHidden/>
          </w:rPr>
          <w:fldChar w:fldCharType="begin"/>
        </w:r>
        <w:r>
          <w:rPr>
            <w:noProof/>
            <w:webHidden/>
          </w:rPr>
          <w:instrText xml:space="preserve"> PAGEREF _Toc76735973 \h </w:instrText>
        </w:r>
        <w:r>
          <w:rPr>
            <w:noProof/>
            <w:webHidden/>
          </w:rPr>
        </w:r>
        <w:r>
          <w:rPr>
            <w:noProof/>
            <w:webHidden/>
          </w:rPr>
          <w:fldChar w:fldCharType="separate"/>
        </w:r>
        <w:r>
          <w:rPr>
            <w:noProof/>
            <w:webHidden/>
          </w:rPr>
          <w:t>19</w:t>
        </w:r>
        <w:r>
          <w:rPr>
            <w:noProof/>
            <w:webHidden/>
          </w:rPr>
          <w:fldChar w:fldCharType="end"/>
        </w:r>
      </w:hyperlink>
    </w:p>
    <w:p w14:paraId="0B7A48AE" w14:textId="1487C3F9" w:rsidR="003C70C8" w:rsidRDefault="003C70C8">
      <w:pPr>
        <w:pStyle w:val="TOC2"/>
        <w:rPr>
          <w:rFonts w:asciiTheme="minorHAnsi" w:eastAsiaTheme="minorEastAsia" w:hAnsiTheme="minorHAnsi" w:cstheme="minorBidi"/>
          <w:b w:val="0"/>
          <w:noProof/>
          <w:sz w:val="22"/>
          <w:szCs w:val="22"/>
          <w:lang w:val="en-US" w:eastAsia="en-US"/>
        </w:rPr>
      </w:pPr>
      <w:hyperlink w:anchor="_Toc76735974" w:history="1">
        <w:r>
          <w:rPr>
            <w:rStyle w:val="Hyperlink"/>
            <w:noProof/>
          </w:rPr>
          <w:t>3</w:t>
        </w:r>
        <w:r>
          <w:rPr>
            <w:rFonts w:asciiTheme="minorHAnsi" w:eastAsiaTheme="minorEastAsia" w:hAnsiTheme="minorHAnsi" w:cstheme="minorBidi"/>
            <w:b w:val="0"/>
            <w:noProof/>
            <w:sz w:val="22"/>
            <w:szCs w:val="22"/>
            <w:lang w:val="en-US" w:eastAsia="en-US"/>
          </w:rPr>
          <w:tab/>
        </w:r>
        <w:r w:rsidRPr="00516AD7">
          <w:rPr>
            <w:rStyle w:val="Hyperlink"/>
            <w:noProof/>
          </w:rPr>
          <w:t>DESIGN AND METHODLOGIES</w:t>
        </w:r>
        <w:r>
          <w:rPr>
            <w:noProof/>
            <w:webHidden/>
          </w:rPr>
          <w:tab/>
        </w:r>
        <w:r>
          <w:rPr>
            <w:noProof/>
            <w:webHidden/>
          </w:rPr>
          <w:fldChar w:fldCharType="begin"/>
        </w:r>
        <w:r>
          <w:rPr>
            <w:noProof/>
            <w:webHidden/>
          </w:rPr>
          <w:instrText xml:space="preserve"> PAGEREF _Toc76735974 \h </w:instrText>
        </w:r>
        <w:r>
          <w:rPr>
            <w:noProof/>
            <w:webHidden/>
          </w:rPr>
        </w:r>
        <w:r>
          <w:rPr>
            <w:noProof/>
            <w:webHidden/>
          </w:rPr>
          <w:fldChar w:fldCharType="separate"/>
        </w:r>
        <w:r>
          <w:rPr>
            <w:noProof/>
            <w:webHidden/>
          </w:rPr>
          <w:t>20</w:t>
        </w:r>
        <w:r>
          <w:rPr>
            <w:noProof/>
            <w:webHidden/>
          </w:rPr>
          <w:fldChar w:fldCharType="end"/>
        </w:r>
      </w:hyperlink>
    </w:p>
    <w:p w14:paraId="6D42FC49" w14:textId="74B7CD96" w:rsidR="003C70C8" w:rsidRDefault="003C70C8">
      <w:pPr>
        <w:pStyle w:val="TOC3"/>
        <w:rPr>
          <w:rFonts w:asciiTheme="minorHAnsi" w:eastAsiaTheme="minorEastAsia" w:hAnsiTheme="minorHAnsi" w:cstheme="minorBidi"/>
          <w:noProof/>
          <w:sz w:val="22"/>
          <w:szCs w:val="22"/>
          <w:lang w:val="en-US" w:eastAsia="en-US"/>
        </w:rPr>
      </w:pPr>
      <w:hyperlink w:anchor="_Toc76735975" w:history="1">
        <w:r w:rsidRPr="00516AD7">
          <w:rPr>
            <w:rStyle w:val="Hyperlink"/>
            <w:noProof/>
          </w:rPr>
          <w:t>3.1</w:t>
        </w:r>
        <w:r>
          <w:rPr>
            <w:rFonts w:asciiTheme="minorHAnsi" w:eastAsiaTheme="minorEastAsia" w:hAnsiTheme="minorHAnsi" w:cstheme="minorBidi"/>
            <w:noProof/>
            <w:sz w:val="22"/>
            <w:szCs w:val="22"/>
            <w:lang w:val="en-US" w:eastAsia="en-US"/>
          </w:rPr>
          <w:tab/>
        </w:r>
        <w:r w:rsidRPr="00516AD7">
          <w:rPr>
            <w:rStyle w:val="Hyperlink"/>
            <w:noProof/>
          </w:rPr>
          <w:t>Introduction</w:t>
        </w:r>
        <w:r>
          <w:rPr>
            <w:noProof/>
            <w:webHidden/>
          </w:rPr>
          <w:tab/>
        </w:r>
        <w:r>
          <w:rPr>
            <w:noProof/>
            <w:webHidden/>
          </w:rPr>
          <w:fldChar w:fldCharType="begin"/>
        </w:r>
        <w:r>
          <w:rPr>
            <w:noProof/>
            <w:webHidden/>
          </w:rPr>
          <w:instrText xml:space="preserve"> PAGEREF _Toc76735975 \h </w:instrText>
        </w:r>
        <w:r>
          <w:rPr>
            <w:noProof/>
            <w:webHidden/>
          </w:rPr>
        </w:r>
        <w:r>
          <w:rPr>
            <w:noProof/>
            <w:webHidden/>
          </w:rPr>
          <w:fldChar w:fldCharType="separate"/>
        </w:r>
        <w:r>
          <w:rPr>
            <w:noProof/>
            <w:webHidden/>
          </w:rPr>
          <w:t>20</w:t>
        </w:r>
        <w:r>
          <w:rPr>
            <w:noProof/>
            <w:webHidden/>
          </w:rPr>
          <w:fldChar w:fldCharType="end"/>
        </w:r>
      </w:hyperlink>
    </w:p>
    <w:p w14:paraId="3DD56023" w14:textId="738F3574" w:rsidR="003C70C8" w:rsidRDefault="003C70C8">
      <w:pPr>
        <w:pStyle w:val="TOC3"/>
        <w:rPr>
          <w:rFonts w:asciiTheme="minorHAnsi" w:eastAsiaTheme="minorEastAsia" w:hAnsiTheme="minorHAnsi" w:cstheme="minorBidi"/>
          <w:noProof/>
          <w:sz w:val="22"/>
          <w:szCs w:val="22"/>
          <w:lang w:val="en-US" w:eastAsia="en-US"/>
        </w:rPr>
      </w:pPr>
      <w:hyperlink w:anchor="_Toc76735976" w:history="1">
        <w:r w:rsidRPr="00516AD7">
          <w:rPr>
            <w:rStyle w:val="Hyperlink"/>
            <w:noProof/>
          </w:rPr>
          <w:t>3.2</w:t>
        </w:r>
        <w:r>
          <w:rPr>
            <w:rFonts w:asciiTheme="minorHAnsi" w:eastAsiaTheme="minorEastAsia" w:hAnsiTheme="minorHAnsi" w:cstheme="minorBidi"/>
            <w:noProof/>
            <w:sz w:val="22"/>
            <w:szCs w:val="22"/>
            <w:lang w:val="en-US" w:eastAsia="en-US"/>
          </w:rPr>
          <w:tab/>
        </w:r>
        <w:r w:rsidRPr="00516AD7">
          <w:rPr>
            <w:rStyle w:val="Hyperlink"/>
            <w:noProof/>
          </w:rPr>
          <w:t>System Architecture</w:t>
        </w:r>
        <w:r>
          <w:rPr>
            <w:noProof/>
            <w:webHidden/>
          </w:rPr>
          <w:tab/>
        </w:r>
        <w:r>
          <w:rPr>
            <w:noProof/>
            <w:webHidden/>
          </w:rPr>
          <w:fldChar w:fldCharType="begin"/>
        </w:r>
        <w:r>
          <w:rPr>
            <w:noProof/>
            <w:webHidden/>
          </w:rPr>
          <w:instrText xml:space="preserve"> PAGEREF _Toc76735976 \h </w:instrText>
        </w:r>
        <w:r>
          <w:rPr>
            <w:noProof/>
            <w:webHidden/>
          </w:rPr>
        </w:r>
        <w:r>
          <w:rPr>
            <w:noProof/>
            <w:webHidden/>
          </w:rPr>
          <w:fldChar w:fldCharType="separate"/>
        </w:r>
        <w:r>
          <w:rPr>
            <w:noProof/>
            <w:webHidden/>
          </w:rPr>
          <w:t>20</w:t>
        </w:r>
        <w:r>
          <w:rPr>
            <w:noProof/>
            <w:webHidden/>
          </w:rPr>
          <w:fldChar w:fldCharType="end"/>
        </w:r>
      </w:hyperlink>
    </w:p>
    <w:p w14:paraId="3DD5F841" w14:textId="40E11D40" w:rsidR="003C70C8" w:rsidRDefault="003C70C8">
      <w:pPr>
        <w:pStyle w:val="TOC4"/>
        <w:rPr>
          <w:rFonts w:asciiTheme="minorHAnsi" w:eastAsiaTheme="minorEastAsia" w:hAnsiTheme="minorHAnsi" w:cstheme="minorBidi"/>
          <w:noProof/>
          <w:sz w:val="22"/>
          <w:szCs w:val="22"/>
          <w:lang w:val="en-US" w:eastAsia="en-US"/>
        </w:rPr>
      </w:pPr>
      <w:hyperlink w:anchor="_Toc76735977" w:history="1">
        <w:r w:rsidRPr="00516AD7">
          <w:rPr>
            <w:rStyle w:val="Hyperlink"/>
            <w:noProof/>
          </w:rPr>
          <w:t>3.2.1</w:t>
        </w:r>
        <w:r>
          <w:rPr>
            <w:rFonts w:asciiTheme="minorHAnsi" w:eastAsiaTheme="minorEastAsia" w:hAnsiTheme="minorHAnsi" w:cstheme="minorBidi"/>
            <w:noProof/>
            <w:sz w:val="22"/>
            <w:szCs w:val="22"/>
            <w:lang w:val="en-US" w:eastAsia="en-US"/>
          </w:rPr>
          <w:tab/>
        </w:r>
        <w:r w:rsidRPr="00516AD7">
          <w:rPr>
            <w:rStyle w:val="Hyperlink"/>
            <w:noProof/>
          </w:rPr>
          <w:t>Autonomous Stack</w:t>
        </w:r>
        <w:r>
          <w:rPr>
            <w:noProof/>
            <w:webHidden/>
          </w:rPr>
          <w:tab/>
        </w:r>
        <w:r>
          <w:rPr>
            <w:noProof/>
            <w:webHidden/>
          </w:rPr>
          <w:fldChar w:fldCharType="begin"/>
        </w:r>
        <w:r>
          <w:rPr>
            <w:noProof/>
            <w:webHidden/>
          </w:rPr>
          <w:instrText xml:space="preserve"> PAGEREF _Toc76735977 \h </w:instrText>
        </w:r>
        <w:r>
          <w:rPr>
            <w:noProof/>
            <w:webHidden/>
          </w:rPr>
        </w:r>
        <w:r>
          <w:rPr>
            <w:noProof/>
            <w:webHidden/>
          </w:rPr>
          <w:fldChar w:fldCharType="separate"/>
        </w:r>
        <w:r>
          <w:rPr>
            <w:noProof/>
            <w:webHidden/>
          </w:rPr>
          <w:t>21</w:t>
        </w:r>
        <w:r>
          <w:rPr>
            <w:noProof/>
            <w:webHidden/>
          </w:rPr>
          <w:fldChar w:fldCharType="end"/>
        </w:r>
      </w:hyperlink>
    </w:p>
    <w:p w14:paraId="54A1B1C6" w14:textId="3BEB97D5" w:rsidR="003C70C8" w:rsidRDefault="003C70C8">
      <w:pPr>
        <w:pStyle w:val="TOC4"/>
        <w:rPr>
          <w:rFonts w:asciiTheme="minorHAnsi" w:eastAsiaTheme="minorEastAsia" w:hAnsiTheme="minorHAnsi" w:cstheme="minorBidi"/>
          <w:noProof/>
          <w:sz w:val="22"/>
          <w:szCs w:val="22"/>
          <w:lang w:val="en-US" w:eastAsia="en-US"/>
        </w:rPr>
      </w:pPr>
      <w:hyperlink w:anchor="_Toc76735978" w:history="1">
        <w:r w:rsidRPr="00516AD7">
          <w:rPr>
            <w:rStyle w:val="Hyperlink"/>
            <w:noProof/>
          </w:rPr>
          <w:t>3.2.2</w:t>
        </w:r>
        <w:r>
          <w:rPr>
            <w:rFonts w:asciiTheme="minorHAnsi" w:eastAsiaTheme="minorEastAsia" w:hAnsiTheme="minorHAnsi" w:cstheme="minorBidi"/>
            <w:noProof/>
            <w:sz w:val="22"/>
            <w:szCs w:val="22"/>
            <w:lang w:val="en-US" w:eastAsia="en-US"/>
          </w:rPr>
          <w:tab/>
        </w:r>
        <w:r w:rsidRPr="00516AD7">
          <w:rPr>
            <w:rStyle w:val="Hyperlink"/>
            <w:noProof/>
          </w:rPr>
          <w:t>Environmental Data</w:t>
        </w:r>
        <w:r>
          <w:rPr>
            <w:noProof/>
            <w:webHidden/>
          </w:rPr>
          <w:tab/>
        </w:r>
        <w:r>
          <w:rPr>
            <w:noProof/>
            <w:webHidden/>
          </w:rPr>
          <w:fldChar w:fldCharType="begin"/>
        </w:r>
        <w:r>
          <w:rPr>
            <w:noProof/>
            <w:webHidden/>
          </w:rPr>
          <w:instrText xml:space="preserve"> PAGEREF _Toc76735978 \h </w:instrText>
        </w:r>
        <w:r>
          <w:rPr>
            <w:noProof/>
            <w:webHidden/>
          </w:rPr>
        </w:r>
        <w:r>
          <w:rPr>
            <w:noProof/>
            <w:webHidden/>
          </w:rPr>
          <w:fldChar w:fldCharType="separate"/>
        </w:r>
        <w:r>
          <w:rPr>
            <w:noProof/>
            <w:webHidden/>
          </w:rPr>
          <w:t>21</w:t>
        </w:r>
        <w:r>
          <w:rPr>
            <w:noProof/>
            <w:webHidden/>
          </w:rPr>
          <w:fldChar w:fldCharType="end"/>
        </w:r>
      </w:hyperlink>
    </w:p>
    <w:p w14:paraId="5A2DE2CD" w14:textId="04DDB95A" w:rsidR="003C70C8" w:rsidRDefault="003C70C8">
      <w:pPr>
        <w:pStyle w:val="TOC4"/>
        <w:rPr>
          <w:rFonts w:asciiTheme="minorHAnsi" w:eastAsiaTheme="minorEastAsia" w:hAnsiTheme="minorHAnsi" w:cstheme="minorBidi"/>
          <w:noProof/>
          <w:sz w:val="22"/>
          <w:szCs w:val="22"/>
          <w:lang w:val="en-US" w:eastAsia="en-US"/>
        </w:rPr>
      </w:pPr>
      <w:hyperlink w:anchor="_Toc76735979" w:history="1">
        <w:r w:rsidRPr="00516AD7">
          <w:rPr>
            <w:rStyle w:val="Hyperlink"/>
            <w:noProof/>
          </w:rPr>
          <w:t>3.2.3</w:t>
        </w:r>
        <w:r>
          <w:rPr>
            <w:rFonts w:asciiTheme="minorHAnsi" w:eastAsiaTheme="minorEastAsia" w:hAnsiTheme="minorHAnsi" w:cstheme="minorBidi"/>
            <w:noProof/>
            <w:sz w:val="22"/>
            <w:szCs w:val="22"/>
            <w:lang w:val="en-US" w:eastAsia="en-US"/>
          </w:rPr>
          <w:tab/>
        </w:r>
        <w:r w:rsidRPr="00516AD7">
          <w:rPr>
            <w:rStyle w:val="Hyperlink"/>
            <w:noProof/>
          </w:rPr>
          <w:t>Manual Control</w:t>
        </w:r>
        <w:r>
          <w:rPr>
            <w:noProof/>
            <w:webHidden/>
          </w:rPr>
          <w:tab/>
        </w:r>
        <w:r>
          <w:rPr>
            <w:noProof/>
            <w:webHidden/>
          </w:rPr>
          <w:fldChar w:fldCharType="begin"/>
        </w:r>
        <w:r>
          <w:rPr>
            <w:noProof/>
            <w:webHidden/>
          </w:rPr>
          <w:instrText xml:space="preserve"> PAGEREF _Toc76735979 \h </w:instrText>
        </w:r>
        <w:r>
          <w:rPr>
            <w:noProof/>
            <w:webHidden/>
          </w:rPr>
        </w:r>
        <w:r>
          <w:rPr>
            <w:noProof/>
            <w:webHidden/>
          </w:rPr>
          <w:fldChar w:fldCharType="separate"/>
        </w:r>
        <w:r>
          <w:rPr>
            <w:noProof/>
            <w:webHidden/>
          </w:rPr>
          <w:t>22</w:t>
        </w:r>
        <w:r>
          <w:rPr>
            <w:noProof/>
            <w:webHidden/>
          </w:rPr>
          <w:fldChar w:fldCharType="end"/>
        </w:r>
      </w:hyperlink>
    </w:p>
    <w:p w14:paraId="2D62C590" w14:textId="3D3E36A9" w:rsidR="003C70C8" w:rsidRDefault="003C70C8">
      <w:pPr>
        <w:pStyle w:val="TOC3"/>
        <w:rPr>
          <w:rFonts w:asciiTheme="minorHAnsi" w:eastAsiaTheme="minorEastAsia" w:hAnsiTheme="minorHAnsi" w:cstheme="minorBidi"/>
          <w:noProof/>
          <w:sz w:val="22"/>
          <w:szCs w:val="22"/>
          <w:lang w:val="en-US" w:eastAsia="en-US"/>
        </w:rPr>
      </w:pPr>
      <w:hyperlink w:anchor="_Toc76735980" w:history="1">
        <w:r w:rsidRPr="00516AD7">
          <w:rPr>
            <w:rStyle w:val="Hyperlink"/>
            <w:noProof/>
          </w:rPr>
          <w:t>3.3</w:t>
        </w:r>
        <w:r>
          <w:rPr>
            <w:rFonts w:asciiTheme="minorHAnsi" w:eastAsiaTheme="minorEastAsia" w:hAnsiTheme="minorHAnsi" w:cstheme="minorBidi"/>
            <w:noProof/>
            <w:sz w:val="22"/>
            <w:szCs w:val="22"/>
            <w:lang w:val="en-US" w:eastAsia="en-US"/>
          </w:rPr>
          <w:tab/>
        </w:r>
        <w:r w:rsidRPr="00516AD7">
          <w:rPr>
            <w:rStyle w:val="Hyperlink"/>
            <w:noProof/>
          </w:rPr>
          <w:t>Domain Model</w:t>
        </w:r>
        <w:r>
          <w:rPr>
            <w:noProof/>
            <w:webHidden/>
          </w:rPr>
          <w:tab/>
        </w:r>
        <w:r>
          <w:rPr>
            <w:noProof/>
            <w:webHidden/>
          </w:rPr>
          <w:fldChar w:fldCharType="begin"/>
        </w:r>
        <w:r>
          <w:rPr>
            <w:noProof/>
            <w:webHidden/>
          </w:rPr>
          <w:instrText xml:space="preserve"> PAGEREF _Toc76735980 \h </w:instrText>
        </w:r>
        <w:r>
          <w:rPr>
            <w:noProof/>
            <w:webHidden/>
          </w:rPr>
        </w:r>
        <w:r>
          <w:rPr>
            <w:noProof/>
            <w:webHidden/>
          </w:rPr>
          <w:fldChar w:fldCharType="separate"/>
        </w:r>
        <w:r>
          <w:rPr>
            <w:noProof/>
            <w:webHidden/>
          </w:rPr>
          <w:t>22</w:t>
        </w:r>
        <w:r>
          <w:rPr>
            <w:noProof/>
            <w:webHidden/>
          </w:rPr>
          <w:fldChar w:fldCharType="end"/>
        </w:r>
      </w:hyperlink>
    </w:p>
    <w:p w14:paraId="4141FF27" w14:textId="32F55E77" w:rsidR="003C70C8" w:rsidRDefault="003C70C8">
      <w:pPr>
        <w:pStyle w:val="TOC3"/>
        <w:rPr>
          <w:rFonts w:asciiTheme="minorHAnsi" w:eastAsiaTheme="minorEastAsia" w:hAnsiTheme="minorHAnsi" w:cstheme="minorBidi"/>
          <w:noProof/>
          <w:sz w:val="22"/>
          <w:szCs w:val="22"/>
          <w:lang w:val="en-US" w:eastAsia="en-US"/>
        </w:rPr>
      </w:pPr>
      <w:hyperlink w:anchor="_Toc76735981" w:history="1">
        <w:r w:rsidRPr="00516AD7">
          <w:rPr>
            <w:rStyle w:val="Hyperlink"/>
            <w:noProof/>
          </w:rPr>
          <w:t>3.4</w:t>
        </w:r>
        <w:r>
          <w:rPr>
            <w:rFonts w:asciiTheme="minorHAnsi" w:eastAsiaTheme="minorEastAsia" w:hAnsiTheme="minorHAnsi" w:cstheme="minorBidi"/>
            <w:noProof/>
            <w:sz w:val="22"/>
            <w:szCs w:val="22"/>
            <w:lang w:val="en-US" w:eastAsia="en-US"/>
          </w:rPr>
          <w:tab/>
        </w:r>
        <w:r w:rsidRPr="00516AD7">
          <w:rPr>
            <w:rStyle w:val="Hyperlink"/>
            <w:noProof/>
          </w:rPr>
          <w:t>Class Diagram</w:t>
        </w:r>
        <w:r>
          <w:rPr>
            <w:noProof/>
            <w:webHidden/>
          </w:rPr>
          <w:tab/>
        </w:r>
        <w:r>
          <w:rPr>
            <w:noProof/>
            <w:webHidden/>
          </w:rPr>
          <w:fldChar w:fldCharType="begin"/>
        </w:r>
        <w:r>
          <w:rPr>
            <w:noProof/>
            <w:webHidden/>
          </w:rPr>
          <w:instrText xml:space="preserve"> PAGEREF _Toc76735981 \h </w:instrText>
        </w:r>
        <w:r>
          <w:rPr>
            <w:noProof/>
            <w:webHidden/>
          </w:rPr>
        </w:r>
        <w:r>
          <w:rPr>
            <w:noProof/>
            <w:webHidden/>
          </w:rPr>
          <w:fldChar w:fldCharType="separate"/>
        </w:r>
        <w:r>
          <w:rPr>
            <w:noProof/>
            <w:webHidden/>
          </w:rPr>
          <w:t>24</w:t>
        </w:r>
        <w:r>
          <w:rPr>
            <w:noProof/>
            <w:webHidden/>
          </w:rPr>
          <w:fldChar w:fldCharType="end"/>
        </w:r>
      </w:hyperlink>
    </w:p>
    <w:p w14:paraId="1BE64CD8" w14:textId="4000AD20" w:rsidR="003C70C8" w:rsidRDefault="003C70C8">
      <w:pPr>
        <w:pStyle w:val="TOC2"/>
        <w:rPr>
          <w:rFonts w:asciiTheme="minorHAnsi" w:eastAsiaTheme="minorEastAsia" w:hAnsiTheme="minorHAnsi" w:cstheme="minorBidi"/>
          <w:b w:val="0"/>
          <w:noProof/>
          <w:sz w:val="22"/>
          <w:szCs w:val="22"/>
          <w:lang w:val="en-US" w:eastAsia="en-US"/>
        </w:rPr>
      </w:pPr>
      <w:hyperlink w:anchor="_Toc76735982" w:history="1">
        <w:r>
          <w:rPr>
            <w:rStyle w:val="Hyperlink"/>
            <w:noProof/>
          </w:rPr>
          <w:t>4</w:t>
        </w:r>
        <w:r>
          <w:rPr>
            <w:rFonts w:asciiTheme="minorHAnsi" w:eastAsiaTheme="minorEastAsia" w:hAnsiTheme="minorHAnsi" w:cstheme="minorBidi"/>
            <w:b w:val="0"/>
            <w:noProof/>
            <w:sz w:val="22"/>
            <w:szCs w:val="22"/>
            <w:lang w:val="en-US" w:eastAsia="en-US"/>
          </w:rPr>
          <w:tab/>
        </w:r>
        <w:r w:rsidRPr="00516AD7">
          <w:rPr>
            <w:rStyle w:val="Hyperlink"/>
            <w:noProof/>
          </w:rPr>
          <w:t>DATA AND EXPERIMENTS (and/or IMPLEMENATION)</w:t>
        </w:r>
        <w:r>
          <w:rPr>
            <w:noProof/>
            <w:webHidden/>
          </w:rPr>
          <w:tab/>
        </w:r>
        <w:r>
          <w:rPr>
            <w:noProof/>
            <w:webHidden/>
          </w:rPr>
          <w:fldChar w:fldCharType="begin"/>
        </w:r>
        <w:r>
          <w:rPr>
            <w:noProof/>
            <w:webHidden/>
          </w:rPr>
          <w:instrText xml:space="preserve"> PAGEREF _Toc76735982 \h </w:instrText>
        </w:r>
        <w:r>
          <w:rPr>
            <w:noProof/>
            <w:webHidden/>
          </w:rPr>
        </w:r>
        <w:r>
          <w:rPr>
            <w:noProof/>
            <w:webHidden/>
          </w:rPr>
          <w:fldChar w:fldCharType="separate"/>
        </w:r>
        <w:r>
          <w:rPr>
            <w:noProof/>
            <w:webHidden/>
          </w:rPr>
          <w:t>25</w:t>
        </w:r>
        <w:r>
          <w:rPr>
            <w:noProof/>
            <w:webHidden/>
          </w:rPr>
          <w:fldChar w:fldCharType="end"/>
        </w:r>
      </w:hyperlink>
    </w:p>
    <w:p w14:paraId="6D1EAD7E" w14:textId="6BBE584C" w:rsidR="003C70C8" w:rsidRDefault="003C70C8">
      <w:pPr>
        <w:pStyle w:val="TOC3"/>
        <w:rPr>
          <w:rFonts w:asciiTheme="minorHAnsi" w:eastAsiaTheme="minorEastAsia" w:hAnsiTheme="minorHAnsi" w:cstheme="minorBidi"/>
          <w:noProof/>
          <w:sz w:val="22"/>
          <w:szCs w:val="22"/>
          <w:lang w:val="en-US" w:eastAsia="en-US"/>
        </w:rPr>
      </w:pPr>
      <w:hyperlink w:anchor="_Toc76735983" w:history="1">
        <w:r w:rsidRPr="00516AD7">
          <w:rPr>
            <w:rStyle w:val="Hyperlink"/>
            <w:noProof/>
          </w:rPr>
          <w:t>4.1</w:t>
        </w:r>
        <w:r>
          <w:rPr>
            <w:rFonts w:asciiTheme="minorHAnsi" w:eastAsiaTheme="minorEastAsia" w:hAnsiTheme="minorHAnsi" w:cstheme="minorBidi"/>
            <w:noProof/>
            <w:sz w:val="22"/>
            <w:szCs w:val="22"/>
            <w:lang w:val="en-US" w:eastAsia="en-US"/>
          </w:rPr>
          <w:tab/>
        </w:r>
        <w:r w:rsidRPr="00516AD7">
          <w:rPr>
            <w:rStyle w:val="Hyperlink"/>
            <w:noProof/>
          </w:rPr>
          <w:t>Overview</w:t>
        </w:r>
        <w:r>
          <w:rPr>
            <w:noProof/>
            <w:webHidden/>
          </w:rPr>
          <w:tab/>
        </w:r>
        <w:r>
          <w:rPr>
            <w:noProof/>
            <w:webHidden/>
          </w:rPr>
          <w:fldChar w:fldCharType="begin"/>
        </w:r>
        <w:r>
          <w:rPr>
            <w:noProof/>
            <w:webHidden/>
          </w:rPr>
          <w:instrText xml:space="preserve"> PAGEREF _Toc76735983 \h </w:instrText>
        </w:r>
        <w:r>
          <w:rPr>
            <w:noProof/>
            <w:webHidden/>
          </w:rPr>
        </w:r>
        <w:r>
          <w:rPr>
            <w:noProof/>
            <w:webHidden/>
          </w:rPr>
          <w:fldChar w:fldCharType="separate"/>
        </w:r>
        <w:r>
          <w:rPr>
            <w:noProof/>
            <w:webHidden/>
          </w:rPr>
          <w:t>25</w:t>
        </w:r>
        <w:r>
          <w:rPr>
            <w:noProof/>
            <w:webHidden/>
          </w:rPr>
          <w:fldChar w:fldCharType="end"/>
        </w:r>
      </w:hyperlink>
    </w:p>
    <w:p w14:paraId="4CF2AF5D" w14:textId="7B080A79" w:rsidR="003C70C8" w:rsidRDefault="003C70C8">
      <w:pPr>
        <w:pStyle w:val="TOC4"/>
        <w:rPr>
          <w:rFonts w:asciiTheme="minorHAnsi" w:eastAsiaTheme="minorEastAsia" w:hAnsiTheme="minorHAnsi" w:cstheme="minorBidi"/>
          <w:noProof/>
          <w:sz w:val="22"/>
          <w:szCs w:val="22"/>
          <w:lang w:val="en-US" w:eastAsia="en-US"/>
        </w:rPr>
      </w:pPr>
      <w:hyperlink w:anchor="_Toc76735984" w:history="1">
        <w:r w:rsidRPr="00516AD7">
          <w:rPr>
            <w:rStyle w:val="Hyperlink"/>
            <w:noProof/>
          </w:rPr>
          <w:t>4.1.1</w:t>
        </w:r>
        <w:r>
          <w:rPr>
            <w:rFonts w:asciiTheme="minorHAnsi" w:eastAsiaTheme="minorEastAsia" w:hAnsiTheme="minorHAnsi" w:cstheme="minorBidi"/>
            <w:noProof/>
            <w:sz w:val="22"/>
            <w:szCs w:val="22"/>
            <w:lang w:val="en-US" w:eastAsia="en-US"/>
          </w:rPr>
          <w:tab/>
        </w:r>
        <w:r w:rsidRPr="00516AD7">
          <w:rPr>
            <w:rStyle w:val="Hyperlink"/>
            <w:noProof/>
          </w:rPr>
          <w:t>Implementation</w:t>
        </w:r>
        <w:r>
          <w:rPr>
            <w:noProof/>
            <w:webHidden/>
          </w:rPr>
          <w:tab/>
        </w:r>
        <w:r>
          <w:rPr>
            <w:noProof/>
            <w:webHidden/>
          </w:rPr>
          <w:fldChar w:fldCharType="begin"/>
        </w:r>
        <w:r>
          <w:rPr>
            <w:noProof/>
            <w:webHidden/>
          </w:rPr>
          <w:instrText xml:space="preserve"> PAGEREF _Toc76735984 \h </w:instrText>
        </w:r>
        <w:r>
          <w:rPr>
            <w:noProof/>
            <w:webHidden/>
          </w:rPr>
        </w:r>
        <w:r>
          <w:rPr>
            <w:noProof/>
            <w:webHidden/>
          </w:rPr>
          <w:fldChar w:fldCharType="separate"/>
        </w:r>
        <w:r>
          <w:rPr>
            <w:noProof/>
            <w:webHidden/>
          </w:rPr>
          <w:t>25</w:t>
        </w:r>
        <w:r>
          <w:rPr>
            <w:noProof/>
            <w:webHidden/>
          </w:rPr>
          <w:fldChar w:fldCharType="end"/>
        </w:r>
      </w:hyperlink>
    </w:p>
    <w:p w14:paraId="153E4E8A" w14:textId="76A72B25" w:rsidR="003C70C8" w:rsidRDefault="003C70C8">
      <w:pPr>
        <w:pStyle w:val="TOC4"/>
        <w:rPr>
          <w:rFonts w:asciiTheme="minorHAnsi" w:eastAsiaTheme="minorEastAsia" w:hAnsiTheme="minorHAnsi" w:cstheme="minorBidi"/>
          <w:noProof/>
          <w:sz w:val="22"/>
          <w:szCs w:val="22"/>
          <w:lang w:val="en-US" w:eastAsia="en-US"/>
        </w:rPr>
      </w:pPr>
      <w:hyperlink w:anchor="_Toc76735985" w:history="1">
        <w:r w:rsidRPr="00516AD7">
          <w:rPr>
            <w:rStyle w:val="Hyperlink"/>
            <w:noProof/>
          </w:rPr>
          <w:t>4.1.2</w:t>
        </w:r>
        <w:r>
          <w:rPr>
            <w:rFonts w:asciiTheme="minorHAnsi" w:eastAsiaTheme="minorEastAsia" w:hAnsiTheme="minorHAnsi" w:cstheme="minorBidi"/>
            <w:noProof/>
            <w:sz w:val="22"/>
            <w:szCs w:val="22"/>
            <w:lang w:val="en-US" w:eastAsia="en-US"/>
          </w:rPr>
          <w:tab/>
        </w:r>
        <w:r w:rsidRPr="00516AD7">
          <w:rPr>
            <w:rStyle w:val="Hyperlink"/>
            <w:noProof/>
          </w:rPr>
          <w:t>Tools and Technology</w:t>
        </w:r>
        <w:r>
          <w:rPr>
            <w:noProof/>
            <w:webHidden/>
          </w:rPr>
          <w:tab/>
        </w:r>
        <w:r>
          <w:rPr>
            <w:noProof/>
            <w:webHidden/>
          </w:rPr>
          <w:fldChar w:fldCharType="begin"/>
        </w:r>
        <w:r>
          <w:rPr>
            <w:noProof/>
            <w:webHidden/>
          </w:rPr>
          <w:instrText xml:space="preserve"> PAGEREF _Toc76735985 \h </w:instrText>
        </w:r>
        <w:r>
          <w:rPr>
            <w:noProof/>
            <w:webHidden/>
          </w:rPr>
        </w:r>
        <w:r>
          <w:rPr>
            <w:noProof/>
            <w:webHidden/>
          </w:rPr>
          <w:fldChar w:fldCharType="separate"/>
        </w:r>
        <w:r>
          <w:rPr>
            <w:noProof/>
            <w:webHidden/>
          </w:rPr>
          <w:t>25</w:t>
        </w:r>
        <w:r>
          <w:rPr>
            <w:noProof/>
            <w:webHidden/>
          </w:rPr>
          <w:fldChar w:fldCharType="end"/>
        </w:r>
      </w:hyperlink>
    </w:p>
    <w:p w14:paraId="1257D01D" w14:textId="7D09155C" w:rsidR="003C70C8" w:rsidRDefault="003C70C8">
      <w:pPr>
        <w:pStyle w:val="TOC4"/>
        <w:rPr>
          <w:rFonts w:asciiTheme="minorHAnsi" w:eastAsiaTheme="minorEastAsia" w:hAnsiTheme="minorHAnsi" w:cstheme="minorBidi"/>
          <w:noProof/>
          <w:sz w:val="22"/>
          <w:szCs w:val="22"/>
          <w:lang w:val="en-US" w:eastAsia="en-US"/>
        </w:rPr>
      </w:pPr>
      <w:hyperlink w:anchor="_Toc76735986" w:history="1">
        <w:r w:rsidRPr="00516AD7">
          <w:rPr>
            <w:rStyle w:val="Hyperlink"/>
            <w:noProof/>
          </w:rPr>
          <w:t>4.1.3</w:t>
        </w:r>
        <w:r>
          <w:rPr>
            <w:rFonts w:asciiTheme="minorHAnsi" w:eastAsiaTheme="minorEastAsia" w:hAnsiTheme="minorHAnsi" w:cstheme="minorBidi"/>
            <w:noProof/>
            <w:sz w:val="22"/>
            <w:szCs w:val="22"/>
            <w:lang w:val="en-US" w:eastAsia="en-US"/>
          </w:rPr>
          <w:tab/>
        </w:r>
        <w:r w:rsidRPr="00516AD7">
          <w:rPr>
            <w:rStyle w:val="Hyperlink"/>
            <w:noProof/>
          </w:rPr>
          <w:t>Development Environment</w:t>
        </w:r>
        <w:r>
          <w:rPr>
            <w:noProof/>
            <w:webHidden/>
          </w:rPr>
          <w:tab/>
        </w:r>
        <w:r>
          <w:rPr>
            <w:noProof/>
            <w:webHidden/>
          </w:rPr>
          <w:fldChar w:fldCharType="begin"/>
        </w:r>
        <w:r>
          <w:rPr>
            <w:noProof/>
            <w:webHidden/>
          </w:rPr>
          <w:instrText xml:space="preserve"> PAGEREF _Toc76735986 \h </w:instrText>
        </w:r>
        <w:r>
          <w:rPr>
            <w:noProof/>
            <w:webHidden/>
          </w:rPr>
        </w:r>
        <w:r>
          <w:rPr>
            <w:noProof/>
            <w:webHidden/>
          </w:rPr>
          <w:fldChar w:fldCharType="separate"/>
        </w:r>
        <w:r>
          <w:rPr>
            <w:noProof/>
            <w:webHidden/>
          </w:rPr>
          <w:t>26</w:t>
        </w:r>
        <w:r>
          <w:rPr>
            <w:noProof/>
            <w:webHidden/>
          </w:rPr>
          <w:fldChar w:fldCharType="end"/>
        </w:r>
      </w:hyperlink>
    </w:p>
    <w:p w14:paraId="4DD7A30E" w14:textId="7FBF962C" w:rsidR="003C70C8" w:rsidRDefault="003C70C8">
      <w:pPr>
        <w:pStyle w:val="TOC4"/>
        <w:rPr>
          <w:rFonts w:asciiTheme="minorHAnsi" w:eastAsiaTheme="minorEastAsia" w:hAnsiTheme="minorHAnsi" w:cstheme="minorBidi"/>
          <w:noProof/>
          <w:sz w:val="22"/>
          <w:szCs w:val="22"/>
          <w:lang w:val="en-US" w:eastAsia="en-US"/>
        </w:rPr>
      </w:pPr>
      <w:hyperlink w:anchor="_Toc76735987" w:history="1">
        <w:r w:rsidRPr="00516AD7">
          <w:rPr>
            <w:rStyle w:val="Hyperlink"/>
            <w:noProof/>
          </w:rPr>
          <w:t>4.1.4</w:t>
        </w:r>
        <w:r>
          <w:rPr>
            <w:rFonts w:asciiTheme="minorHAnsi" w:eastAsiaTheme="minorEastAsia" w:hAnsiTheme="minorHAnsi" w:cstheme="minorBidi"/>
            <w:noProof/>
            <w:sz w:val="22"/>
            <w:szCs w:val="22"/>
            <w:lang w:val="en-US" w:eastAsia="en-US"/>
          </w:rPr>
          <w:tab/>
        </w:r>
        <w:r w:rsidRPr="00516AD7">
          <w:rPr>
            <w:rStyle w:val="Hyperlink"/>
            <w:noProof/>
          </w:rPr>
          <w:t>Development Environment Setup</w:t>
        </w:r>
        <w:r>
          <w:rPr>
            <w:noProof/>
            <w:webHidden/>
          </w:rPr>
          <w:tab/>
        </w:r>
        <w:r>
          <w:rPr>
            <w:noProof/>
            <w:webHidden/>
          </w:rPr>
          <w:fldChar w:fldCharType="begin"/>
        </w:r>
        <w:r>
          <w:rPr>
            <w:noProof/>
            <w:webHidden/>
          </w:rPr>
          <w:instrText xml:space="preserve"> PAGEREF _Toc76735987 \h </w:instrText>
        </w:r>
        <w:r>
          <w:rPr>
            <w:noProof/>
            <w:webHidden/>
          </w:rPr>
        </w:r>
        <w:r>
          <w:rPr>
            <w:noProof/>
            <w:webHidden/>
          </w:rPr>
          <w:fldChar w:fldCharType="separate"/>
        </w:r>
        <w:r>
          <w:rPr>
            <w:noProof/>
            <w:webHidden/>
          </w:rPr>
          <w:t>26</w:t>
        </w:r>
        <w:r>
          <w:rPr>
            <w:noProof/>
            <w:webHidden/>
          </w:rPr>
          <w:fldChar w:fldCharType="end"/>
        </w:r>
      </w:hyperlink>
    </w:p>
    <w:p w14:paraId="6497249A" w14:textId="26963C56" w:rsidR="003C70C8" w:rsidRDefault="003C70C8">
      <w:pPr>
        <w:pStyle w:val="TOC4"/>
        <w:rPr>
          <w:rFonts w:asciiTheme="minorHAnsi" w:eastAsiaTheme="minorEastAsia" w:hAnsiTheme="minorHAnsi" w:cstheme="minorBidi"/>
          <w:noProof/>
          <w:sz w:val="22"/>
          <w:szCs w:val="22"/>
          <w:lang w:val="en-US" w:eastAsia="en-US"/>
        </w:rPr>
      </w:pPr>
      <w:hyperlink w:anchor="_Toc76735988" w:history="1">
        <w:r w:rsidRPr="00516AD7">
          <w:rPr>
            <w:rStyle w:val="Hyperlink"/>
            <w:noProof/>
          </w:rPr>
          <w:t>4.1.5</w:t>
        </w:r>
        <w:r>
          <w:rPr>
            <w:rFonts w:asciiTheme="minorHAnsi" w:eastAsiaTheme="minorEastAsia" w:hAnsiTheme="minorHAnsi" w:cstheme="minorBidi"/>
            <w:noProof/>
            <w:sz w:val="22"/>
            <w:szCs w:val="22"/>
            <w:lang w:val="en-US" w:eastAsia="en-US"/>
          </w:rPr>
          <w:tab/>
        </w:r>
        <w:r w:rsidRPr="00516AD7">
          <w:rPr>
            <w:rStyle w:val="Hyperlink"/>
            <w:noProof/>
          </w:rPr>
          <w:t>Operational Environment</w:t>
        </w:r>
        <w:r>
          <w:rPr>
            <w:noProof/>
            <w:webHidden/>
          </w:rPr>
          <w:tab/>
        </w:r>
        <w:r>
          <w:rPr>
            <w:noProof/>
            <w:webHidden/>
          </w:rPr>
          <w:fldChar w:fldCharType="begin"/>
        </w:r>
        <w:r>
          <w:rPr>
            <w:noProof/>
            <w:webHidden/>
          </w:rPr>
          <w:instrText xml:space="preserve"> PAGEREF _Toc76735988 \h </w:instrText>
        </w:r>
        <w:r>
          <w:rPr>
            <w:noProof/>
            <w:webHidden/>
          </w:rPr>
        </w:r>
        <w:r>
          <w:rPr>
            <w:noProof/>
            <w:webHidden/>
          </w:rPr>
          <w:fldChar w:fldCharType="separate"/>
        </w:r>
        <w:r>
          <w:rPr>
            <w:noProof/>
            <w:webHidden/>
          </w:rPr>
          <w:t>27</w:t>
        </w:r>
        <w:r>
          <w:rPr>
            <w:noProof/>
            <w:webHidden/>
          </w:rPr>
          <w:fldChar w:fldCharType="end"/>
        </w:r>
      </w:hyperlink>
    </w:p>
    <w:p w14:paraId="156423F4" w14:textId="32F6A63B" w:rsidR="003C70C8" w:rsidRDefault="003C70C8">
      <w:pPr>
        <w:pStyle w:val="TOC4"/>
        <w:rPr>
          <w:rFonts w:asciiTheme="minorHAnsi" w:eastAsiaTheme="minorEastAsia" w:hAnsiTheme="minorHAnsi" w:cstheme="minorBidi"/>
          <w:noProof/>
          <w:sz w:val="22"/>
          <w:szCs w:val="22"/>
          <w:lang w:val="en-US" w:eastAsia="en-US"/>
        </w:rPr>
      </w:pPr>
      <w:hyperlink w:anchor="_Toc76735989" w:history="1">
        <w:r w:rsidRPr="00516AD7">
          <w:rPr>
            <w:rStyle w:val="Hyperlink"/>
            <w:noProof/>
          </w:rPr>
          <w:t>4.1.6</w:t>
        </w:r>
        <w:r>
          <w:rPr>
            <w:rFonts w:asciiTheme="minorHAnsi" w:eastAsiaTheme="minorEastAsia" w:hAnsiTheme="minorHAnsi" w:cstheme="minorBidi"/>
            <w:noProof/>
            <w:sz w:val="22"/>
            <w:szCs w:val="22"/>
            <w:lang w:val="en-US" w:eastAsia="en-US"/>
          </w:rPr>
          <w:tab/>
        </w:r>
        <w:r w:rsidRPr="00516AD7">
          <w:rPr>
            <w:rStyle w:val="Hyperlink"/>
            <w:noProof/>
          </w:rPr>
          <w:t>Simulation</w:t>
        </w:r>
        <w:r>
          <w:rPr>
            <w:noProof/>
            <w:webHidden/>
          </w:rPr>
          <w:tab/>
        </w:r>
        <w:r>
          <w:rPr>
            <w:noProof/>
            <w:webHidden/>
          </w:rPr>
          <w:fldChar w:fldCharType="begin"/>
        </w:r>
        <w:r>
          <w:rPr>
            <w:noProof/>
            <w:webHidden/>
          </w:rPr>
          <w:instrText xml:space="preserve"> PAGEREF _Toc76735989 \h </w:instrText>
        </w:r>
        <w:r>
          <w:rPr>
            <w:noProof/>
            <w:webHidden/>
          </w:rPr>
        </w:r>
        <w:r>
          <w:rPr>
            <w:noProof/>
            <w:webHidden/>
          </w:rPr>
          <w:fldChar w:fldCharType="separate"/>
        </w:r>
        <w:r>
          <w:rPr>
            <w:noProof/>
            <w:webHidden/>
          </w:rPr>
          <w:t>27</w:t>
        </w:r>
        <w:r>
          <w:rPr>
            <w:noProof/>
            <w:webHidden/>
          </w:rPr>
          <w:fldChar w:fldCharType="end"/>
        </w:r>
      </w:hyperlink>
    </w:p>
    <w:p w14:paraId="3DC412B8" w14:textId="63098F69" w:rsidR="003C70C8" w:rsidRDefault="003C70C8">
      <w:pPr>
        <w:pStyle w:val="TOC4"/>
        <w:rPr>
          <w:rFonts w:asciiTheme="minorHAnsi" w:eastAsiaTheme="minorEastAsia" w:hAnsiTheme="minorHAnsi" w:cstheme="minorBidi"/>
          <w:noProof/>
          <w:sz w:val="22"/>
          <w:szCs w:val="22"/>
          <w:lang w:val="en-US" w:eastAsia="en-US"/>
        </w:rPr>
      </w:pPr>
      <w:hyperlink w:anchor="_Toc76735990" w:history="1">
        <w:r w:rsidRPr="00516AD7">
          <w:rPr>
            <w:rStyle w:val="Hyperlink"/>
            <w:noProof/>
          </w:rPr>
          <w:t>4.1.7</w:t>
        </w:r>
        <w:r>
          <w:rPr>
            <w:rFonts w:asciiTheme="minorHAnsi" w:eastAsiaTheme="minorEastAsia" w:hAnsiTheme="minorHAnsi" w:cstheme="minorBidi"/>
            <w:noProof/>
            <w:sz w:val="22"/>
            <w:szCs w:val="22"/>
            <w:lang w:val="en-US" w:eastAsia="en-US"/>
          </w:rPr>
          <w:tab/>
        </w:r>
        <w:r w:rsidRPr="00516AD7">
          <w:rPr>
            <w:rStyle w:val="Hyperlink"/>
            <w:noProof/>
          </w:rPr>
          <w:t>Navigation</w:t>
        </w:r>
        <w:r>
          <w:rPr>
            <w:noProof/>
            <w:webHidden/>
          </w:rPr>
          <w:tab/>
        </w:r>
        <w:r>
          <w:rPr>
            <w:noProof/>
            <w:webHidden/>
          </w:rPr>
          <w:fldChar w:fldCharType="begin"/>
        </w:r>
        <w:r>
          <w:rPr>
            <w:noProof/>
            <w:webHidden/>
          </w:rPr>
          <w:instrText xml:space="preserve"> PAGEREF _Toc76735990 \h </w:instrText>
        </w:r>
        <w:r>
          <w:rPr>
            <w:noProof/>
            <w:webHidden/>
          </w:rPr>
        </w:r>
        <w:r>
          <w:rPr>
            <w:noProof/>
            <w:webHidden/>
          </w:rPr>
          <w:fldChar w:fldCharType="separate"/>
        </w:r>
        <w:r>
          <w:rPr>
            <w:noProof/>
            <w:webHidden/>
          </w:rPr>
          <w:t>30</w:t>
        </w:r>
        <w:r>
          <w:rPr>
            <w:noProof/>
            <w:webHidden/>
          </w:rPr>
          <w:fldChar w:fldCharType="end"/>
        </w:r>
      </w:hyperlink>
    </w:p>
    <w:p w14:paraId="260EF6D6" w14:textId="46F3DFFA" w:rsidR="003C70C8" w:rsidRDefault="003C70C8">
      <w:pPr>
        <w:pStyle w:val="TOC4"/>
        <w:rPr>
          <w:rFonts w:asciiTheme="minorHAnsi" w:eastAsiaTheme="minorEastAsia" w:hAnsiTheme="minorHAnsi" w:cstheme="minorBidi"/>
          <w:noProof/>
          <w:sz w:val="22"/>
          <w:szCs w:val="22"/>
          <w:lang w:val="en-US" w:eastAsia="en-US"/>
        </w:rPr>
      </w:pPr>
      <w:hyperlink w:anchor="_Toc76735991" w:history="1">
        <w:r w:rsidRPr="00516AD7">
          <w:rPr>
            <w:rStyle w:val="Hyperlink"/>
            <w:noProof/>
          </w:rPr>
          <w:t>4.1.8</w:t>
        </w:r>
        <w:r>
          <w:rPr>
            <w:rFonts w:asciiTheme="minorHAnsi" w:eastAsiaTheme="minorEastAsia" w:hAnsiTheme="minorHAnsi" w:cstheme="minorBidi"/>
            <w:noProof/>
            <w:sz w:val="22"/>
            <w:szCs w:val="22"/>
            <w:lang w:val="en-US" w:eastAsia="en-US"/>
          </w:rPr>
          <w:tab/>
        </w:r>
        <w:r w:rsidRPr="00516AD7">
          <w:rPr>
            <w:rStyle w:val="Hyperlink"/>
            <w:noProof/>
          </w:rPr>
          <w:t>Exploring Envoirnment</w:t>
        </w:r>
        <w:r>
          <w:rPr>
            <w:noProof/>
            <w:webHidden/>
          </w:rPr>
          <w:tab/>
        </w:r>
        <w:r>
          <w:rPr>
            <w:noProof/>
            <w:webHidden/>
          </w:rPr>
          <w:fldChar w:fldCharType="begin"/>
        </w:r>
        <w:r>
          <w:rPr>
            <w:noProof/>
            <w:webHidden/>
          </w:rPr>
          <w:instrText xml:space="preserve"> PAGEREF _Toc76735991 \h </w:instrText>
        </w:r>
        <w:r>
          <w:rPr>
            <w:noProof/>
            <w:webHidden/>
          </w:rPr>
        </w:r>
        <w:r>
          <w:rPr>
            <w:noProof/>
            <w:webHidden/>
          </w:rPr>
          <w:fldChar w:fldCharType="separate"/>
        </w:r>
        <w:r>
          <w:rPr>
            <w:noProof/>
            <w:webHidden/>
          </w:rPr>
          <w:t>31</w:t>
        </w:r>
        <w:r>
          <w:rPr>
            <w:noProof/>
            <w:webHidden/>
          </w:rPr>
          <w:fldChar w:fldCharType="end"/>
        </w:r>
      </w:hyperlink>
    </w:p>
    <w:p w14:paraId="272028FD" w14:textId="79BC8193" w:rsidR="003C70C8" w:rsidRDefault="003C70C8">
      <w:pPr>
        <w:pStyle w:val="TOC4"/>
        <w:rPr>
          <w:rFonts w:asciiTheme="minorHAnsi" w:eastAsiaTheme="minorEastAsia" w:hAnsiTheme="minorHAnsi" w:cstheme="minorBidi"/>
          <w:noProof/>
          <w:sz w:val="22"/>
          <w:szCs w:val="22"/>
          <w:lang w:val="en-US" w:eastAsia="en-US"/>
        </w:rPr>
      </w:pPr>
      <w:hyperlink w:anchor="_Toc76735992" w:history="1">
        <w:r w:rsidRPr="00516AD7">
          <w:rPr>
            <w:rStyle w:val="Hyperlink"/>
            <w:noProof/>
          </w:rPr>
          <w:t>4.1.9</w:t>
        </w:r>
        <w:r>
          <w:rPr>
            <w:rFonts w:asciiTheme="minorHAnsi" w:eastAsiaTheme="minorEastAsia" w:hAnsiTheme="minorHAnsi" w:cstheme="minorBidi"/>
            <w:noProof/>
            <w:sz w:val="22"/>
            <w:szCs w:val="22"/>
            <w:lang w:val="en-US" w:eastAsia="en-US"/>
          </w:rPr>
          <w:tab/>
        </w:r>
        <w:r w:rsidRPr="00516AD7">
          <w:rPr>
            <w:rStyle w:val="Hyperlink"/>
            <w:noProof/>
          </w:rPr>
          <w:t>Manual Control</w:t>
        </w:r>
        <w:r>
          <w:rPr>
            <w:noProof/>
            <w:webHidden/>
          </w:rPr>
          <w:tab/>
        </w:r>
        <w:r>
          <w:rPr>
            <w:noProof/>
            <w:webHidden/>
          </w:rPr>
          <w:fldChar w:fldCharType="begin"/>
        </w:r>
        <w:r>
          <w:rPr>
            <w:noProof/>
            <w:webHidden/>
          </w:rPr>
          <w:instrText xml:space="preserve"> PAGEREF _Toc76735992 \h </w:instrText>
        </w:r>
        <w:r>
          <w:rPr>
            <w:noProof/>
            <w:webHidden/>
          </w:rPr>
        </w:r>
        <w:r>
          <w:rPr>
            <w:noProof/>
            <w:webHidden/>
          </w:rPr>
          <w:fldChar w:fldCharType="separate"/>
        </w:r>
        <w:r>
          <w:rPr>
            <w:noProof/>
            <w:webHidden/>
          </w:rPr>
          <w:t>32</w:t>
        </w:r>
        <w:r>
          <w:rPr>
            <w:noProof/>
            <w:webHidden/>
          </w:rPr>
          <w:fldChar w:fldCharType="end"/>
        </w:r>
      </w:hyperlink>
    </w:p>
    <w:p w14:paraId="17D1430F" w14:textId="12B5DE07" w:rsidR="003C70C8" w:rsidRDefault="003C70C8">
      <w:pPr>
        <w:pStyle w:val="TOC4"/>
        <w:rPr>
          <w:rFonts w:asciiTheme="minorHAnsi" w:eastAsiaTheme="minorEastAsia" w:hAnsiTheme="minorHAnsi" w:cstheme="minorBidi"/>
          <w:noProof/>
          <w:sz w:val="22"/>
          <w:szCs w:val="22"/>
          <w:lang w:val="en-US" w:eastAsia="en-US"/>
        </w:rPr>
      </w:pPr>
      <w:hyperlink w:anchor="_Toc76735993" w:history="1">
        <w:r w:rsidRPr="00516AD7">
          <w:rPr>
            <w:rStyle w:val="Hyperlink"/>
            <w:noProof/>
          </w:rPr>
          <w:t>4.1.10</w:t>
        </w:r>
        <w:r>
          <w:rPr>
            <w:rFonts w:asciiTheme="minorHAnsi" w:eastAsiaTheme="minorEastAsia" w:hAnsiTheme="minorHAnsi" w:cstheme="minorBidi"/>
            <w:noProof/>
            <w:sz w:val="22"/>
            <w:szCs w:val="22"/>
            <w:lang w:val="en-US" w:eastAsia="en-US"/>
          </w:rPr>
          <w:tab/>
        </w:r>
        <w:r w:rsidRPr="00516AD7">
          <w:rPr>
            <w:rStyle w:val="Hyperlink"/>
            <w:noProof/>
          </w:rPr>
          <w:t>Virtual World</w:t>
        </w:r>
        <w:r>
          <w:rPr>
            <w:noProof/>
            <w:webHidden/>
          </w:rPr>
          <w:tab/>
        </w:r>
        <w:r>
          <w:rPr>
            <w:noProof/>
            <w:webHidden/>
          </w:rPr>
          <w:fldChar w:fldCharType="begin"/>
        </w:r>
        <w:r>
          <w:rPr>
            <w:noProof/>
            <w:webHidden/>
          </w:rPr>
          <w:instrText xml:space="preserve"> PAGEREF _Toc76735993 \h </w:instrText>
        </w:r>
        <w:r>
          <w:rPr>
            <w:noProof/>
            <w:webHidden/>
          </w:rPr>
        </w:r>
        <w:r>
          <w:rPr>
            <w:noProof/>
            <w:webHidden/>
          </w:rPr>
          <w:fldChar w:fldCharType="separate"/>
        </w:r>
        <w:r>
          <w:rPr>
            <w:noProof/>
            <w:webHidden/>
          </w:rPr>
          <w:t>33</w:t>
        </w:r>
        <w:r>
          <w:rPr>
            <w:noProof/>
            <w:webHidden/>
          </w:rPr>
          <w:fldChar w:fldCharType="end"/>
        </w:r>
      </w:hyperlink>
    </w:p>
    <w:p w14:paraId="5206656C" w14:textId="5F84C923" w:rsidR="003C70C8" w:rsidRDefault="003C70C8">
      <w:pPr>
        <w:pStyle w:val="TOC3"/>
        <w:rPr>
          <w:rFonts w:asciiTheme="minorHAnsi" w:eastAsiaTheme="minorEastAsia" w:hAnsiTheme="minorHAnsi" w:cstheme="minorBidi"/>
          <w:noProof/>
          <w:sz w:val="22"/>
          <w:szCs w:val="22"/>
          <w:lang w:val="en-US" w:eastAsia="en-US"/>
        </w:rPr>
      </w:pPr>
      <w:hyperlink w:anchor="_Toc76735994" w:history="1">
        <w:r w:rsidRPr="00516AD7">
          <w:rPr>
            <w:rStyle w:val="Hyperlink"/>
            <w:noProof/>
          </w:rPr>
          <w:t>4.2</w:t>
        </w:r>
        <w:r>
          <w:rPr>
            <w:rFonts w:asciiTheme="minorHAnsi" w:eastAsiaTheme="minorEastAsia" w:hAnsiTheme="minorHAnsi" w:cstheme="minorBidi"/>
            <w:noProof/>
            <w:sz w:val="22"/>
            <w:szCs w:val="22"/>
            <w:lang w:val="en-US" w:eastAsia="en-US"/>
          </w:rPr>
          <w:tab/>
        </w:r>
        <w:r w:rsidRPr="00516AD7">
          <w:rPr>
            <w:rStyle w:val="Hyperlink"/>
            <w:noProof/>
          </w:rPr>
          <w:t>Hardware</w:t>
        </w:r>
        <w:r>
          <w:rPr>
            <w:noProof/>
            <w:webHidden/>
          </w:rPr>
          <w:tab/>
        </w:r>
        <w:r>
          <w:rPr>
            <w:noProof/>
            <w:webHidden/>
          </w:rPr>
          <w:fldChar w:fldCharType="begin"/>
        </w:r>
        <w:r>
          <w:rPr>
            <w:noProof/>
            <w:webHidden/>
          </w:rPr>
          <w:instrText xml:space="preserve"> PAGEREF _Toc76735994 \h </w:instrText>
        </w:r>
        <w:r>
          <w:rPr>
            <w:noProof/>
            <w:webHidden/>
          </w:rPr>
        </w:r>
        <w:r>
          <w:rPr>
            <w:noProof/>
            <w:webHidden/>
          </w:rPr>
          <w:fldChar w:fldCharType="separate"/>
        </w:r>
        <w:r>
          <w:rPr>
            <w:noProof/>
            <w:webHidden/>
          </w:rPr>
          <w:t>34</w:t>
        </w:r>
        <w:r>
          <w:rPr>
            <w:noProof/>
            <w:webHidden/>
          </w:rPr>
          <w:fldChar w:fldCharType="end"/>
        </w:r>
      </w:hyperlink>
    </w:p>
    <w:p w14:paraId="5A6DCB4E" w14:textId="393B1976" w:rsidR="003C70C8" w:rsidRDefault="003C70C8">
      <w:pPr>
        <w:pStyle w:val="TOC4"/>
        <w:rPr>
          <w:rFonts w:asciiTheme="minorHAnsi" w:eastAsiaTheme="minorEastAsia" w:hAnsiTheme="minorHAnsi" w:cstheme="minorBidi"/>
          <w:noProof/>
          <w:sz w:val="22"/>
          <w:szCs w:val="22"/>
          <w:lang w:val="en-US" w:eastAsia="en-US"/>
        </w:rPr>
      </w:pPr>
      <w:hyperlink w:anchor="_Toc76735995" w:history="1">
        <w:r w:rsidRPr="00516AD7">
          <w:rPr>
            <w:rStyle w:val="Hyperlink"/>
            <w:noProof/>
          </w:rPr>
          <w:t>4.2.1</w:t>
        </w:r>
        <w:r>
          <w:rPr>
            <w:rFonts w:asciiTheme="minorHAnsi" w:eastAsiaTheme="minorEastAsia" w:hAnsiTheme="minorHAnsi" w:cstheme="minorBidi"/>
            <w:noProof/>
            <w:sz w:val="22"/>
            <w:szCs w:val="22"/>
            <w:lang w:val="en-US" w:eastAsia="en-US"/>
          </w:rPr>
          <w:tab/>
        </w:r>
        <w:r w:rsidRPr="00516AD7">
          <w:rPr>
            <w:rStyle w:val="Hyperlink"/>
            <w:noProof/>
          </w:rPr>
          <w:t>ROS Core</w:t>
        </w:r>
        <w:r>
          <w:rPr>
            <w:noProof/>
            <w:webHidden/>
          </w:rPr>
          <w:tab/>
        </w:r>
        <w:r>
          <w:rPr>
            <w:noProof/>
            <w:webHidden/>
          </w:rPr>
          <w:fldChar w:fldCharType="begin"/>
        </w:r>
        <w:r>
          <w:rPr>
            <w:noProof/>
            <w:webHidden/>
          </w:rPr>
          <w:instrText xml:space="preserve"> PAGEREF _Toc76735995 \h </w:instrText>
        </w:r>
        <w:r>
          <w:rPr>
            <w:noProof/>
            <w:webHidden/>
          </w:rPr>
        </w:r>
        <w:r>
          <w:rPr>
            <w:noProof/>
            <w:webHidden/>
          </w:rPr>
          <w:fldChar w:fldCharType="separate"/>
        </w:r>
        <w:r>
          <w:rPr>
            <w:noProof/>
            <w:webHidden/>
          </w:rPr>
          <w:t>35</w:t>
        </w:r>
        <w:r>
          <w:rPr>
            <w:noProof/>
            <w:webHidden/>
          </w:rPr>
          <w:fldChar w:fldCharType="end"/>
        </w:r>
      </w:hyperlink>
    </w:p>
    <w:p w14:paraId="411D5ED4" w14:textId="7C9AB617" w:rsidR="003C70C8" w:rsidRDefault="003C70C8">
      <w:pPr>
        <w:pStyle w:val="TOC4"/>
        <w:rPr>
          <w:rFonts w:asciiTheme="minorHAnsi" w:eastAsiaTheme="minorEastAsia" w:hAnsiTheme="minorHAnsi" w:cstheme="minorBidi"/>
          <w:noProof/>
          <w:sz w:val="22"/>
          <w:szCs w:val="22"/>
          <w:lang w:val="en-US" w:eastAsia="en-US"/>
        </w:rPr>
      </w:pPr>
      <w:hyperlink w:anchor="_Toc76735996" w:history="1">
        <w:r w:rsidRPr="00516AD7">
          <w:rPr>
            <w:rStyle w:val="Hyperlink"/>
            <w:noProof/>
          </w:rPr>
          <w:t>4.2.2</w:t>
        </w:r>
        <w:r>
          <w:rPr>
            <w:rFonts w:asciiTheme="minorHAnsi" w:eastAsiaTheme="minorEastAsia" w:hAnsiTheme="minorHAnsi" w:cstheme="minorBidi"/>
            <w:noProof/>
            <w:sz w:val="22"/>
            <w:szCs w:val="22"/>
            <w:lang w:val="en-US" w:eastAsia="en-US"/>
          </w:rPr>
          <w:tab/>
        </w:r>
        <w:r w:rsidRPr="00516AD7">
          <w:rPr>
            <w:rStyle w:val="Hyperlink"/>
            <w:noProof/>
          </w:rPr>
          <w:t>SLAM, Navigation, Environment Exploration and Manual Control</w:t>
        </w:r>
        <w:r>
          <w:rPr>
            <w:noProof/>
            <w:webHidden/>
          </w:rPr>
          <w:tab/>
        </w:r>
        <w:r>
          <w:rPr>
            <w:noProof/>
            <w:webHidden/>
          </w:rPr>
          <w:fldChar w:fldCharType="begin"/>
        </w:r>
        <w:r>
          <w:rPr>
            <w:noProof/>
            <w:webHidden/>
          </w:rPr>
          <w:instrText xml:space="preserve"> PAGEREF _Toc76735996 \h </w:instrText>
        </w:r>
        <w:r>
          <w:rPr>
            <w:noProof/>
            <w:webHidden/>
          </w:rPr>
        </w:r>
        <w:r>
          <w:rPr>
            <w:noProof/>
            <w:webHidden/>
          </w:rPr>
          <w:fldChar w:fldCharType="separate"/>
        </w:r>
        <w:r>
          <w:rPr>
            <w:noProof/>
            <w:webHidden/>
          </w:rPr>
          <w:t>36</w:t>
        </w:r>
        <w:r>
          <w:rPr>
            <w:noProof/>
            <w:webHidden/>
          </w:rPr>
          <w:fldChar w:fldCharType="end"/>
        </w:r>
      </w:hyperlink>
    </w:p>
    <w:p w14:paraId="1ECBCFA6" w14:textId="4F4169B7" w:rsidR="003C70C8" w:rsidRDefault="003C70C8">
      <w:pPr>
        <w:pStyle w:val="TOC4"/>
        <w:rPr>
          <w:rFonts w:asciiTheme="minorHAnsi" w:eastAsiaTheme="minorEastAsia" w:hAnsiTheme="minorHAnsi" w:cstheme="minorBidi"/>
          <w:noProof/>
          <w:sz w:val="22"/>
          <w:szCs w:val="22"/>
          <w:lang w:val="en-US" w:eastAsia="en-US"/>
        </w:rPr>
      </w:pPr>
      <w:hyperlink w:anchor="_Toc76735997" w:history="1">
        <w:r w:rsidRPr="00516AD7">
          <w:rPr>
            <w:rStyle w:val="Hyperlink"/>
            <w:noProof/>
          </w:rPr>
          <w:t>4.2.3</w:t>
        </w:r>
        <w:r>
          <w:rPr>
            <w:rFonts w:asciiTheme="minorHAnsi" w:eastAsiaTheme="minorEastAsia" w:hAnsiTheme="minorHAnsi" w:cstheme="minorBidi"/>
            <w:noProof/>
            <w:sz w:val="22"/>
            <w:szCs w:val="22"/>
            <w:lang w:val="en-US" w:eastAsia="en-US"/>
          </w:rPr>
          <w:tab/>
        </w:r>
        <w:r w:rsidRPr="00516AD7">
          <w:rPr>
            <w:rStyle w:val="Hyperlink"/>
            <w:noProof/>
          </w:rPr>
          <w:t>Connecting with TURTLEBOT</w:t>
        </w:r>
        <w:r>
          <w:rPr>
            <w:noProof/>
            <w:webHidden/>
          </w:rPr>
          <w:tab/>
        </w:r>
        <w:r>
          <w:rPr>
            <w:noProof/>
            <w:webHidden/>
          </w:rPr>
          <w:fldChar w:fldCharType="begin"/>
        </w:r>
        <w:r>
          <w:rPr>
            <w:noProof/>
            <w:webHidden/>
          </w:rPr>
          <w:instrText xml:space="preserve"> PAGEREF _Toc76735997 \h </w:instrText>
        </w:r>
        <w:r>
          <w:rPr>
            <w:noProof/>
            <w:webHidden/>
          </w:rPr>
        </w:r>
        <w:r>
          <w:rPr>
            <w:noProof/>
            <w:webHidden/>
          </w:rPr>
          <w:fldChar w:fldCharType="separate"/>
        </w:r>
        <w:r>
          <w:rPr>
            <w:noProof/>
            <w:webHidden/>
          </w:rPr>
          <w:t>36</w:t>
        </w:r>
        <w:r>
          <w:rPr>
            <w:noProof/>
            <w:webHidden/>
          </w:rPr>
          <w:fldChar w:fldCharType="end"/>
        </w:r>
      </w:hyperlink>
    </w:p>
    <w:p w14:paraId="0BE9C49C" w14:textId="29E5AE90" w:rsidR="003C70C8" w:rsidRDefault="003C70C8">
      <w:pPr>
        <w:pStyle w:val="TOC4"/>
        <w:rPr>
          <w:rFonts w:asciiTheme="minorHAnsi" w:eastAsiaTheme="minorEastAsia" w:hAnsiTheme="minorHAnsi" w:cstheme="minorBidi"/>
          <w:noProof/>
          <w:sz w:val="22"/>
          <w:szCs w:val="22"/>
          <w:lang w:val="en-US" w:eastAsia="en-US"/>
        </w:rPr>
      </w:pPr>
      <w:hyperlink w:anchor="_Toc76735998" w:history="1">
        <w:r w:rsidRPr="00516AD7">
          <w:rPr>
            <w:rStyle w:val="Hyperlink"/>
            <w:noProof/>
          </w:rPr>
          <w:t>4.2.4</w:t>
        </w:r>
        <w:r>
          <w:rPr>
            <w:rFonts w:asciiTheme="minorHAnsi" w:eastAsiaTheme="minorEastAsia" w:hAnsiTheme="minorHAnsi" w:cstheme="minorBidi"/>
            <w:noProof/>
            <w:sz w:val="22"/>
            <w:szCs w:val="22"/>
            <w:lang w:val="en-US" w:eastAsia="en-US"/>
          </w:rPr>
          <w:tab/>
        </w:r>
        <w:r w:rsidRPr="00516AD7">
          <w:rPr>
            <w:rStyle w:val="Hyperlink"/>
            <w:noProof/>
          </w:rPr>
          <w:t>Environmental Data</w:t>
        </w:r>
        <w:r>
          <w:rPr>
            <w:noProof/>
            <w:webHidden/>
          </w:rPr>
          <w:tab/>
        </w:r>
        <w:r>
          <w:rPr>
            <w:noProof/>
            <w:webHidden/>
          </w:rPr>
          <w:fldChar w:fldCharType="begin"/>
        </w:r>
        <w:r>
          <w:rPr>
            <w:noProof/>
            <w:webHidden/>
          </w:rPr>
          <w:instrText xml:space="preserve"> PAGEREF _Toc76735998 \h </w:instrText>
        </w:r>
        <w:r>
          <w:rPr>
            <w:noProof/>
            <w:webHidden/>
          </w:rPr>
        </w:r>
        <w:r>
          <w:rPr>
            <w:noProof/>
            <w:webHidden/>
          </w:rPr>
          <w:fldChar w:fldCharType="separate"/>
        </w:r>
        <w:r>
          <w:rPr>
            <w:noProof/>
            <w:webHidden/>
          </w:rPr>
          <w:t>37</w:t>
        </w:r>
        <w:r>
          <w:rPr>
            <w:noProof/>
            <w:webHidden/>
          </w:rPr>
          <w:fldChar w:fldCharType="end"/>
        </w:r>
      </w:hyperlink>
    </w:p>
    <w:p w14:paraId="22285C15" w14:textId="56F0274C" w:rsidR="003C70C8" w:rsidRDefault="003C70C8">
      <w:pPr>
        <w:pStyle w:val="TOC4"/>
        <w:rPr>
          <w:rFonts w:asciiTheme="minorHAnsi" w:eastAsiaTheme="minorEastAsia" w:hAnsiTheme="minorHAnsi" w:cstheme="minorBidi"/>
          <w:noProof/>
          <w:sz w:val="22"/>
          <w:szCs w:val="22"/>
          <w:lang w:val="en-US" w:eastAsia="en-US"/>
        </w:rPr>
      </w:pPr>
      <w:hyperlink w:anchor="_Toc76735999" w:history="1">
        <w:r w:rsidRPr="00516AD7">
          <w:rPr>
            <w:rStyle w:val="Hyperlink"/>
            <w:noProof/>
          </w:rPr>
          <w:t>4.2.5</w:t>
        </w:r>
        <w:r>
          <w:rPr>
            <w:rFonts w:asciiTheme="minorHAnsi" w:eastAsiaTheme="minorEastAsia" w:hAnsiTheme="minorHAnsi" w:cstheme="minorBidi"/>
            <w:noProof/>
            <w:sz w:val="22"/>
            <w:szCs w:val="22"/>
            <w:lang w:val="en-US" w:eastAsia="en-US"/>
          </w:rPr>
          <w:tab/>
        </w:r>
        <w:r w:rsidRPr="00516AD7">
          <w:rPr>
            <w:rStyle w:val="Hyperlink"/>
            <w:noProof/>
          </w:rPr>
          <w:t>Firebase</w:t>
        </w:r>
        <w:r>
          <w:rPr>
            <w:noProof/>
            <w:webHidden/>
          </w:rPr>
          <w:tab/>
        </w:r>
        <w:r>
          <w:rPr>
            <w:noProof/>
            <w:webHidden/>
          </w:rPr>
          <w:fldChar w:fldCharType="begin"/>
        </w:r>
        <w:r>
          <w:rPr>
            <w:noProof/>
            <w:webHidden/>
          </w:rPr>
          <w:instrText xml:space="preserve"> PAGEREF _Toc76735999 \h </w:instrText>
        </w:r>
        <w:r>
          <w:rPr>
            <w:noProof/>
            <w:webHidden/>
          </w:rPr>
        </w:r>
        <w:r>
          <w:rPr>
            <w:noProof/>
            <w:webHidden/>
          </w:rPr>
          <w:fldChar w:fldCharType="separate"/>
        </w:r>
        <w:r>
          <w:rPr>
            <w:noProof/>
            <w:webHidden/>
          </w:rPr>
          <w:t>39</w:t>
        </w:r>
        <w:r>
          <w:rPr>
            <w:noProof/>
            <w:webHidden/>
          </w:rPr>
          <w:fldChar w:fldCharType="end"/>
        </w:r>
      </w:hyperlink>
    </w:p>
    <w:p w14:paraId="01614914" w14:textId="45E6A094" w:rsidR="003C70C8" w:rsidRDefault="003C70C8">
      <w:pPr>
        <w:pStyle w:val="TOC4"/>
        <w:rPr>
          <w:rFonts w:asciiTheme="minorHAnsi" w:eastAsiaTheme="minorEastAsia" w:hAnsiTheme="minorHAnsi" w:cstheme="minorBidi"/>
          <w:noProof/>
          <w:sz w:val="22"/>
          <w:szCs w:val="22"/>
          <w:lang w:val="en-US" w:eastAsia="en-US"/>
        </w:rPr>
      </w:pPr>
      <w:hyperlink w:anchor="_Toc76736000" w:history="1">
        <w:r w:rsidRPr="00516AD7">
          <w:rPr>
            <w:rStyle w:val="Hyperlink"/>
            <w:noProof/>
          </w:rPr>
          <w:t>4.2.6</w:t>
        </w:r>
        <w:r>
          <w:rPr>
            <w:rFonts w:asciiTheme="minorHAnsi" w:eastAsiaTheme="minorEastAsia" w:hAnsiTheme="minorHAnsi" w:cstheme="minorBidi"/>
            <w:noProof/>
            <w:sz w:val="22"/>
            <w:szCs w:val="22"/>
            <w:lang w:val="en-US" w:eastAsia="en-US"/>
          </w:rPr>
          <w:tab/>
        </w:r>
        <w:r w:rsidRPr="00516AD7">
          <w:rPr>
            <w:rStyle w:val="Hyperlink"/>
            <w:noProof/>
          </w:rPr>
          <w:t>Android Application</w:t>
        </w:r>
        <w:r>
          <w:rPr>
            <w:noProof/>
            <w:webHidden/>
          </w:rPr>
          <w:tab/>
        </w:r>
        <w:r>
          <w:rPr>
            <w:noProof/>
            <w:webHidden/>
          </w:rPr>
          <w:fldChar w:fldCharType="begin"/>
        </w:r>
        <w:r>
          <w:rPr>
            <w:noProof/>
            <w:webHidden/>
          </w:rPr>
          <w:instrText xml:space="preserve"> PAGEREF _Toc76736000 \h </w:instrText>
        </w:r>
        <w:r>
          <w:rPr>
            <w:noProof/>
            <w:webHidden/>
          </w:rPr>
        </w:r>
        <w:r>
          <w:rPr>
            <w:noProof/>
            <w:webHidden/>
          </w:rPr>
          <w:fldChar w:fldCharType="separate"/>
        </w:r>
        <w:r>
          <w:rPr>
            <w:noProof/>
            <w:webHidden/>
          </w:rPr>
          <w:t>40</w:t>
        </w:r>
        <w:r>
          <w:rPr>
            <w:noProof/>
            <w:webHidden/>
          </w:rPr>
          <w:fldChar w:fldCharType="end"/>
        </w:r>
      </w:hyperlink>
    </w:p>
    <w:p w14:paraId="0C3D47A1" w14:textId="537ABC70" w:rsidR="003C70C8" w:rsidRDefault="003C70C8">
      <w:pPr>
        <w:pStyle w:val="TOC4"/>
        <w:rPr>
          <w:rFonts w:asciiTheme="minorHAnsi" w:eastAsiaTheme="minorEastAsia" w:hAnsiTheme="minorHAnsi" w:cstheme="minorBidi"/>
          <w:noProof/>
          <w:sz w:val="22"/>
          <w:szCs w:val="22"/>
          <w:lang w:val="en-US" w:eastAsia="en-US"/>
        </w:rPr>
      </w:pPr>
      <w:hyperlink w:anchor="_Toc76736001" w:history="1">
        <w:r w:rsidRPr="00516AD7">
          <w:rPr>
            <w:rStyle w:val="Hyperlink"/>
            <w:noProof/>
          </w:rPr>
          <w:t>4.2.7</w:t>
        </w:r>
        <w:r>
          <w:rPr>
            <w:rFonts w:asciiTheme="minorHAnsi" w:eastAsiaTheme="minorEastAsia" w:hAnsiTheme="minorHAnsi" w:cstheme="minorBidi"/>
            <w:noProof/>
            <w:sz w:val="22"/>
            <w:szCs w:val="22"/>
            <w:lang w:val="en-US" w:eastAsia="en-US"/>
          </w:rPr>
          <w:tab/>
        </w:r>
        <w:r w:rsidRPr="00516AD7">
          <w:rPr>
            <w:rStyle w:val="Hyperlink"/>
            <w:noProof/>
          </w:rPr>
          <w:t>TurtleBot3</w:t>
        </w:r>
        <w:r>
          <w:rPr>
            <w:noProof/>
            <w:webHidden/>
          </w:rPr>
          <w:tab/>
        </w:r>
        <w:r>
          <w:rPr>
            <w:noProof/>
            <w:webHidden/>
          </w:rPr>
          <w:fldChar w:fldCharType="begin"/>
        </w:r>
        <w:r>
          <w:rPr>
            <w:noProof/>
            <w:webHidden/>
          </w:rPr>
          <w:instrText xml:space="preserve"> PAGEREF _Toc76736001 \h </w:instrText>
        </w:r>
        <w:r>
          <w:rPr>
            <w:noProof/>
            <w:webHidden/>
          </w:rPr>
        </w:r>
        <w:r>
          <w:rPr>
            <w:noProof/>
            <w:webHidden/>
          </w:rPr>
          <w:fldChar w:fldCharType="separate"/>
        </w:r>
        <w:r>
          <w:rPr>
            <w:noProof/>
            <w:webHidden/>
          </w:rPr>
          <w:t>41</w:t>
        </w:r>
        <w:r>
          <w:rPr>
            <w:noProof/>
            <w:webHidden/>
          </w:rPr>
          <w:fldChar w:fldCharType="end"/>
        </w:r>
      </w:hyperlink>
    </w:p>
    <w:p w14:paraId="25F1AA48" w14:textId="4D13691E" w:rsidR="003C70C8" w:rsidRDefault="003C70C8">
      <w:pPr>
        <w:pStyle w:val="TOC4"/>
        <w:rPr>
          <w:rFonts w:asciiTheme="minorHAnsi" w:eastAsiaTheme="minorEastAsia" w:hAnsiTheme="minorHAnsi" w:cstheme="minorBidi"/>
          <w:noProof/>
          <w:sz w:val="22"/>
          <w:szCs w:val="22"/>
          <w:lang w:val="en-US" w:eastAsia="en-US"/>
        </w:rPr>
      </w:pPr>
      <w:hyperlink w:anchor="_Toc76736002" w:history="1">
        <w:r w:rsidRPr="00516AD7">
          <w:rPr>
            <w:rStyle w:val="Hyperlink"/>
            <w:noProof/>
          </w:rPr>
          <w:t>4.2.8</w:t>
        </w:r>
        <w:r>
          <w:rPr>
            <w:rFonts w:asciiTheme="minorHAnsi" w:eastAsiaTheme="minorEastAsia" w:hAnsiTheme="minorHAnsi" w:cstheme="minorBidi"/>
            <w:noProof/>
            <w:sz w:val="22"/>
            <w:szCs w:val="22"/>
            <w:lang w:val="en-US" w:eastAsia="en-US"/>
          </w:rPr>
          <w:tab/>
        </w:r>
        <w:r w:rsidRPr="00516AD7">
          <w:rPr>
            <w:rStyle w:val="Hyperlink"/>
            <w:noProof/>
          </w:rPr>
          <w:t>TurtleBot3 Block Diagram</w:t>
        </w:r>
        <w:r>
          <w:rPr>
            <w:noProof/>
            <w:webHidden/>
          </w:rPr>
          <w:tab/>
        </w:r>
        <w:r>
          <w:rPr>
            <w:noProof/>
            <w:webHidden/>
          </w:rPr>
          <w:fldChar w:fldCharType="begin"/>
        </w:r>
        <w:r>
          <w:rPr>
            <w:noProof/>
            <w:webHidden/>
          </w:rPr>
          <w:instrText xml:space="preserve"> PAGEREF _Toc76736002 \h </w:instrText>
        </w:r>
        <w:r>
          <w:rPr>
            <w:noProof/>
            <w:webHidden/>
          </w:rPr>
        </w:r>
        <w:r>
          <w:rPr>
            <w:noProof/>
            <w:webHidden/>
          </w:rPr>
          <w:fldChar w:fldCharType="separate"/>
        </w:r>
        <w:r>
          <w:rPr>
            <w:noProof/>
            <w:webHidden/>
          </w:rPr>
          <w:t>42</w:t>
        </w:r>
        <w:r>
          <w:rPr>
            <w:noProof/>
            <w:webHidden/>
          </w:rPr>
          <w:fldChar w:fldCharType="end"/>
        </w:r>
      </w:hyperlink>
    </w:p>
    <w:p w14:paraId="431E5360" w14:textId="618015D3" w:rsidR="003C70C8" w:rsidRDefault="003C70C8">
      <w:pPr>
        <w:pStyle w:val="TOC2"/>
        <w:rPr>
          <w:rFonts w:asciiTheme="minorHAnsi" w:eastAsiaTheme="minorEastAsia" w:hAnsiTheme="minorHAnsi" w:cstheme="minorBidi"/>
          <w:b w:val="0"/>
          <w:noProof/>
          <w:sz w:val="22"/>
          <w:szCs w:val="22"/>
          <w:lang w:val="en-US" w:eastAsia="en-US"/>
        </w:rPr>
      </w:pPr>
      <w:hyperlink w:anchor="_Toc76736003" w:history="1">
        <w:r>
          <w:rPr>
            <w:rStyle w:val="Hyperlink"/>
            <w:noProof/>
          </w:rPr>
          <w:t>5</w:t>
        </w:r>
        <w:r>
          <w:rPr>
            <w:rFonts w:asciiTheme="minorHAnsi" w:eastAsiaTheme="minorEastAsia" w:hAnsiTheme="minorHAnsi" w:cstheme="minorBidi"/>
            <w:b w:val="0"/>
            <w:noProof/>
            <w:sz w:val="22"/>
            <w:szCs w:val="22"/>
            <w:lang w:val="en-US" w:eastAsia="en-US"/>
          </w:rPr>
          <w:tab/>
        </w:r>
        <w:r w:rsidRPr="00516AD7">
          <w:rPr>
            <w:rStyle w:val="Hyperlink"/>
            <w:noProof/>
          </w:rPr>
          <w:t>RESULTS AND DISCUSSIONS</w:t>
        </w:r>
        <w:r>
          <w:rPr>
            <w:noProof/>
            <w:webHidden/>
          </w:rPr>
          <w:tab/>
        </w:r>
        <w:r>
          <w:rPr>
            <w:noProof/>
            <w:webHidden/>
          </w:rPr>
          <w:fldChar w:fldCharType="begin"/>
        </w:r>
        <w:r>
          <w:rPr>
            <w:noProof/>
            <w:webHidden/>
          </w:rPr>
          <w:instrText xml:space="preserve"> PAGEREF _Toc76736003 \h </w:instrText>
        </w:r>
        <w:r>
          <w:rPr>
            <w:noProof/>
            <w:webHidden/>
          </w:rPr>
        </w:r>
        <w:r>
          <w:rPr>
            <w:noProof/>
            <w:webHidden/>
          </w:rPr>
          <w:fldChar w:fldCharType="separate"/>
        </w:r>
        <w:r>
          <w:rPr>
            <w:noProof/>
            <w:webHidden/>
          </w:rPr>
          <w:t>43</w:t>
        </w:r>
        <w:r>
          <w:rPr>
            <w:noProof/>
            <w:webHidden/>
          </w:rPr>
          <w:fldChar w:fldCharType="end"/>
        </w:r>
      </w:hyperlink>
    </w:p>
    <w:p w14:paraId="7D716971" w14:textId="0538EA0A" w:rsidR="003C70C8" w:rsidRDefault="003C70C8">
      <w:pPr>
        <w:pStyle w:val="TOC3"/>
        <w:rPr>
          <w:rFonts w:asciiTheme="minorHAnsi" w:eastAsiaTheme="minorEastAsia" w:hAnsiTheme="minorHAnsi" w:cstheme="minorBidi"/>
          <w:noProof/>
          <w:sz w:val="22"/>
          <w:szCs w:val="22"/>
          <w:lang w:val="en-US" w:eastAsia="en-US"/>
        </w:rPr>
      </w:pPr>
      <w:hyperlink w:anchor="_Toc76736004" w:history="1">
        <w:r w:rsidRPr="00516AD7">
          <w:rPr>
            <w:rStyle w:val="Hyperlink"/>
            <w:noProof/>
          </w:rPr>
          <w:t>5.1</w:t>
        </w:r>
        <w:r>
          <w:rPr>
            <w:rFonts w:asciiTheme="minorHAnsi" w:eastAsiaTheme="minorEastAsia" w:hAnsiTheme="minorHAnsi" w:cstheme="minorBidi"/>
            <w:noProof/>
            <w:sz w:val="22"/>
            <w:szCs w:val="22"/>
            <w:lang w:val="en-US" w:eastAsia="en-US"/>
          </w:rPr>
          <w:tab/>
        </w:r>
        <w:r w:rsidRPr="00516AD7">
          <w:rPr>
            <w:rStyle w:val="Hyperlink"/>
            <w:noProof/>
          </w:rPr>
          <w:t>Simulation</w:t>
        </w:r>
        <w:r>
          <w:rPr>
            <w:noProof/>
            <w:webHidden/>
          </w:rPr>
          <w:tab/>
        </w:r>
        <w:r>
          <w:rPr>
            <w:noProof/>
            <w:webHidden/>
          </w:rPr>
          <w:fldChar w:fldCharType="begin"/>
        </w:r>
        <w:r>
          <w:rPr>
            <w:noProof/>
            <w:webHidden/>
          </w:rPr>
          <w:instrText xml:space="preserve"> PAGEREF _Toc76736004 \h </w:instrText>
        </w:r>
        <w:r>
          <w:rPr>
            <w:noProof/>
            <w:webHidden/>
          </w:rPr>
        </w:r>
        <w:r>
          <w:rPr>
            <w:noProof/>
            <w:webHidden/>
          </w:rPr>
          <w:fldChar w:fldCharType="separate"/>
        </w:r>
        <w:r>
          <w:rPr>
            <w:noProof/>
            <w:webHidden/>
          </w:rPr>
          <w:t>43</w:t>
        </w:r>
        <w:r>
          <w:rPr>
            <w:noProof/>
            <w:webHidden/>
          </w:rPr>
          <w:fldChar w:fldCharType="end"/>
        </w:r>
      </w:hyperlink>
    </w:p>
    <w:p w14:paraId="02E71B3A" w14:textId="4CAC8E62" w:rsidR="003C70C8" w:rsidRDefault="003C70C8">
      <w:pPr>
        <w:pStyle w:val="TOC4"/>
        <w:rPr>
          <w:rFonts w:asciiTheme="minorHAnsi" w:eastAsiaTheme="minorEastAsia" w:hAnsiTheme="minorHAnsi" w:cstheme="minorBidi"/>
          <w:noProof/>
          <w:sz w:val="22"/>
          <w:szCs w:val="22"/>
          <w:lang w:val="en-US" w:eastAsia="en-US"/>
        </w:rPr>
      </w:pPr>
      <w:hyperlink w:anchor="_Toc76736005" w:history="1">
        <w:r w:rsidRPr="00516AD7">
          <w:rPr>
            <w:rStyle w:val="Hyperlink"/>
            <w:noProof/>
          </w:rPr>
          <w:t>5.1.1</w:t>
        </w:r>
        <w:r>
          <w:rPr>
            <w:rFonts w:asciiTheme="minorHAnsi" w:eastAsiaTheme="minorEastAsia" w:hAnsiTheme="minorHAnsi" w:cstheme="minorBidi"/>
            <w:noProof/>
            <w:sz w:val="22"/>
            <w:szCs w:val="22"/>
            <w:lang w:val="en-US" w:eastAsia="en-US"/>
          </w:rPr>
          <w:tab/>
        </w:r>
        <w:r w:rsidRPr="00516AD7">
          <w:rPr>
            <w:rStyle w:val="Hyperlink"/>
            <w:noProof/>
          </w:rPr>
          <w:t>Simulation World</w:t>
        </w:r>
        <w:r>
          <w:rPr>
            <w:noProof/>
            <w:webHidden/>
          </w:rPr>
          <w:tab/>
        </w:r>
        <w:r>
          <w:rPr>
            <w:noProof/>
            <w:webHidden/>
          </w:rPr>
          <w:fldChar w:fldCharType="begin"/>
        </w:r>
        <w:r>
          <w:rPr>
            <w:noProof/>
            <w:webHidden/>
          </w:rPr>
          <w:instrText xml:space="preserve"> PAGEREF _Toc76736005 \h </w:instrText>
        </w:r>
        <w:r>
          <w:rPr>
            <w:noProof/>
            <w:webHidden/>
          </w:rPr>
        </w:r>
        <w:r>
          <w:rPr>
            <w:noProof/>
            <w:webHidden/>
          </w:rPr>
          <w:fldChar w:fldCharType="separate"/>
        </w:r>
        <w:r>
          <w:rPr>
            <w:noProof/>
            <w:webHidden/>
          </w:rPr>
          <w:t>44</w:t>
        </w:r>
        <w:r>
          <w:rPr>
            <w:noProof/>
            <w:webHidden/>
          </w:rPr>
          <w:fldChar w:fldCharType="end"/>
        </w:r>
      </w:hyperlink>
    </w:p>
    <w:p w14:paraId="770C2741" w14:textId="1CF6BA7C" w:rsidR="003C70C8" w:rsidRDefault="003C70C8">
      <w:pPr>
        <w:pStyle w:val="TOC3"/>
        <w:rPr>
          <w:rFonts w:asciiTheme="minorHAnsi" w:eastAsiaTheme="minorEastAsia" w:hAnsiTheme="minorHAnsi" w:cstheme="minorBidi"/>
          <w:noProof/>
          <w:sz w:val="22"/>
          <w:szCs w:val="22"/>
          <w:lang w:val="en-US" w:eastAsia="en-US"/>
        </w:rPr>
      </w:pPr>
      <w:hyperlink w:anchor="_Toc76736006" w:history="1">
        <w:r w:rsidRPr="00516AD7">
          <w:rPr>
            <w:rStyle w:val="Hyperlink"/>
            <w:noProof/>
          </w:rPr>
          <w:t>5.2</w:t>
        </w:r>
        <w:r>
          <w:rPr>
            <w:rFonts w:asciiTheme="minorHAnsi" w:eastAsiaTheme="minorEastAsia" w:hAnsiTheme="minorHAnsi" w:cstheme="minorBidi"/>
            <w:noProof/>
            <w:sz w:val="22"/>
            <w:szCs w:val="22"/>
            <w:lang w:val="en-US" w:eastAsia="en-US"/>
          </w:rPr>
          <w:tab/>
        </w:r>
        <w:r w:rsidRPr="00516AD7">
          <w:rPr>
            <w:rStyle w:val="Hyperlink"/>
            <w:noProof/>
          </w:rPr>
          <w:t>Hardware</w:t>
        </w:r>
        <w:r>
          <w:rPr>
            <w:noProof/>
            <w:webHidden/>
          </w:rPr>
          <w:tab/>
        </w:r>
        <w:r>
          <w:rPr>
            <w:noProof/>
            <w:webHidden/>
          </w:rPr>
          <w:fldChar w:fldCharType="begin"/>
        </w:r>
        <w:r>
          <w:rPr>
            <w:noProof/>
            <w:webHidden/>
          </w:rPr>
          <w:instrText xml:space="preserve"> PAGEREF _Toc76736006 \h </w:instrText>
        </w:r>
        <w:r>
          <w:rPr>
            <w:noProof/>
            <w:webHidden/>
          </w:rPr>
        </w:r>
        <w:r>
          <w:rPr>
            <w:noProof/>
            <w:webHidden/>
          </w:rPr>
          <w:fldChar w:fldCharType="separate"/>
        </w:r>
        <w:r>
          <w:rPr>
            <w:noProof/>
            <w:webHidden/>
          </w:rPr>
          <w:t>45</w:t>
        </w:r>
        <w:r>
          <w:rPr>
            <w:noProof/>
            <w:webHidden/>
          </w:rPr>
          <w:fldChar w:fldCharType="end"/>
        </w:r>
      </w:hyperlink>
    </w:p>
    <w:p w14:paraId="284AE8BF" w14:textId="49DB082B" w:rsidR="003C70C8" w:rsidRDefault="003C70C8">
      <w:pPr>
        <w:pStyle w:val="TOC3"/>
        <w:rPr>
          <w:rFonts w:asciiTheme="minorHAnsi" w:eastAsiaTheme="minorEastAsia" w:hAnsiTheme="minorHAnsi" w:cstheme="minorBidi"/>
          <w:noProof/>
          <w:sz w:val="22"/>
          <w:szCs w:val="22"/>
          <w:lang w:val="en-US" w:eastAsia="en-US"/>
        </w:rPr>
      </w:pPr>
      <w:hyperlink w:anchor="_Toc76736007" w:history="1">
        <w:r w:rsidRPr="00516AD7">
          <w:rPr>
            <w:rStyle w:val="Hyperlink"/>
            <w:noProof/>
          </w:rPr>
          <w:t>5.3</w:t>
        </w:r>
        <w:r>
          <w:rPr>
            <w:rFonts w:asciiTheme="minorHAnsi" w:eastAsiaTheme="minorEastAsia" w:hAnsiTheme="minorHAnsi" w:cstheme="minorBidi"/>
            <w:noProof/>
            <w:sz w:val="22"/>
            <w:szCs w:val="22"/>
            <w:lang w:val="en-US" w:eastAsia="en-US"/>
          </w:rPr>
          <w:tab/>
        </w:r>
        <w:r w:rsidRPr="00516AD7">
          <w:rPr>
            <w:rStyle w:val="Hyperlink"/>
            <w:noProof/>
          </w:rPr>
          <w:t>Environmental Data</w:t>
        </w:r>
        <w:r>
          <w:rPr>
            <w:noProof/>
            <w:webHidden/>
          </w:rPr>
          <w:tab/>
        </w:r>
        <w:r>
          <w:rPr>
            <w:noProof/>
            <w:webHidden/>
          </w:rPr>
          <w:fldChar w:fldCharType="begin"/>
        </w:r>
        <w:r>
          <w:rPr>
            <w:noProof/>
            <w:webHidden/>
          </w:rPr>
          <w:instrText xml:space="preserve"> PAGEREF _Toc76736007 \h </w:instrText>
        </w:r>
        <w:r>
          <w:rPr>
            <w:noProof/>
            <w:webHidden/>
          </w:rPr>
        </w:r>
        <w:r>
          <w:rPr>
            <w:noProof/>
            <w:webHidden/>
          </w:rPr>
          <w:fldChar w:fldCharType="separate"/>
        </w:r>
        <w:r>
          <w:rPr>
            <w:noProof/>
            <w:webHidden/>
          </w:rPr>
          <w:t>46</w:t>
        </w:r>
        <w:r>
          <w:rPr>
            <w:noProof/>
            <w:webHidden/>
          </w:rPr>
          <w:fldChar w:fldCharType="end"/>
        </w:r>
      </w:hyperlink>
    </w:p>
    <w:p w14:paraId="5CCFA2CE" w14:textId="5E78EDCD" w:rsidR="003C70C8" w:rsidRDefault="003C70C8">
      <w:pPr>
        <w:pStyle w:val="TOC2"/>
        <w:rPr>
          <w:rFonts w:asciiTheme="minorHAnsi" w:eastAsiaTheme="minorEastAsia" w:hAnsiTheme="minorHAnsi" w:cstheme="minorBidi"/>
          <w:b w:val="0"/>
          <w:noProof/>
          <w:sz w:val="22"/>
          <w:szCs w:val="22"/>
          <w:lang w:val="en-US" w:eastAsia="en-US"/>
        </w:rPr>
      </w:pPr>
      <w:hyperlink w:anchor="_Toc76736008" w:history="1">
        <w:r>
          <w:rPr>
            <w:rStyle w:val="Hyperlink"/>
            <w:noProof/>
          </w:rPr>
          <w:t>6</w:t>
        </w:r>
        <w:r>
          <w:rPr>
            <w:rFonts w:asciiTheme="minorHAnsi" w:eastAsiaTheme="minorEastAsia" w:hAnsiTheme="minorHAnsi" w:cstheme="minorBidi"/>
            <w:b w:val="0"/>
            <w:noProof/>
            <w:sz w:val="22"/>
            <w:szCs w:val="22"/>
            <w:lang w:val="en-US" w:eastAsia="en-US"/>
          </w:rPr>
          <w:tab/>
        </w:r>
        <w:r w:rsidRPr="00516AD7">
          <w:rPr>
            <w:rStyle w:val="Hyperlink"/>
            <w:noProof/>
          </w:rPr>
          <w:t>CONCLUSION AND RECOMMENDATIONS</w:t>
        </w:r>
        <w:r>
          <w:rPr>
            <w:noProof/>
            <w:webHidden/>
          </w:rPr>
          <w:tab/>
        </w:r>
        <w:r>
          <w:rPr>
            <w:noProof/>
            <w:webHidden/>
          </w:rPr>
          <w:fldChar w:fldCharType="begin"/>
        </w:r>
        <w:r>
          <w:rPr>
            <w:noProof/>
            <w:webHidden/>
          </w:rPr>
          <w:instrText xml:space="preserve"> PAGEREF _Toc76736008 \h </w:instrText>
        </w:r>
        <w:r>
          <w:rPr>
            <w:noProof/>
            <w:webHidden/>
          </w:rPr>
        </w:r>
        <w:r>
          <w:rPr>
            <w:noProof/>
            <w:webHidden/>
          </w:rPr>
          <w:fldChar w:fldCharType="separate"/>
        </w:r>
        <w:r>
          <w:rPr>
            <w:noProof/>
            <w:webHidden/>
          </w:rPr>
          <w:t>48</w:t>
        </w:r>
        <w:r>
          <w:rPr>
            <w:noProof/>
            <w:webHidden/>
          </w:rPr>
          <w:fldChar w:fldCharType="end"/>
        </w:r>
      </w:hyperlink>
    </w:p>
    <w:p w14:paraId="5CC29A56" w14:textId="24A59440" w:rsidR="0039059B" w:rsidRDefault="005C3FA0" w:rsidP="007151AC">
      <w:pPr>
        <w:rPr>
          <w:rFonts w:asciiTheme="majorBidi" w:hAnsiTheme="majorBidi" w:cstheme="majorBidi"/>
        </w:rPr>
      </w:pPr>
      <w:r>
        <w:rPr>
          <w:rFonts w:asciiTheme="majorBidi" w:hAnsiTheme="majorBidi" w:cstheme="majorBidi"/>
        </w:rPr>
        <w:fldChar w:fldCharType="end"/>
      </w:r>
    </w:p>
    <w:p w14:paraId="0815B3EE" w14:textId="3BEC52DA" w:rsidR="001F54C4" w:rsidRDefault="001F54C4" w:rsidP="007151AC">
      <w:pPr>
        <w:rPr>
          <w:rFonts w:asciiTheme="majorBidi" w:hAnsiTheme="majorBidi" w:cstheme="majorBidi"/>
        </w:rPr>
      </w:pPr>
    </w:p>
    <w:p w14:paraId="1CD89582" w14:textId="55442837" w:rsidR="001F54C4" w:rsidRDefault="001F54C4" w:rsidP="001F54C4">
      <w:pPr>
        <w:spacing w:line="240" w:lineRule="auto"/>
        <w:jc w:val="left"/>
        <w:rPr>
          <w:rFonts w:asciiTheme="majorBidi" w:hAnsiTheme="majorBidi" w:cstheme="majorBidi"/>
        </w:rPr>
      </w:pPr>
    </w:p>
    <w:p w14:paraId="4C5BE8F8" w14:textId="77777777" w:rsidR="00AD29EB" w:rsidRDefault="00AD29EB">
      <w:pPr>
        <w:spacing w:line="240" w:lineRule="auto"/>
        <w:jc w:val="left"/>
        <w:rPr>
          <w:rFonts w:asciiTheme="majorBidi" w:hAnsiTheme="majorBidi" w:cstheme="majorBidi"/>
          <w:b/>
        </w:rPr>
      </w:pPr>
      <w:bookmarkStart w:id="7" w:name="_Toc516037099"/>
      <w:r>
        <w:rPr>
          <w:rFonts w:asciiTheme="majorBidi" w:hAnsiTheme="majorBidi" w:cstheme="majorBidi"/>
        </w:rPr>
        <w:br w:type="page"/>
      </w:r>
    </w:p>
    <w:p w14:paraId="0EB85EB2" w14:textId="58DA5E2E" w:rsidR="001F54C4" w:rsidRPr="000145D5" w:rsidRDefault="001F54C4" w:rsidP="001F54C4">
      <w:pPr>
        <w:pStyle w:val="Heading9"/>
        <w:rPr>
          <w:rFonts w:asciiTheme="majorBidi" w:hAnsiTheme="majorBidi" w:cstheme="majorBidi"/>
        </w:rPr>
      </w:pPr>
      <w:bookmarkStart w:id="8" w:name="_Toc75980818"/>
      <w:r w:rsidRPr="000145D5">
        <w:rPr>
          <w:rFonts w:asciiTheme="majorBidi" w:hAnsiTheme="majorBidi" w:cstheme="majorBidi"/>
        </w:rPr>
        <w:lastRenderedPageBreak/>
        <w:t>LIST OF FIGURES</w:t>
      </w:r>
      <w:bookmarkEnd w:id="7"/>
      <w:bookmarkEnd w:id="8"/>
    </w:p>
    <w:p w14:paraId="521595A6" w14:textId="77777777" w:rsidR="001F54C4" w:rsidRPr="000145D5" w:rsidRDefault="001F54C4" w:rsidP="001F54C4">
      <w:pPr>
        <w:jc w:val="center"/>
        <w:rPr>
          <w:rFonts w:asciiTheme="majorBidi" w:hAnsiTheme="majorBidi" w:cstheme="majorBidi"/>
        </w:rPr>
      </w:pPr>
    </w:p>
    <w:p w14:paraId="211AE9FB" w14:textId="77777777" w:rsidR="001F54C4" w:rsidRPr="000145D5" w:rsidRDefault="001F54C4" w:rsidP="001F54C4">
      <w:pPr>
        <w:jc w:val="center"/>
        <w:rPr>
          <w:rFonts w:asciiTheme="majorBidi" w:hAnsiTheme="majorBidi" w:cstheme="majorBidi"/>
        </w:rPr>
      </w:pPr>
    </w:p>
    <w:p w14:paraId="208F1282" w14:textId="77777777" w:rsidR="001F54C4" w:rsidRPr="000145D5" w:rsidRDefault="001F54C4" w:rsidP="001F54C4">
      <w:pPr>
        <w:jc w:val="center"/>
        <w:rPr>
          <w:rFonts w:asciiTheme="majorBidi" w:hAnsiTheme="majorBidi" w:cstheme="majorBidi"/>
        </w:rPr>
      </w:pPr>
    </w:p>
    <w:p w14:paraId="2BC5D447" w14:textId="18F095AD" w:rsidR="001F54C4" w:rsidRPr="000145D5" w:rsidRDefault="001F54C4" w:rsidP="001F54C4">
      <w:pPr>
        <w:tabs>
          <w:tab w:val="center" w:pos="648"/>
          <w:tab w:val="center" w:pos="3969"/>
          <w:tab w:val="center" w:pos="7848"/>
        </w:tabs>
        <w:jc w:val="center"/>
        <w:rPr>
          <w:rFonts w:asciiTheme="majorBidi" w:hAnsiTheme="majorBidi" w:cstheme="majorBidi"/>
          <w:b/>
        </w:rPr>
      </w:pPr>
      <w:r w:rsidRPr="000145D5">
        <w:rPr>
          <w:rFonts w:asciiTheme="majorBidi" w:hAnsiTheme="majorBidi" w:cstheme="majorBidi"/>
          <w:b/>
        </w:rPr>
        <w:t>FIGURE</w:t>
      </w:r>
      <w:r w:rsidRPr="000145D5">
        <w:rPr>
          <w:rFonts w:asciiTheme="majorBidi" w:hAnsiTheme="majorBidi" w:cstheme="majorBidi"/>
          <w:b/>
        </w:rPr>
        <w:tab/>
        <w:t>TITLE</w:t>
      </w:r>
      <w:r w:rsidRPr="000145D5">
        <w:rPr>
          <w:rFonts w:asciiTheme="majorBidi" w:hAnsiTheme="majorBidi" w:cstheme="majorBidi"/>
          <w:b/>
        </w:rPr>
        <w:tab/>
        <w:t>PAGE</w:t>
      </w:r>
    </w:p>
    <w:p w14:paraId="31346984" w14:textId="508FCC84" w:rsidR="002759B9" w:rsidRDefault="009A7FEC" w:rsidP="002759B9">
      <w:pPr>
        <w:pStyle w:val="TableofFigures"/>
        <w:rPr>
          <w:noProof/>
        </w:rPr>
      </w:pPr>
      <w:r w:rsidRPr="009A7FEC">
        <w:fldChar w:fldCharType="begin"/>
      </w:r>
      <w:r w:rsidRPr="009A7FEC">
        <w:instrText xml:space="preserve"> TOC \h \z \c "Figure: 2." </w:instrText>
      </w:r>
      <w:r w:rsidRPr="009A7FEC">
        <w:fldChar w:fldCharType="separate"/>
      </w:r>
      <w:hyperlink w:anchor="_Toc61890564" w:history="1">
        <w:r w:rsidRPr="009A7FEC">
          <w:rPr>
            <w:rStyle w:val="Hyperlink"/>
            <w:noProof/>
          </w:rPr>
          <w:t>Figure: 2. 1</w:t>
        </w:r>
        <w:r w:rsidR="006F3211">
          <w:rPr>
            <w:noProof/>
            <w:webHidden/>
          </w:rPr>
          <w:t xml:space="preserve"> </w:t>
        </w:r>
        <w:r w:rsidR="007E0596">
          <w:t>A</w:t>
        </w:r>
        <w:r w:rsidR="007E0596" w:rsidRPr="001339B3">
          <w:t>utonomous</w:t>
        </w:r>
        <w:r w:rsidR="007E0596">
          <w:t xml:space="preserve"> Stack</w:t>
        </w:r>
        <w:r w:rsidR="007E0596">
          <w:rPr>
            <w:noProof/>
            <w:webHidden/>
          </w:rPr>
          <w:t xml:space="preserve"> </w:t>
        </w:r>
        <w:r w:rsidR="009F5D83">
          <w:rPr>
            <w:noProof/>
            <w:webHidden/>
          </w:rPr>
          <w:tab/>
        </w:r>
        <w:r w:rsidRPr="009A7FEC">
          <w:rPr>
            <w:noProof/>
            <w:webHidden/>
          </w:rPr>
          <w:fldChar w:fldCharType="begin"/>
        </w:r>
        <w:r w:rsidRPr="009A7FEC">
          <w:rPr>
            <w:noProof/>
            <w:webHidden/>
          </w:rPr>
          <w:instrText xml:space="preserve"> PAGEREF _Toc61890564 \h </w:instrText>
        </w:r>
        <w:r w:rsidRPr="009A7FEC">
          <w:rPr>
            <w:noProof/>
            <w:webHidden/>
          </w:rPr>
        </w:r>
        <w:r w:rsidRPr="009A7FEC">
          <w:rPr>
            <w:noProof/>
            <w:webHidden/>
          </w:rPr>
          <w:fldChar w:fldCharType="separate"/>
        </w:r>
        <w:r w:rsidR="00C810D4">
          <w:rPr>
            <w:noProof/>
            <w:webHidden/>
          </w:rPr>
          <w:t>11</w:t>
        </w:r>
        <w:r w:rsidRPr="009A7FEC">
          <w:rPr>
            <w:noProof/>
            <w:webHidden/>
          </w:rPr>
          <w:fldChar w:fldCharType="end"/>
        </w:r>
      </w:hyperlink>
      <w:r w:rsidRPr="009A7FEC">
        <w:fldChar w:fldCharType="end"/>
      </w:r>
      <w:r w:rsidR="003965EE">
        <w:fldChar w:fldCharType="begin"/>
      </w:r>
      <w:r w:rsidR="003965EE">
        <w:instrText xml:space="preserve"> TOC \h \z \c "Figure: 3." </w:instrText>
      </w:r>
      <w:r w:rsidR="003965EE">
        <w:fldChar w:fldCharType="separate"/>
      </w:r>
    </w:p>
    <w:p w14:paraId="778617B3" w14:textId="5141F4B1" w:rsidR="002759B9" w:rsidRDefault="002759B9">
      <w:pPr>
        <w:pStyle w:val="TableofFigures"/>
        <w:rPr>
          <w:rFonts w:asciiTheme="minorHAnsi" w:eastAsiaTheme="minorEastAsia" w:hAnsiTheme="minorHAnsi" w:cstheme="minorBidi"/>
          <w:noProof/>
          <w:sz w:val="22"/>
          <w:szCs w:val="22"/>
          <w:lang w:val="en-US" w:eastAsia="en-US"/>
        </w:rPr>
      </w:pPr>
      <w:hyperlink w:anchor="_Toc76729684" w:history="1">
        <w:r w:rsidRPr="007E52C9">
          <w:rPr>
            <w:rStyle w:val="Hyperlink"/>
            <w:bCs/>
            <w:noProof/>
          </w:rPr>
          <w:t>Figure: 3. 1 System Architecture</w:t>
        </w:r>
        <w:r>
          <w:rPr>
            <w:noProof/>
            <w:webHidden/>
          </w:rPr>
          <w:tab/>
        </w:r>
        <w:r>
          <w:rPr>
            <w:noProof/>
            <w:webHidden/>
          </w:rPr>
          <w:fldChar w:fldCharType="begin"/>
        </w:r>
        <w:r>
          <w:rPr>
            <w:noProof/>
            <w:webHidden/>
          </w:rPr>
          <w:instrText xml:space="preserve"> PAGEREF _Toc76729684 \h </w:instrText>
        </w:r>
        <w:r>
          <w:rPr>
            <w:noProof/>
            <w:webHidden/>
          </w:rPr>
        </w:r>
        <w:r>
          <w:rPr>
            <w:noProof/>
            <w:webHidden/>
          </w:rPr>
          <w:fldChar w:fldCharType="separate"/>
        </w:r>
        <w:r>
          <w:rPr>
            <w:noProof/>
            <w:webHidden/>
          </w:rPr>
          <w:t>20</w:t>
        </w:r>
        <w:r>
          <w:rPr>
            <w:noProof/>
            <w:webHidden/>
          </w:rPr>
          <w:fldChar w:fldCharType="end"/>
        </w:r>
      </w:hyperlink>
    </w:p>
    <w:p w14:paraId="6E4835A5" w14:textId="5AD2BB68" w:rsidR="002759B9" w:rsidRDefault="002759B9">
      <w:pPr>
        <w:pStyle w:val="TableofFigures"/>
        <w:rPr>
          <w:rFonts w:asciiTheme="minorHAnsi" w:eastAsiaTheme="minorEastAsia" w:hAnsiTheme="minorHAnsi" w:cstheme="minorBidi"/>
          <w:noProof/>
          <w:sz w:val="22"/>
          <w:szCs w:val="22"/>
          <w:lang w:val="en-US" w:eastAsia="en-US"/>
        </w:rPr>
      </w:pPr>
      <w:hyperlink w:anchor="_Toc76729685" w:history="1">
        <w:r w:rsidRPr="007E52C9">
          <w:rPr>
            <w:rStyle w:val="Hyperlink"/>
            <w:noProof/>
          </w:rPr>
          <w:t>Figure: 3. 2 Domain Model</w:t>
        </w:r>
        <w:r>
          <w:rPr>
            <w:noProof/>
            <w:webHidden/>
          </w:rPr>
          <w:tab/>
        </w:r>
        <w:r>
          <w:rPr>
            <w:noProof/>
            <w:webHidden/>
          </w:rPr>
          <w:fldChar w:fldCharType="begin"/>
        </w:r>
        <w:r>
          <w:rPr>
            <w:noProof/>
            <w:webHidden/>
          </w:rPr>
          <w:instrText xml:space="preserve"> PAGEREF _Toc76729685 \h </w:instrText>
        </w:r>
        <w:r>
          <w:rPr>
            <w:noProof/>
            <w:webHidden/>
          </w:rPr>
        </w:r>
        <w:r>
          <w:rPr>
            <w:noProof/>
            <w:webHidden/>
          </w:rPr>
          <w:fldChar w:fldCharType="separate"/>
        </w:r>
        <w:r>
          <w:rPr>
            <w:noProof/>
            <w:webHidden/>
          </w:rPr>
          <w:t>22</w:t>
        </w:r>
        <w:r>
          <w:rPr>
            <w:noProof/>
            <w:webHidden/>
          </w:rPr>
          <w:fldChar w:fldCharType="end"/>
        </w:r>
      </w:hyperlink>
    </w:p>
    <w:p w14:paraId="02A66203" w14:textId="4AC8F9C8" w:rsidR="002759B9" w:rsidRDefault="002759B9" w:rsidP="00030C38">
      <w:pPr>
        <w:pStyle w:val="TableofFigures"/>
        <w:rPr>
          <w:noProof/>
        </w:rPr>
      </w:pPr>
      <w:hyperlink w:anchor="_Toc76729686" w:history="1">
        <w:r w:rsidRPr="007E52C9">
          <w:rPr>
            <w:rStyle w:val="Hyperlink"/>
            <w:noProof/>
          </w:rPr>
          <w:t>Figure: 3. 3 Class Diagram</w:t>
        </w:r>
        <w:r>
          <w:rPr>
            <w:noProof/>
            <w:webHidden/>
          </w:rPr>
          <w:tab/>
        </w:r>
        <w:r>
          <w:rPr>
            <w:noProof/>
            <w:webHidden/>
          </w:rPr>
          <w:fldChar w:fldCharType="begin"/>
        </w:r>
        <w:r>
          <w:rPr>
            <w:noProof/>
            <w:webHidden/>
          </w:rPr>
          <w:instrText xml:space="preserve"> PAGEREF _Toc76729686 \h </w:instrText>
        </w:r>
        <w:r>
          <w:rPr>
            <w:noProof/>
            <w:webHidden/>
          </w:rPr>
        </w:r>
        <w:r>
          <w:rPr>
            <w:noProof/>
            <w:webHidden/>
          </w:rPr>
          <w:fldChar w:fldCharType="separate"/>
        </w:r>
        <w:r>
          <w:rPr>
            <w:noProof/>
            <w:webHidden/>
          </w:rPr>
          <w:t>24</w:t>
        </w:r>
        <w:r>
          <w:rPr>
            <w:noProof/>
            <w:webHidden/>
          </w:rPr>
          <w:fldChar w:fldCharType="end"/>
        </w:r>
      </w:hyperlink>
      <w:r w:rsidR="003965EE">
        <w:fldChar w:fldCharType="end"/>
      </w:r>
      <w:r w:rsidR="00322FB7">
        <w:fldChar w:fldCharType="begin"/>
      </w:r>
      <w:r w:rsidR="00322FB7">
        <w:instrText xml:space="preserve"> TOC \h \z \c "Figure: 4." </w:instrText>
      </w:r>
      <w:r w:rsidR="00322FB7">
        <w:fldChar w:fldCharType="separate"/>
      </w:r>
    </w:p>
    <w:p w14:paraId="440AC3A3" w14:textId="1DFEBA68" w:rsidR="002759B9" w:rsidRDefault="002759B9">
      <w:pPr>
        <w:pStyle w:val="TableofFigures"/>
        <w:rPr>
          <w:rFonts w:asciiTheme="minorHAnsi" w:eastAsiaTheme="minorEastAsia" w:hAnsiTheme="minorHAnsi" w:cstheme="minorBidi"/>
          <w:noProof/>
          <w:sz w:val="22"/>
          <w:szCs w:val="22"/>
          <w:lang w:val="en-US" w:eastAsia="en-US"/>
        </w:rPr>
      </w:pPr>
      <w:hyperlink w:anchor="_Toc76729668" w:history="1">
        <w:r w:rsidRPr="003F307A">
          <w:rPr>
            <w:rStyle w:val="Hyperlink"/>
            <w:noProof/>
          </w:rPr>
          <w:t>Figure: 4. 1 SLAM Launch Command</w:t>
        </w:r>
        <w:r>
          <w:rPr>
            <w:noProof/>
            <w:webHidden/>
          </w:rPr>
          <w:tab/>
        </w:r>
        <w:r>
          <w:rPr>
            <w:noProof/>
            <w:webHidden/>
          </w:rPr>
          <w:fldChar w:fldCharType="begin"/>
        </w:r>
        <w:r>
          <w:rPr>
            <w:noProof/>
            <w:webHidden/>
          </w:rPr>
          <w:instrText xml:space="preserve"> PAGEREF _Toc76729668 \h </w:instrText>
        </w:r>
        <w:r>
          <w:rPr>
            <w:noProof/>
            <w:webHidden/>
          </w:rPr>
        </w:r>
        <w:r>
          <w:rPr>
            <w:noProof/>
            <w:webHidden/>
          </w:rPr>
          <w:fldChar w:fldCharType="separate"/>
        </w:r>
        <w:r>
          <w:rPr>
            <w:noProof/>
            <w:webHidden/>
          </w:rPr>
          <w:t>28</w:t>
        </w:r>
        <w:r>
          <w:rPr>
            <w:noProof/>
            <w:webHidden/>
          </w:rPr>
          <w:fldChar w:fldCharType="end"/>
        </w:r>
      </w:hyperlink>
    </w:p>
    <w:p w14:paraId="6C00270C" w14:textId="293C4C40" w:rsidR="002759B9" w:rsidRDefault="002759B9">
      <w:pPr>
        <w:pStyle w:val="TableofFigures"/>
        <w:rPr>
          <w:rFonts w:asciiTheme="minorHAnsi" w:eastAsiaTheme="minorEastAsia" w:hAnsiTheme="minorHAnsi" w:cstheme="minorBidi"/>
          <w:noProof/>
          <w:sz w:val="22"/>
          <w:szCs w:val="22"/>
          <w:lang w:val="en-US" w:eastAsia="en-US"/>
        </w:rPr>
      </w:pPr>
      <w:hyperlink w:anchor="_Toc76729669" w:history="1">
        <w:r w:rsidRPr="003F307A">
          <w:rPr>
            <w:rStyle w:val="Hyperlink"/>
            <w:noProof/>
          </w:rPr>
          <w:t>Figure: 4.2 SLAM map Visual Representation</w:t>
        </w:r>
        <w:r>
          <w:rPr>
            <w:noProof/>
            <w:webHidden/>
          </w:rPr>
          <w:tab/>
        </w:r>
        <w:r>
          <w:rPr>
            <w:noProof/>
            <w:webHidden/>
          </w:rPr>
          <w:fldChar w:fldCharType="begin"/>
        </w:r>
        <w:r>
          <w:rPr>
            <w:noProof/>
            <w:webHidden/>
          </w:rPr>
          <w:instrText xml:space="preserve"> PAGEREF _Toc76729669 \h </w:instrText>
        </w:r>
        <w:r>
          <w:rPr>
            <w:noProof/>
            <w:webHidden/>
          </w:rPr>
        </w:r>
        <w:r>
          <w:rPr>
            <w:noProof/>
            <w:webHidden/>
          </w:rPr>
          <w:fldChar w:fldCharType="separate"/>
        </w:r>
        <w:r>
          <w:rPr>
            <w:noProof/>
            <w:webHidden/>
          </w:rPr>
          <w:t>29</w:t>
        </w:r>
        <w:r>
          <w:rPr>
            <w:noProof/>
            <w:webHidden/>
          </w:rPr>
          <w:fldChar w:fldCharType="end"/>
        </w:r>
      </w:hyperlink>
    </w:p>
    <w:p w14:paraId="5CE6D83D" w14:textId="116EAB6E" w:rsidR="002759B9" w:rsidRDefault="002759B9">
      <w:pPr>
        <w:pStyle w:val="TableofFigures"/>
        <w:rPr>
          <w:rFonts w:asciiTheme="minorHAnsi" w:eastAsiaTheme="minorEastAsia" w:hAnsiTheme="minorHAnsi" w:cstheme="minorBidi"/>
          <w:noProof/>
          <w:sz w:val="22"/>
          <w:szCs w:val="22"/>
          <w:lang w:val="en-US" w:eastAsia="en-US"/>
        </w:rPr>
      </w:pPr>
      <w:hyperlink w:anchor="_Toc76729670" w:history="1">
        <w:r w:rsidRPr="003F307A">
          <w:rPr>
            <w:rStyle w:val="Hyperlink"/>
            <w:noProof/>
          </w:rPr>
          <w:t>Figure: 4.3 Move Base Launch Command</w:t>
        </w:r>
        <w:r>
          <w:rPr>
            <w:noProof/>
            <w:webHidden/>
          </w:rPr>
          <w:tab/>
        </w:r>
        <w:r>
          <w:rPr>
            <w:noProof/>
            <w:webHidden/>
          </w:rPr>
          <w:fldChar w:fldCharType="begin"/>
        </w:r>
        <w:r>
          <w:rPr>
            <w:noProof/>
            <w:webHidden/>
          </w:rPr>
          <w:instrText xml:space="preserve"> PAGEREF _Toc76729670 \h </w:instrText>
        </w:r>
        <w:r>
          <w:rPr>
            <w:noProof/>
            <w:webHidden/>
          </w:rPr>
        </w:r>
        <w:r>
          <w:rPr>
            <w:noProof/>
            <w:webHidden/>
          </w:rPr>
          <w:fldChar w:fldCharType="separate"/>
        </w:r>
        <w:r>
          <w:rPr>
            <w:noProof/>
            <w:webHidden/>
          </w:rPr>
          <w:t>30</w:t>
        </w:r>
        <w:r>
          <w:rPr>
            <w:noProof/>
            <w:webHidden/>
          </w:rPr>
          <w:fldChar w:fldCharType="end"/>
        </w:r>
      </w:hyperlink>
    </w:p>
    <w:p w14:paraId="1F02971F" w14:textId="44F7F2F9" w:rsidR="002759B9" w:rsidRDefault="002759B9">
      <w:pPr>
        <w:pStyle w:val="TableofFigures"/>
        <w:rPr>
          <w:rFonts w:asciiTheme="minorHAnsi" w:eastAsiaTheme="minorEastAsia" w:hAnsiTheme="minorHAnsi" w:cstheme="minorBidi"/>
          <w:noProof/>
          <w:sz w:val="22"/>
          <w:szCs w:val="22"/>
          <w:lang w:val="en-US" w:eastAsia="en-US"/>
        </w:rPr>
      </w:pPr>
      <w:hyperlink w:anchor="_Toc76729671" w:history="1">
        <w:r w:rsidRPr="003F307A">
          <w:rPr>
            <w:rStyle w:val="Hyperlink"/>
            <w:noProof/>
          </w:rPr>
          <w:t>Figure: 4.4 Explorer Node Command</w:t>
        </w:r>
        <w:r>
          <w:rPr>
            <w:noProof/>
            <w:webHidden/>
          </w:rPr>
          <w:tab/>
        </w:r>
        <w:r>
          <w:rPr>
            <w:noProof/>
            <w:webHidden/>
          </w:rPr>
          <w:fldChar w:fldCharType="begin"/>
        </w:r>
        <w:r>
          <w:rPr>
            <w:noProof/>
            <w:webHidden/>
          </w:rPr>
          <w:instrText xml:space="preserve"> PAGEREF _Toc76729671 \h </w:instrText>
        </w:r>
        <w:r>
          <w:rPr>
            <w:noProof/>
            <w:webHidden/>
          </w:rPr>
        </w:r>
        <w:r>
          <w:rPr>
            <w:noProof/>
            <w:webHidden/>
          </w:rPr>
          <w:fldChar w:fldCharType="separate"/>
        </w:r>
        <w:r>
          <w:rPr>
            <w:noProof/>
            <w:webHidden/>
          </w:rPr>
          <w:t>31</w:t>
        </w:r>
        <w:r>
          <w:rPr>
            <w:noProof/>
            <w:webHidden/>
          </w:rPr>
          <w:fldChar w:fldCharType="end"/>
        </w:r>
      </w:hyperlink>
    </w:p>
    <w:p w14:paraId="416C3683" w14:textId="20242365" w:rsidR="002759B9" w:rsidRDefault="002759B9">
      <w:pPr>
        <w:pStyle w:val="TableofFigures"/>
        <w:rPr>
          <w:rFonts w:asciiTheme="minorHAnsi" w:eastAsiaTheme="minorEastAsia" w:hAnsiTheme="minorHAnsi" w:cstheme="minorBidi"/>
          <w:noProof/>
          <w:sz w:val="22"/>
          <w:szCs w:val="22"/>
          <w:lang w:val="en-US" w:eastAsia="en-US"/>
        </w:rPr>
      </w:pPr>
      <w:hyperlink w:anchor="_Toc76729672" w:history="1">
        <w:r w:rsidRPr="003F307A">
          <w:rPr>
            <w:rStyle w:val="Hyperlink"/>
            <w:noProof/>
          </w:rPr>
          <w:t>Figure: 4.5 Command to Launch Teleop</w:t>
        </w:r>
        <w:r>
          <w:rPr>
            <w:noProof/>
            <w:webHidden/>
          </w:rPr>
          <w:tab/>
        </w:r>
        <w:r>
          <w:rPr>
            <w:noProof/>
            <w:webHidden/>
          </w:rPr>
          <w:fldChar w:fldCharType="begin"/>
        </w:r>
        <w:r>
          <w:rPr>
            <w:noProof/>
            <w:webHidden/>
          </w:rPr>
          <w:instrText xml:space="preserve"> PAGEREF _Toc76729672 \h </w:instrText>
        </w:r>
        <w:r>
          <w:rPr>
            <w:noProof/>
            <w:webHidden/>
          </w:rPr>
        </w:r>
        <w:r>
          <w:rPr>
            <w:noProof/>
            <w:webHidden/>
          </w:rPr>
          <w:fldChar w:fldCharType="separate"/>
        </w:r>
        <w:r>
          <w:rPr>
            <w:noProof/>
            <w:webHidden/>
          </w:rPr>
          <w:t>32</w:t>
        </w:r>
        <w:r>
          <w:rPr>
            <w:noProof/>
            <w:webHidden/>
          </w:rPr>
          <w:fldChar w:fldCharType="end"/>
        </w:r>
      </w:hyperlink>
    </w:p>
    <w:p w14:paraId="6F74068B" w14:textId="7A838A8A" w:rsidR="002759B9" w:rsidRDefault="002759B9">
      <w:pPr>
        <w:pStyle w:val="TableofFigures"/>
        <w:rPr>
          <w:rFonts w:asciiTheme="minorHAnsi" w:eastAsiaTheme="minorEastAsia" w:hAnsiTheme="minorHAnsi" w:cstheme="minorBidi"/>
          <w:noProof/>
          <w:sz w:val="22"/>
          <w:szCs w:val="22"/>
          <w:lang w:val="en-US" w:eastAsia="en-US"/>
        </w:rPr>
      </w:pPr>
      <w:hyperlink w:anchor="_Toc76729673" w:history="1">
        <w:r w:rsidRPr="003F307A">
          <w:rPr>
            <w:rStyle w:val="Hyperlink"/>
            <w:noProof/>
          </w:rPr>
          <w:t>Figure: 4.6 Launching World in Gazebo</w:t>
        </w:r>
        <w:r>
          <w:rPr>
            <w:noProof/>
            <w:webHidden/>
          </w:rPr>
          <w:tab/>
        </w:r>
        <w:r>
          <w:rPr>
            <w:noProof/>
            <w:webHidden/>
          </w:rPr>
          <w:fldChar w:fldCharType="begin"/>
        </w:r>
        <w:r>
          <w:rPr>
            <w:noProof/>
            <w:webHidden/>
          </w:rPr>
          <w:instrText xml:space="preserve"> PAGEREF _Toc76729673 \h </w:instrText>
        </w:r>
        <w:r>
          <w:rPr>
            <w:noProof/>
            <w:webHidden/>
          </w:rPr>
        </w:r>
        <w:r>
          <w:rPr>
            <w:noProof/>
            <w:webHidden/>
          </w:rPr>
          <w:fldChar w:fldCharType="separate"/>
        </w:r>
        <w:r>
          <w:rPr>
            <w:noProof/>
            <w:webHidden/>
          </w:rPr>
          <w:t>33</w:t>
        </w:r>
        <w:r>
          <w:rPr>
            <w:noProof/>
            <w:webHidden/>
          </w:rPr>
          <w:fldChar w:fldCharType="end"/>
        </w:r>
      </w:hyperlink>
    </w:p>
    <w:p w14:paraId="512C0339" w14:textId="64BB639F" w:rsidR="002759B9" w:rsidRDefault="002759B9">
      <w:pPr>
        <w:pStyle w:val="TableofFigures"/>
        <w:rPr>
          <w:rFonts w:asciiTheme="minorHAnsi" w:eastAsiaTheme="minorEastAsia" w:hAnsiTheme="minorHAnsi" w:cstheme="minorBidi"/>
          <w:noProof/>
          <w:sz w:val="22"/>
          <w:szCs w:val="22"/>
          <w:lang w:val="en-US" w:eastAsia="en-US"/>
        </w:rPr>
      </w:pPr>
      <w:hyperlink w:anchor="_Toc76729674" w:history="1">
        <w:r w:rsidRPr="003F307A">
          <w:rPr>
            <w:rStyle w:val="Hyperlink"/>
            <w:noProof/>
          </w:rPr>
          <w:t>Figure: 4.7 Simulation in Gazebo</w:t>
        </w:r>
        <w:r>
          <w:rPr>
            <w:noProof/>
            <w:webHidden/>
          </w:rPr>
          <w:tab/>
        </w:r>
        <w:r>
          <w:rPr>
            <w:noProof/>
            <w:webHidden/>
          </w:rPr>
          <w:fldChar w:fldCharType="begin"/>
        </w:r>
        <w:r>
          <w:rPr>
            <w:noProof/>
            <w:webHidden/>
          </w:rPr>
          <w:instrText xml:space="preserve"> PAGEREF _Toc76729674 \h </w:instrText>
        </w:r>
        <w:r>
          <w:rPr>
            <w:noProof/>
            <w:webHidden/>
          </w:rPr>
        </w:r>
        <w:r>
          <w:rPr>
            <w:noProof/>
            <w:webHidden/>
          </w:rPr>
          <w:fldChar w:fldCharType="separate"/>
        </w:r>
        <w:r>
          <w:rPr>
            <w:noProof/>
            <w:webHidden/>
          </w:rPr>
          <w:t>34</w:t>
        </w:r>
        <w:r>
          <w:rPr>
            <w:noProof/>
            <w:webHidden/>
          </w:rPr>
          <w:fldChar w:fldCharType="end"/>
        </w:r>
      </w:hyperlink>
    </w:p>
    <w:p w14:paraId="20847DF2" w14:textId="20C000A7" w:rsidR="002759B9" w:rsidRDefault="002759B9">
      <w:pPr>
        <w:pStyle w:val="TableofFigures"/>
        <w:rPr>
          <w:rFonts w:asciiTheme="minorHAnsi" w:eastAsiaTheme="minorEastAsia" w:hAnsiTheme="minorHAnsi" w:cstheme="minorBidi"/>
          <w:noProof/>
          <w:sz w:val="22"/>
          <w:szCs w:val="22"/>
          <w:lang w:val="en-US" w:eastAsia="en-US"/>
        </w:rPr>
      </w:pPr>
      <w:hyperlink w:anchor="_Toc76729675" w:history="1">
        <w:r w:rsidRPr="003F307A">
          <w:rPr>
            <w:rStyle w:val="Hyperlink"/>
            <w:noProof/>
          </w:rPr>
          <w:t>Figure: 4.8 ROS Core Launch Command</w:t>
        </w:r>
        <w:r>
          <w:rPr>
            <w:noProof/>
            <w:webHidden/>
          </w:rPr>
          <w:tab/>
        </w:r>
        <w:r>
          <w:rPr>
            <w:noProof/>
            <w:webHidden/>
          </w:rPr>
          <w:fldChar w:fldCharType="begin"/>
        </w:r>
        <w:r>
          <w:rPr>
            <w:noProof/>
            <w:webHidden/>
          </w:rPr>
          <w:instrText xml:space="preserve"> PAGEREF _Toc76729675 \h </w:instrText>
        </w:r>
        <w:r>
          <w:rPr>
            <w:noProof/>
            <w:webHidden/>
          </w:rPr>
        </w:r>
        <w:r>
          <w:rPr>
            <w:noProof/>
            <w:webHidden/>
          </w:rPr>
          <w:fldChar w:fldCharType="separate"/>
        </w:r>
        <w:r>
          <w:rPr>
            <w:noProof/>
            <w:webHidden/>
          </w:rPr>
          <w:t>35</w:t>
        </w:r>
        <w:r>
          <w:rPr>
            <w:noProof/>
            <w:webHidden/>
          </w:rPr>
          <w:fldChar w:fldCharType="end"/>
        </w:r>
      </w:hyperlink>
    </w:p>
    <w:p w14:paraId="15E07765" w14:textId="54CBB4D8" w:rsidR="002759B9" w:rsidRDefault="002759B9">
      <w:pPr>
        <w:pStyle w:val="TableofFigures"/>
        <w:rPr>
          <w:rFonts w:asciiTheme="minorHAnsi" w:eastAsiaTheme="minorEastAsia" w:hAnsiTheme="minorHAnsi" w:cstheme="minorBidi"/>
          <w:noProof/>
          <w:sz w:val="22"/>
          <w:szCs w:val="22"/>
          <w:lang w:val="en-US" w:eastAsia="en-US"/>
        </w:rPr>
      </w:pPr>
      <w:hyperlink w:anchor="_Toc76729676" w:history="1">
        <w:r w:rsidRPr="003F307A">
          <w:rPr>
            <w:rStyle w:val="Hyperlink"/>
            <w:noProof/>
          </w:rPr>
          <w:t>Figure: 4.9 Establish Connection with Turtlebot</w:t>
        </w:r>
        <w:r>
          <w:rPr>
            <w:noProof/>
            <w:webHidden/>
          </w:rPr>
          <w:tab/>
        </w:r>
        <w:r>
          <w:rPr>
            <w:noProof/>
            <w:webHidden/>
          </w:rPr>
          <w:fldChar w:fldCharType="begin"/>
        </w:r>
        <w:r>
          <w:rPr>
            <w:noProof/>
            <w:webHidden/>
          </w:rPr>
          <w:instrText xml:space="preserve"> PAGEREF _Toc76729676 \h </w:instrText>
        </w:r>
        <w:r>
          <w:rPr>
            <w:noProof/>
            <w:webHidden/>
          </w:rPr>
        </w:r>
        <w:r>
          <w:rPr>
            <w:noProof/>
            <w:webHidden/>
          </w:rPr>
          <w:fldChar w:fldCharType="separate"/>
        </w:r>
        <w:r>
          <w:rPr>
            <w:noProof/>
            <w:webHidden/>
          </w:rPr>
          <w:t>36</w:t>
        </w:r>
        <w:r>
          <w:rPr>
            <w:noProof/>
            <w:webHidden/>
          </w:rPr>
          <w:fldChar w:fldCharType="end"/>
        </w:r>
      </w:hyperlink>
    </w:p>
    <w:p w14:paraId="5F51264C" w14:textId="2272E991" w:rsidR="002759B9" w:rsidRDefault="002759B9">
      <w:pPr>
        <w:pStyle w:val="TableofFigures"/>
        <w:rPr>
          <w:rFonts w:asciiTheme="minorHAnsi" w:eastAsiaTheme="minorEastAsia" w:hAnsiTheme="minorHAnsi" w:cstheme="minorBidi"/>
          <w:noProof/>
          <w:sz w:val="22"/>
          <w:szCs w:val="22"/>
          <w:lang w:val="en-US" w:eastAsia="en-US"/>
        </w:rPr>
      </w:pPr>
      <w:hyperlink w:anchor="_Toc76729677" w:history="1">
        <w:r w:rsidRPr="003F307A">
          <w:rPr>
            <w:rStyle w:val="Hyperlink"/>
            <w:noProof/>
          </w:rPr>
          <w:t>Figure: 4.10 Circuit Diagram</w:t>
        </w:r>
        <w:r>
          <w:rPr>
            <w:noProof/>
            <w:webHidden/>
          </w:rPr>
          <w:tab/>
        </w:r>
        <w:r>
          <w:rPr>
            <w:noProof/>
            <w:webHidden/>
          </w:rPr>
          <w:fldChar w:fldCharType="begin"/>
        </w:r>
        <w:r>
          <w:rPr>
            <w:noProof/>
            <w:webHidden/>
          </w:rPr>
          <w:instrText xml:space="preserve"> PAGEREF _Toc76729677 \h </w:instrText>
        </w:r>
        <w:r>
          <w:rPr>
            <w:noProof/>
            <w:webHidden/>
          </w:rPr>
        </w:r>
        <w:r>
          <w:rPr>
            <w:noProof/>
            <w:webHidden/>
          </w:rPr>
          <w:fldChar w:fldCharType="separate"/>
        </w:r>
        <w:r>
          <w:rPr>
            <w:noProof/>
            <w:webHidden/>
          </w:rPr>
          <w:t>37</w:t>
        </w:r>
        <w:r>
          <w:rPr>
            <w:noProof/>
            <w:webHidden/>
          </w:rPr>
          <w:fldChar w:fldCharType="end"/>
        </w:r>
      </w:hyperlink>
    </w:p>
    <w:p w14:paraId="47370BD3" w14:textId="6AD3DB85" w:rsidR="002759B9" w:rsidRDefault="002759B9">
      <w:pPr>
        <w:pStyle w:val="TableofFigures"/>
        <w:rPr>
          <w:rFonts w:asciiTheme="minorHAnsi" w:eastAsiaTheme="minorEastAsia" w:hAnsiTheme="minorHAnsi" w:cstheme="minorBidi"/>
          <w:noProof/>
          <w:sz w:val="22"/>
          <w:szCs w:val="22"/>
          <w:lang w:val="en-US" w:eastAsia="en-US"/>
        </w:rPr>
      </w:pPr>
      <w:hyperlink w:anchor="_Toc76729678" w:history="1">
        <w:r w:rsidRPr="003F307A">
          <w:rPr>
            <w:rStyle w:val="Hyperlink"/>
            <w:noProof/>
          </w:rPr>
          <w:t>Figure: 4.11 Hardware (1)</w:t>
        </w:r>
        <w:r>
          <w:rPr>
            <w:noProof/>
            <w:webHidden/>
          </w:rPr>
          <w:tab/>
        </w:r>
        <w:r>
          <w:rPr>
            <w:noProof/>
            <w:webHidden/>
          </w:rPr>
          <w:fldChar w:fldCharType="begin"/>
        </w:r>
        <w:r>
          <w:rPr>
            <w:noProof/>
            <w:webHidden/>
          </w:rPr>
          <w:instrText xml:space="preserve"> PAGEREF _Toc76729678 \h </w:instrText>
        </w:r>
        <w:r>
          <w:rPr>
            <w:noProof/>
            <w:webHidden/>
          </w:rPr>
        </w:r>
        <w:r>
          <w:rPr>
            <w:noProof/>
            <w:webHidden/>
          </w:rPr>
          <w:fldChar w:fldCharType="separate"/>
        </w:r>
        <w:r>
          <w:rPr>
            <w:noProof/>
            <w:webHidden/>
          </w:rPr>
          <w:t>38</w:t>
        </w:r>
        <w:r>
          <w:rPr>
            <w:noProof/>
            <w:webHidden/>
          </w:rPr>
          <w:fldChar w:fldCharType="end"/>
        </w:r>
      </w:hyperlink>
    </w:p>
    <w:p w14:paraId="25CD6BCE" w14:textId="14EECE49" w:rsidR="002759B9" w:rsidRDefault="002759B9">
      <w:pPr>
        <w:pStyle w:val="TableofFigures"/>
        <w:rPr>
          <w:rFonts w:asciiTheme="minorHAnsi" w:eastAsiaTheme="minorEastAsia" w:hAnsiTheme="minorHAnsi" w:cstheme="minorBidi"/>
          <w:noProof/>
          <w:sz w:val="22"/>
          <w:szCs w:val="22"/>
          <w:lang w:val="en-US" w:eastAsia="en-US"/>
        </w:rPr>
      </w:pPr>
      <w:hyperlink w:anchor="_Toc76729679" w:history="1">
        <w:r w:rsidRPr="003F307A">
          <w:rPr>
            <w:rStyle w:val="Hyperlink"/>
            <w:noProof/>
          </w:rPr>
          <w:t>Figure: 4.12 Hardware (2)</w:t>
        </w:r>
        <w:r>
          <w:rPr>
            <w:noProof/>
            <w:webHidden/>
          </w:rPr>
          <w:tab/>
        </w:r>
        <w:r>
          <w:rPr>
            <w:noProof/>
            <w:webHidden/>
          </w:rPr>
          <w:fldChar w:fldCharType="begin"/>
        </w:r>
        <w:r>
          <w:rPr>
            <w:noProof/>
            <w:webHidden/>
          </w:rPr>
          <w:instrText xml:space="preserve"> PAGEREF _Toc76729679 \h </w:instrText>
        </w:r>
        <w:r>
          <w:rPr>
            <w:noProof/>
            <w:webHidden/>
          </w:rPr>
        </w:r>
        <w:r>
          <w:rPr>
            <w:noProof/>
            <w:webHidden/>
          </w:rPr>
          <w:fldChar w:fldCharType="separate"/>
        </w:r>
        <w:r>
          <w:rPr>
            <w:noProof/>
            <w:webHidden/>
          </w:rPr>
          <w:t>38</w:t>
        </w:r>
        <w:r>
          <w:rPr>
            <w:noProof/>
            <w:webHidden/>
          </w:rPr>
          <w:fldChar w:fldCharType="end"/>
        </w:r>
      </w:hyperlink>
    </w:p>
    <w:p w14:paraId="54AD829F" w14:textId="0C6DB1BE" w:rsidR="002759B9" w:rsidRDefault="002759B9">
      <w:pPr>
        <w:pStyle w:val="TableofFigures"/>
        <w:rPr>
          <w:rFonts w:asciiTheme="minorHAnsi" w:eastAsiaTheme="minorEastAsia" w:hAnsiTheme="minorHAnsi" w:cstheme="minorBidi"/>
          <w:noProof/>
          <w:sz w:val="22"/>
          <w:szCs w:val="22"/>
          <w:lang w:val="en-US" w:eastAsia="en-US"/>
        </w:rPr>
      </w:pPr>
      <w:hyperlink w:anchor="_Toc76729680" w:history="1">
        <w:r w:rsidRPr="003F307A">
          <w:rPr>
            <w:rStyle w:val="Hyperlink"/>
            <w:noProof/>
          </w:rPr>
          <w:t>Figure: 4.13 Structure of Firebase</w:t>
        </w:r>
        <w:r>
          <w:rPr>
            <w:noProof/>
            <w:webHidden/>
          </w:rPr>
          <w:tab/>
        </w:r>
        <w:r>
          <w:rPr>
            <w:noProof/>
            <w:webHidden/>
          </w:rPr>
          <w:fldChar w:fldCharType="begin"/>
        </w:r>
        <w:r>
          <w:rPr>
            <w:noProof/>
            <w:webHidden/>
          </w:rPr>
          <w:instrText xml:space="preserve"> PAGEREF _Toc76729680 \h </w:instrText>
        </w:r>
        <w:r>
          <w:rPr>
            <w:noProof/>
            <w:webHidden/>
          </w:rPr>
        </w:r>
        <w:r>
          <w:rPr>
            <w:noProof/>
            <w:webHidden/>
          </w:rPr>
          <w:fldChar w:fldCharType="separate"/>
        </w:r>
        <w:r>
          <w:rPr>
            <w:noProof/>
            <w:webHidden/>
          </w:rPr>
          <w:t>39</w:t>
        </w:r>
        <w:r>
          <w:rPr>
            <w:noProof/>
            <w:webHidden/>
          </w:rPr>
          <w:fldChar w:fldCharType="end"/>
        </w:r>
      </w:hyperlink>
    </w:p>
    <w:p w14:paraId="1F78DDDD" w14:textId="34557999" w:rsidR="002759B9" w:rsidRDefault="002759B9">
      <w:pPr>
        <w:pStyle w:val="TableofFigures"/>
        <w:rPr>
          <w:rFonts w:asciiTheme="minorHAnsi" w:eastAsiaTheme="minorEastAsia" w:hAnsiTheme="minorHAnsi" w:cstheme="minorBidi"/>
          <w:noProof/>
          <w:sz w:val="22"/>
          <w:szCs w:val="22"/>
          <w:lang w:val="en-US" w:eastAsia="en-US"/>
        </w:rPr>
      </w:pPr>
      <w:hyperlink w:anchor="_Toc76729681" w:history="1">
        <w:r w:rsidRPr="003F307A">
          <w:rPr>
            <w:rStyle w:val="Hyperlink"/>
            <w:noProof/>
          </w:rPr>
          <w:t>Figure: 4.14 Android Application</w:t>
        </w:r>
        <w:r>
          <w:rPr>
            <w:noProof/>
            <w:webHidden/>
          </w:rPr>
          <w:tab/>
        </w:r>
        <w:r>
          <w:rPr>
            <w:noProof/>
            <w:webHidden/>
          </w:rPr>
          <w:fldChar w:fldCharType="begin"/>
        </w:r>
        <w:r>
          <w:rPr>
            <w:noProof/>
            <w:webHidden/>
          </w:rPr>
          <w:instrText xml:space="preserve"> PAGEREF _Toc76729681 \h </w:instrText>
        </w:r>
        <w:r>
          <w:rPr>
            <w:noProof/>
            <w:webHidden/>
          </w:rPr>
        </w:r>
        <w:r>
          <w:rPr>
            <w:noProof/>
            <w:webHidden/>
          </w:rPr>
          <w:fldChar w:fldCharType="separate"/>
        </w:r>
        <w:r>
          <w:rPr>
            <w:noProof/>
            <w:webHidden/>
          </w:rPr>
          <w:t>40</w:t>
        </w:r>
        <w:r>
          <w:rPr>
            <w:noProof/>
            <w:webHidden/>
          </w:rPr>
          <w:fldChar w:fldCharType="end"/>
        </w:r>
      </w:hyperlink>
    </w:p>
    <w:p w14:paraId="7AE4216D" w14:textId="78A54D95" w:rsidR="002759B9" w:rsidRDefault="002759B9">
      <w:pPr>
        <w:pStyle w:val="TableofFigures"/>
        <w:rPr>
          <w:rFonts w:asciiTheme="minorHAnsi" w:eastAsiaTheme="minorEastAsia" w:hAnsiTheme="minorHAnsi" w:cstheme="minorBidi"/>
          <w:noProof/>
          <w:sz w:val="22"/>
          <w:szCs w:val="22"/>
          <w:lang w:val="en-US" w:eastAsia="en-US"/>
        </w:rPr>
      </w:pPr>
      <w:hyperlink w:anchor="_Toc76729682" w:history="1">
        <w:r w:rsidRPr="003F307A">
          <w:rPr>
            <w:rStyle w:val="Hyperlink"/>
            <w:noProof/>
          </w:rPr>
          <w:t>Figure: 4. 15 TurtleBot3</w:t>
        </w:r>
        <w:r>
          <w:rPr>
            <w:noProof/>
            <w:webHidden/>
          </w:rPr>
          <w:tab/>
        </w:r>
        <w:r>
          <w:rPr>
            <w:noProof/>
            <w:webHidden/>
          </w:rPr>
          <w:fldChar w:fldCharType="begin"/>
        </w:r>
        <w:r>
          <w:rPr>
            <w:noProof/>
            <w:webHidden/>
          </w:rPr>
          <w:instrText xml:space="preserve"> PAGEREF _Toc76729682 \h </w:instrText>
        </w:r>
        <w:r>
          <w:rPr>
            <w:noProof/>
            <w:webHidden/>
          </w:rPr>
        </w:r>
        <w:r>
          <w:rPr>
            <w:noProof/>
            <w:webHidden/>
          </w:rPr>
          <w:fldChar w:fldCharType="separate"/>
        </w:r>
        <w:r>
          <w:rPr>
            <w:noProof/>
            <w:webHidden/>
          </w:rPr>
          <w:t>41</w:t>
        </w:r>
        <w:r>
          <w:rPr>
            <w:noProof/>
            <w:webHidden/>
          </w:rPr>
          <w:fldChar w:fldCharType="end"/>
        </w:r>
      </w:hyperlink>
    </w:p>
    <w:p w14:paraId="1CE35101" w14:textId="36859E77" w:rsidR="002759B9" w:rsidRDefault="002759B9">
      <w:pPr>
        <w:pStyle w:val="TableofFigures"/>
        <w:rPr>
          <w:rFonts w:asciiTheme="minorHAnsi" w:eastAsiaTheme="minorEastAsia" w:hAnsiTheme="minorHAnsi" w:cstheme="minorBidi"/>
          <w:noProof/>
          <w:sz w:val="22"/>
          <w:szCs w:val="22"/>
          <w:lang w:val="en-US" w:eastAsia="en-US"/>
        </w:rPr>
      </w:pPr>
      <w:hyperlink w:anchor="_Toc76729683" w:history="1">
        <w:r w:rsidRPr="003F307A">
          <w:rPr>
            <w:rStyle w:val="Hyperlink"/>
            <w:noProof/>
          </w:rPr>
          <w:t>Figure: 4.16 Block Diagram of TurtleBot3</w:t>
        </w:r>
        <w:r>
          <w:rPr>
            <w:noProof/>
            <w:webHidden/>
          </w:rPr>
          <w:tab/>
        </w:r>
        <w:r>
          <w:rPr>
            <w:noProof/>
            <w:webHidden/>
          </w:rPr>
          <w:fldChar w:fldCharType="begin"/>
        </w:r>
        <w:r>
          <w:rPr>
            <w:noProof/>
            <w:webHidden/>
          </w:rPr>
          <w:instrText xml:space="preserve"> PAGEREF _Toc76729683 \h </w:instrText>
        </w:r>
        <w:r>
          <w:rPr>
            <w:noProof/>
            <w:webHidden/>
          </w:rPr>
        </w:r>
        <w:r>
          <w:rPr>
            <w:noProof/>
            <w:webHidden/>
          </w:rPr>
          <w:fldChar w:fldCharType="separate"/>
        </w:r>
        <w:r>
          <w:rPr>
            <w:noProof/>
            <w:webHidden/>
          </w:rPr>
          <w:t>42</w:t>
        </w:r>
        <w:r>
          <w:rPr>
            <w:noProof/>
            <w:webHidden/>
          </w:rPr>
          <w:fldChar w:fldCharType="end"/>
        </w:r>
      </w:hyperlink>
    </w:p>
    <w:p w14:paraId="30A7C137" w14:textId="24D323A0" w:rsidR="00472434" w:rsidRPr="003464D6" w:rsidRDefault="00322FB7" w:rsidP="007151AC">
      <w:r>
        <w:fldChar w:fldCharType="end"/>
      </w:r>
    </w:p>
    <w:p w14:paraId="75FE4F94" w14:textId="150E8443" w:rsidR="002759B9" w:rsidRDefault="00322FB7">
      <w:pPr>
        <w:pStyle w:val="TableofFigures"/>
        <w:rPr>
          <w:rFonts w:asciiTheme="minorHAnsi" w:eastAsiaTheme="minorEastAsia" w:hAnsiTheme="minorHAnsi" w:cstheme="minorBidi"/>
          <w:noProof/>
          <w:sz w:val="22"/>
          <w:szCs w:val="22"/>
          <w:lang w:val="en-US" w:eastAsia="en-US"/>
        </w:rPr>
      </w:pPr>
      <w:r>
        <w:lastRenderedPageBreak/>
        <w:fldChar w:fldCharType="begin"/>
      </w:r>
      <w:r>
        <w:instrText xml:space="preserve"> TOC \h \z \c "Figure: 5." </w:instrText>
      </w:r>
      <w:r>
        <w:fldChar w:fldCharType="separate"/>
      </w:r>
      <w:hyperlink w:anchor="_Toc76729663" w:history="1">
        <w:r w:rsidR="002759B9" w:rsidRPr="0076303D">
          <w:rPr>
            <w:rStyle w:val="Hyperlink"/>
            <w:noProof/>
          </w:rPr>
          <w:t>Figure: 5. 1 Map Generated in Simulated Gazebo Environment (World 1).</w:t>
        </w:r>
        <w:r w:rsidR="002759B9">
          <w:rPr>
            <w:noProof/>
            <w:webHidden/>
          </w:rPr>
          <w:tab/>
        </w:r>
        <w:r w:rsidR="002759B9">
          <w:rPr>
            <w:noProof/>
            <w:webHidden/>
          </w:rPr>
          <w:fldChar w:fldCharType="begin"/>
        </w:r>
        <w:r w:rsidR="002759B9">
          <w:rPr>
            <w:noProof/>
            <w:webHidden/>
          </w:rPr>
          <w:instrText xml:space="preserve"> PAGEREF _Toc76729663 \h </w:instrText>
        </w:r>
        <w:r w:rsidR="002759B9">
          <w:rPr>
            <w:noProof/>
            <w:webHidden/>
          </w:rPr>
        </w:r>
        <w:r w:rsidR="002759B9">
          <w:rPr>
            <w:noProof/>
            <w:webHidden/>
          </w:rPr>
          <w:fldChar w:fldCharType="separate"/>
        </w:r>
        <w:r w:rsidR="002759B9">
          <w:rPr>
            <w:noProof/>
            <w:webHidden/>
          </w:rPr>
          <w:t>43</w:t>
        </w:r>
        <w:r w:rsidR="002759B9">
          <w:rPr>
            <w:noProof/>
            <w:webHidden/>
          </w:rPr>
          <w:fldChar w:fldCharType="end"/>
        </w:r>
      </w:hyperlink>
    </w:p>
    <w:p w14:paraId="383FE098" w14:textId="1A8B1C6A" w:rsidR="002759B9" w:rsidRDefault="002759B9">
      <w:pPr>
        <w:pStyle w:val="TableofFigures"/>
        <w:rPr>
          <w:rFonts w:asciiTheme="minorHAnsi" w:eastAsiaTheme="minorEastAsia" w:hAnsiTheme="minorHAnsi" w:cstheme="minorBidi"/>
          <w:noProof/>
          <w:sz w:val="22"/>
          <w:szCs w:val="22"/>
          <w:lang w:val="en-US" w:eastAsia="en-US"/>
        </w:rPr>
      </w:pPr>
      <w:hyperlink w:anchor="_Toc76729664" w:history="1">
        <w:r w:rsidRPr="0076303D">
          <w:rPr>
            <w:rStyle w:val="Hyperlink"/>
            <w:noProof/>
          </w:rPr>
          <w:t>Figure: 5. 2 Map Generated in Simulated Gazebo Environment (Default World).</w:t>
        </w:r>
        <w:r>
          <w:rPr>
            <w:noProof/>
            <w:webHidden/>
          </w:rPr>
          <w:tab/>
        </w:r>
        <w:r>
          <w:rPr>
            <w:noProof/>
            <w:webHidden/>
          </w:rPr>
          <w:fldChar w:fldCharType="begin"/>
        </w:r>
        <w:r>
          <w:rPr>
            <w:noProof/>
            <w:webHidden/>
          </w:rPr>
          <w:instrText xml:space="preserve"> PAGEREF _Toc76729664 \h </w:instrText>
        </w:r>
        <w:r>
          <w:rPr>
            <w:noProof/>
            <w:webHidden/>
          </w:rPr>
        </w:r>
        <w:r>
          <w:rPr>
            <w:noProof/>
            <w:webHidden/>
          </w:rPr>
          <w:fldChar w:fldCharType="separate"/>
        </w:r>
        <w:r>
          <w:rPr>
            <w:noProof/>
            <w:webHidden/>
          </w:rPr>
          <w:t>44</w:t>
        </w:r>
        <w:r>
          <w:rPr>
            <w:noProof/>
            <w:webHidden/>
          </w:rPr>
          <w:fldChar w:fldCharType="end"/>
        </w:r>
      </w:hyperlink>
    </w:p>
    <w:p w14:paraId="0597FC91" w14:textId="5629974B" w:rsidR="002759B9" w:rsidRDefault="002759B9">
      <w:pPr>
        <w:pStyle w:val="TableofFigures"/>
        <w:rPr>
          <w:rFonts w:asciiTheme="minorHAnsi" w:eastAsiaTheme="minorEastAsia" w:hAnsiTheme="minorHAnsi" w:cstheme="minorBidi"/>
          <w:noProof/>
          <w:sz w:val="22"/>
          <w:szCs w:val="22"/>
          <w:lang w:val="en-US" w:eastAsia="en-US"/>
        </w:rPr>
      </w:pPr>
      <w:hyperlink w:anchor="_Toc76729665" w:history="1">
        <w:r w:rsidRPr="0076303D">
          <w:rPr>
            <w:rStyle w:val="Hyperlink"/>
            <w:noProof/>
          </w:rPr>
          <w:t>Figure: 5. 3 World 1</w:t>
        </w:r>
        <w:r>
          <w:rPr>
            <w:noProof/>
            <w:webHidden/>
          </w:rPr>
          <w:tab/>
        </w:r>
        <w:r>
          <w:rPr>
            <w:noProof/>
            <w:webHidden/>
          </w:rPr>
          <w:fldChar w:fldCharType="begin"/>
        </w:r>
        <w:r>
          <w:rPr>
            <w:noProof/>
            <w:webHidden/>
          </w:rPr>
          <w:instrText xml:space="preserve"> PAGEREF _Toc76729665 \h </w:instrText>
        </w:r>
        <w:r>
          <w:rPr>
            <w:noProof/>
            <w:webHidden/>
          </w:rPr>
        </w:r>
        <w:r>
          <w:rPr>
            <w:noProof/>
            <w:webHidden/>
          </w:rPr>
          <w:fldChar w:fldCharType="separate"/>
        </w:r>
        <w:r>
          <w:rPr>
            <w:noProof/>
            <w:webHidden/>
          </w:rPr>
          <w:t>44</w:t>
        </w:r>
        <w:r>
          <w:rPr>
            <w:noProof/>
            <w:webHidden/>
          </w:rPr>
          <w:fldChar w:fldCharType="end"/>
        </w:r>
      </w:hyperlink>
    </w:p>
    <w:p w14:paraId="32C0F5E2" w14:textId="1CB49792" w:rsidR="002759B9" w:rsidRDefault="002759B9">
      <w:pPr>
        <w:pStyle w:val="TableofFigures"/>
        <w:rPr>
          <w:rFonts w:asciiTheme="minorHAnsi" w:eastAsiaTheme="minorEastAsia" w:hAnsiTheme="minorHAnsi" w:cstheme="minorBidi"/>
          <w:noProof/>
          <w:sz w:val="22"/>
          <w:szCs w:val="22"/>
          <w:lang w:val="en-US" w:eastAsia="en-US"/>
        </w:rPr>
      </w:pPr>
      <w:hyperlink w:anchor="_Toc76729666" w:history="1">
        <w:r w:rsidRPr="0076303D">
          <w:rPr>
            <w:rStyle w:val="Hyperlink"/>
            <w:noProof/>
          </w:rPr>
          <w:t>Figure: 5. 4 Map Generated of DLD Lab</w:t>
        </w:r>
        <w:r>
          <w:rPr>
            <w:noProof/>
            <w:webHidden/>
          </w:rPr>
          <w:tab/>
        </w:r>
        <w:r>
          <w:rPr>
            <w:noProof/>
            <w:webHidden/>
          </w:rPr>
          <w:fldChar w:fldCharType="begin"/>
        </w:r>
        <w:r>
          <w:rPr>
            <w:noProof/>
            <w:webHidden/>
          </w:rPr>
          <w:instrText xml:space="preserve"> PAGEREF _Toc76729666 \h </w:instrText>
        </w:r>
        <w:r>
          <w:rPr>
            <w:noProof/>
            <w:webHidden/>
          </w:rPr>
        </w:r>
        <w:r>
          <w:rPr>
            <w:noProof/>
            <w:webHidden/>
          </w:rPr>
          <w:fldChar w:fldCharType="separate"/>
        </w:r>
        <w:r>
          <w:rPr>
            <w:noProof/>
            <w:webHidden/>
          </w:rPr>
          <w:t>46</w:t>
        </w:r>
        <w:r>
          <w:rPr>
            <w:noProof/>
            <w:webHidden/>
          </w:rPr>
          <w:fldChar w:fldCharType="end"/>
        </w:r>
      </w:hyperlink>
    </w:p>
    <w:p w14:paraId="2FA5A336" w14:textId="5E0A4917" w:rsidR="002759B9" w:rsidRDefault="002759B9">
      <w:pPr>
        <w:pStyle w:val="TableofFigures"/>
        <w:rPr>
          <w:rFonts w:asciiTheme="minorHAnsi" w:eastAsiaTheme="minorEastAsia" w:hAnsiTheme="minorHAnsi" w:cstheme="minorBidi"/>
          <w:noProof/>
          <w:sz w:val="22"/>
          <w:szCs w:val="22"/>
          <w:lang w:val="en-US" w:eastAsia="en-US"/>
        </w:rPr>
      </w:pPr>
      <w:hyperlink w:anchor="_Toc76729667" w:history="1">
        <w:r w:rsidRPr="0076303D">
          <w:rPr>
            <w:rStyle w:val="Hyperlink"/>
            <w:noProof/>
          </w:rPr>
          <w:t>Figure: 5. 5 Android Application</w:t>
        </w:r>
        <w:r>
          <w:rPr>
            <w:noProof/>
            <w:webHidden/>
          </w:rPr>
          <w:tab/>
        </w:r>
        <w:r>
          <w:rPr>
            <w:noProof/>
            <w:webHidden/>
          </w:rPr>
          <w:fldChar w:fldCharType="begin"/>
        </w:r>
        <w:r>
          <w:rPr>
            <w:noProof/>
            <w:webHidden/>
          </w:rPr>
          <w:instrText xml:space="preserve"> PAGEREF _Toc76729667 \h </w:instrText>
        </w:r>
        <w:r>
          <w:rPr>
            <w:noProof/>
            <w:webHidden/>
          </w:rPr>
        </w:r>
        <w:r>
          <w:rPr>
            <w:noProof/>
            <w:webHidden/>
          </w:rPr>
          <w:fldChar w:fldCharType="separate"/>
        </w:r>
        <w:r>
          <w:rPr>
            <w:noProof/>
            <w:webHidden/>
          </w:rPr>
          <w:t>47</w:t>
        </w:r>
        <w:r>
          <w:rPr>
            <w:noProof/>
            <w:webHidden/>
          </w:rPr>
          <w:fldChar w:fldCharType="end"/>
        </w:r>
      </w:hyperlink>
    </w:p>
    <w:p w14:paraId="2EAC2B01" w14:textId="00732CBB" w:rsidR="00472434" w:rsidRDefault="00322FB7" w:rsidP="007151AC">
      <w:r>
        <w:fldChar w:fldCharType="end"/>
      </w:r>
    </w:p>
    <w:p w14:paraId="76208E40" w14:textId="59FE2EE0" w:rsidR="007547FB" w:rsidRPr="003464D6" w:rsidRDefault="001473B5" w:rsidP="001473B5">
      <w:pPr>
        <w:spacing w:line="240" w:lineRule="auto"/>
        <w:jc w:val="left"/>
      </w:pPr>
      <w:r>
        <w:br w:type="page"/>
      </w:r>
    </w:p>
    <w:p w14:paraId="1DFA9EE8" w14:textId="77777777" w:rsidR="00472434" w:rsidRPr="003464D6" w:rsidRDefault="00472434" w:rsidP="007151AC"/>
    <w:p w14:paraId="08D8C649" w14:textId="07998513" w:rsidR="00966DCC" w:rsidRDefault="00892548" w:rsidP="007547FB">
      <w:pPr>
        <w:pStyle w:val="Heading9"/>
      </w:pPr>
      <w:bookmarkStart w:id="9" w:name="_Toc75980819"/>
      <w:r>
        <w:t>LIST OF TABLES</w:t>
      </w:r>
      <w:bookmarkEnd w:id="9"/>
    </w:p>
    <w:p w14:paraId="29FE0517" w14:textId="77777777" w:rsidR="001D534F" w:rsidRDefault="001D534F" w:rsidP="001D534F"/>
    <w:p w14:paraId="133514D9" w14:textId="5BAB7502" w:rsidR="001D534F" w:rsidRPr="000145D5" w:rsidRDefault="001D534F" w:rsidP="001D534F">
      <w:pPr>
        <w:tabs>
          <w:tab w:val="center" w:pos="648"/>
          <w:tab w:val="center" w:pos="3969"/>
          <w:tab w:val="center" w:pos="7848"/>
        </w:tabs>
        <w:jc w:val="center"/>
        <w:rPr>
          <w:rFonts w:asciiTheme="majorBidi" w:hAnsiTheme="majorBidi" w:cstheme="majorBidi"/>
          <w:b/>
        </w:rPr>
      </w:pPr>
      <w:r>
        <w:rPr>
          <w:rFonts w:asciiTheme="majorBidi" w:hAnsiTheme="majorBidi" w:cstheme="majorBidi"/>
          <w:b/>
        </w:rPr>
        <w:t>TABLE</w:t>
      </w:r>
      <w:r w:rsidRPr="000145D5">
        <w:rPr>
          <w:rFonts w:asciiTheme="majorBidi" w:hAnsiTheme="majorBidi" w:cstheme="majorBidi"/>
          <w:b/>
        </w:rPr>
        <w:tab/>
        <w:t>TITLE</w:t>
      </w:r>
      <w:r w:rsidRPr="000145D5">
        <w:rPr>
          <w:rFonts w:asciiTheme="majorBidi" w:hAnsiTheme="majorBidi" w:cstheme="majorBidi"/>
          <w:b/>
        </w:rPr>
        <w:tab/>
        <w:t>PAGE</w:t>
      </w:r>
    </w:p>
    <w:p w14:paraId="40D6E6F5" w14:textId="77777777" w:rsidR="001D534F" w:rsidRDefault="001D534F" w:rsidP="001D534F"/>
    <w:p w14:paraId="0CADCB40" w14:textId="2DDCAE55" w:rsidR="00257483" w:rsidRDefault="002F3ECD">
      <w:pPr>
        <w:pStyle w:val="TableofFigures"/>
        <w:rPr>
          <w:rFonts w:asciiTheme="minorHAnsi" w:eastAsiaTheme="minorEastAsia" w:hAnsiTheme="minorHAnsi" w:cstheme="minorBidi"/>
          <w:noProof/>
          <w:sz w:val="22"/>
          <w:szCs w:val="22"/>
          <w:lang w:val="en-US" w:eastAsia="en-US"/>
        </w:rPr>
      </w:pPr>
      <w:r>
        <w:fldChar w:fldCharType="begin"/>
      </w:r>
      <w:r>
        <w:instrText xml:space="preserve"> TOC \h \z \c "Table 4." </w:instrText>
      </w:r>
      <w:r>
        <w:fldChar w:fldCharType="separate"/>
      </w:r>
      <w:hyperlink w:anchor="_Toc75980621" w:history="1">
        <w:r w:rsidR="00257483" w:rsidRPr="00AA27BB">
          <w:rPr>
            <w:rStyle w:val="Hyperlink"/>
            <w:noProof/>
          </w:rPr>
          <w:t>Table 4. 1 Tool and Technology Details</w:t>
        </w:r>
        <w:r w:rsidR="00257483">
          <w:rPr>
            <w:noProof/>
            <w:webHidden/>
          </w:rPr>
          <w:tab/>
        </w:r>
        <w:r w:rsidR="00257483">
          <w:rPr>
            <w:noProof/>
            <w:webHidden/>
          </w:rPr>
          <w:fldChar w:fldCharType="begin"/>
        </w:r>
        <w:r w:rsidR="00257483">
          <w:rPr>
            <w:noProof/>
            <w:webHidden/>
          </w:rPr>
          <w:instrText xml:space="preserve"> PAGEREF _Toc75980621 \h </w:instrText>
        </w:r>
        <w:r w:rsidR="00257483">
          <w:rPr>
            <w:noProof/>
            <w:webHidden/>
          </w:rPr>
        </w:r>
        <w:r w:rsidR="00257483">
          <w:rPr>
            <w:noProof/>
            <w:webHidden/>
          </w:rPr>
          <w:fldChar w:fldCharType="separate"/>
        </w:r>
        <w:r w:rsidR="00257483">
          <w:rPr>
            <w:noProof/>
            <w:webHidden/>
          </w:rPr>
          <w:t>25</w:t>
        </w:r>
        <w:r w:rsidR="00257483">
          <w:rPr>
            <w:noProof/>
            <w:webHidden/>
          </w:rPr>
          <w:fldChar w:fldCharType="end"/>
        </w:r>
      </w:hyperlink>
    </w:p>
    <w:p w14:paraId="025B15B8" w14:textId="6125540E" w:rsidR="00257483" w:rsidRDefault="008D400A">
      <w:pPr>
        <w:pStyle w:val="TableofFigures"/>
        <w:rPr>
          <w:rFonts w:asciiTheme="minorHAnsi" w:eastAsiaTheme="minorEastAsia" w:hAnsiTheme="minorHAnsi" w:cstheme="minorBidi"/>
          <w:noProof/>
          <w:sz w:val="22"/>
          <w:szCs w:val="22"/>
          <w:lang w:val="en-US" w:eastAsia="en-US"/>
        </w:rPr>
      </w:pPr>
      <w:hyperlink w:anchor="_Toc75980622" w:history="1">
        <w:r w:rsidR="00257483" w:rsidRPr="00AA27BB">
          <w:rPr>
            <w:rStyle w:val="Hyperlink"/>
            <w:noProof/>
          </w:rPr>
          <w:t>Table 4. 2 Development Environment Information</w:t>
        </w:r>
        <w:r w:rsidR="00257483">
          <w:rPr>
            <w:noProof/>
            <w:webHidden/>
          </w:rPr>
          <w:tab/>
        </w:r>
        <w:r w:rsidR="00257483">
          <w:rPr>
            <w:noProof/>
            <w:webHidden/>
          </w:rPr>
          <w:fldChar w:fldCharType="begin"/>
        </w:r>
        <w:r w:rsidR="00257483">
          <w:rPr>
            <w:noProof/>
            <w:webHidden/>
          </w:rPr>
          <w:instrText xml:space="preserve"> PAGEREF _Toc75980622 \h </w:instrText>
        </w:r>
        <w:r w:rsidR="00257483">
          <w:rPr>
            <w:noProof/>
            <w:webHidden/>
          </w:rPr>
        </w:r>
        <w:r w:rsidR="00257483">
          <w:rPr>
            <w:noProof/>
            <w:webHidden/>
          </w:rPr>
          <w:fldChar w:fldCharType="separate"/>
        </w:r>
        <w:r w:rsidR="00257483">
          <w:rPr>
            <w:noProof/>
            <w:webHidden/>
          </w:rPr>
          <w:t>26</w:t>
        </w:r>
        <w:r w:rsidR="00257483">
          <w:rPr>
            <w:noProof/>
            <w:webHidden/>
          </w:rPr>
          <w:fldChar w:fldCharType="end"/>
        </w:r>
      </w:hyperlink>
    </w:p>
    <w:p w14:paraId="7B5CE18C" w14:textId="449D0460" w:rsidR="00257483" w:rsidRDefault="008D400A">
      <w:pPr>
        <w:pStyle w:val="TableofFigures"/>
        <w:rPr>
          <w:rFonts w:asciiTheme="minorHAnsi" w:eastAsiaTheme="minorEastAsia" w:hAnsiTheme="minorHAnsi" w:cstheme="minorBidi"/>
          <w:noProof/>
          <w:sz w:val="22"/>
          <w:szCs w:val="22"/>
          <w:lang w:val="en-US" w:eastAsia="en-US"/>
        </w:rPr>
      </w:pPr>
      <w:hyperlink w:anchor="_Toc75980623" w:history="1">
        <w:r w:rsidR="00257483" w:rsidRPr="00AA27BB">
          <w:rPr>
            <w:rStyle w:val="Hyperlink"/>
            <w:noProof/>
          </w:rPr>
          <w:t>Table 4. 3 Software Setup Information</w:t>
        </w:r>
        <w:r w:rsidR="00257483">
          <w:rPr>
            <w:noProof/>
            <w:webHidden/>
          </w:rPr>
          <w:tab/>
        </w:r>
        <w:r w:rsidR="00257483">
          <w:rPr>
            <w:noProof/>
            <w:webHidden/>
          </w:rPr>
          <w:fldChar w:fldCharType="begin"/>
        </w:r>
        <w:r w:rsidR="00257483">
          <w:rPr>
            <w:noProof/>
            <w:webHidden/>
          </w:rPr>
          <w:instrText xml:space="preserve"> PAGEREF _Toc75980623 \h </w:instrText>
        </w:r>
        <w:r w:rsidR="00257483">
          <w:rPr>
            <w:noProof/>
            <w:webHidden/>
          </w:rPr>
        </w:r>
        <w:r w:rsidR="00257483">
          <w:rPr>
            <w:noProof/>
            <w:webHidden/>
          </w:rPr>
          <w:fldChar w:fldCharType="separate"/>
        </w:r>
        <w:r w:rsidR="00257483">
          <w:rPr>
            <w:noProof/>
            <w:webHidden/>
          </w:rPr>
          <w:t>26</w:t>
        </w:r>
        <w:r w:rsidR="00257483">
          <w:rPr>
            <w:noProof/>
            <w:webHidden/>
          </w:rPr>
          <w:fldChar w:fldCharType="end"/>
        </w:r>
      </w:hyperlink>
    </w:p>
    <w:p w14:paraId="3545B06C" w14:textId="6BAA859F" w:rsidR="00257483" w:rsidRDefault="008D400A">
      <w:pPr>
        <w:pStyle w:val="TableofFigures"/>
        <w:rPr>
          <w:rFonts w:asciiTheme="minorHAnsi" w:eastAsiaTheme="minorEastAsia" w:hAnsiTheme="minorHAnsi" w:cstheme="minorBidi"/>
          <w:noProof/>
          <w:sz w:val="22"/>
          <w:szCs w:val="22"/>
          <w:lang w:val="en-US" w:eastAsia="en-US"/>
        </w:rPr>
      </w:pPr>
      <w:hyperlink w:anchor="_Toc75980624" w:history="1">
        <w:r w:rsidR="00257483" w:rsidRPr="00AA27BB">
          <w:rPr>
            <w:rStyle w:val="Hyperlink"/>
            <w:noProof/>
          </w:rPr>
          <w:t>Table 4. 4 Hardware Setup Information</w:t>
        </w:r>
        <w:r w:rsidR="00257483">
          <w:rPr>
            <w:noProof/>
            <w:webHidden/>
          </w:rPr>
          <w:tab/>
        </w:r>
        <w:r w:rsidR="00257483">
          <w:rPr>
            <w:noProof/>
            <w:webHidden/>
          </w:rPr>
          <w:fldChar w:fldCharType="begin"/>
        </w:r>
        <w:r w:rsidR="00257483">
          <w:rPr>
            <w:noProof/>
            <w:webHidden/>
          </w:rPr>
          <w:instrText xml:space="preserve"> PAGEREF _Toc75980624 \h </w:instrText>
        </w:r>
        <w:r w:rsidR="00257483">
          <w:rPr>
            <w:noProof/>
            <w:webHidden/>
          </w:rPr>
        </w:r>
        <w:r w:rsidR="00257483">
          <w:rPr>
            <w:noProof/>
            <w:webHidden/>
          </w:rPr>
          <w:fldChar w:fldCharType="separate"/>
        </w:r>
        <w:r w:rsidR="00257483">
          <w:rPr>
            <w:noProof/>
            <w:webHidden/>
          </w:rPr>
          <w:t>27</w:t>
        </w:r>
        <w:r w:rsidR="00257483">
          <w:rPr>
            <w:noProof/>
            <w:webHidden/>
          </w:rPr>
          <w:fldChar w:fldCharType="end"/>
        </w:r>
      </w:hyperlink>
    </w:p>
    <w:p w14:paraId="32AEE015" w14:textId="4D8DF3AE" w:rsidR="00A54B9E" w:rsidRPr="001D534F" w:rsidRDefault="002F3ECD" w:rsidP="001D534F">
      <w:pPr>
        <w:sectPr w:rsidR="00A54B9E" w:rsidRPr="001D534F" w:rsidSect="00966DCC">
          <w:pgSz w:w="11909" w:h="16834" w:code="9"/>
          <w:pgMar w:top="1418" w:right="1418" w:bottom="1418" w:left="2268" w:header="851" w:footer="851" w:gutter="0"/>
          <w:pgNumType w:fmt="lowerRoman"/>
          <w:cols w:space="720"/>
          <w:docGrid w:linePitch="360"/>
        </w:sectPr>
      </w:pPr>
      <w:r>
        <w:fldChar w:fldCharType="end"/>
      </w:r>
    </w:p>
    <w:p w14:paraId="79D74923" w14:textId="77777777" w:rsidR="00EE5E46" w:rsidRPr="003464D6" w:rsidRDefault="00EE5E46" w:rsidP="007151AC"/>
    <w:p w14:paraId="0EA0653B" w14:textId="77777777" w:rsidR="002C7EFD" w:rsidRPr="003464D6" w:rsidRDefault="002C7EFD" w:rsidP="007151AC"/>
    <w:p w14:paraId="3A5848CC" w14:textId="77777777" w:rsidR="002C7EFD" w:rsidRPr="003464D6" w:rsidRDefault="002C7EFD" w:rsidP="007151AC"/>
    <w:p w14:paraId="67ED9512" w14:textId="77777777" w:rsidR="00655E19" w:rsidRPr="003464D6" w:rsidRDefault="00655E19" w:rsidP="00844F53">
      <w:pPr>
        <w:pStyle w:val="Heading1"/>
      </w:pPr>
    </w:p>
    <w:p w14:paraId="207CC103" w14:textId="77777777" w:rsidR="00655E19" w:rsidRPr="003464D6" w:rsidRDefault="00655E19" w:rsidP="00844F53">
      <w:pPr>
        <w:jc w:val="center"/>
      </w:pPr>
    </w:p>
    <w:p w14:paraId="6D055206" w14:textId="77777777" w:rsidR="00655E19" w:rsidRPr="003464D6" w:rsidRDefault="00655E19" w:rsidP="00844F53">
      <w:pPr>
        <w:jc w:val="center"/>
      </w:pPr>
    </w:p>
    <w:p w14:paraId="0028AA64" w14:textId="77777777" w:rsidR="00655E19" w:rsidRPr="003464D6" w:rsidRDefault="00655E19" w:rsidP="00844F53">
      <w:pPr>
        <w:jc w:val="center"/>
      </w:pPr>
    </w:p>
    <w:p w14:paraId="331D7BB2" w14:textId="77777777" w:rsidR="002C7EFD" w:rsidRPr="003464D6" w:rsidRDefault="002C7EFD" w:rsidP="00844F53">
      <w:pPr>
        <w:pStyle w:val="Heading2"/>
        <w:tabs>
          <w:tab w:val="clear" w:pos="130"/>
          <w:tab w:val="left" w:pos="0"/>
        </w:tabs>
        <w:ind w:left="-144"/>
      </w:pPr>
      <w:bookmarkStart w:id="10" w:name="_Toc59383366"/>
      <w:bookmarkStart w:id="11" w:name="_Toc76735935"/>
      <w:r w:rsidRPr="003464D6">
        <w:t>INTRODUCTION</w:t>
      </w:r>
      <w:bookmarkEnd w:id="10"/>
      <w:bookmarkEnd w:id="11"/>
    </w:p>
    <w:p w14:paraId="0D1F2C71" w14:textId="77777777" w:rsidR="0097625A" w:rsidRPr="003464D6" w:rsidRDefault="0097625A" w:rsidP="007151AC"/>
    <w:p w14:paraId="7FF8A591" w14:textId="77777777" w:rsidR="00A372F4" w:rsidRPr="003464D6" w:rsidRDefault="00A372F4" w:rsidP="007151AC"/>
    <w:p w14:paraId="00F4A690" w14:textId="77777777" w:rsidR="00A372F4" w:rsidRPr="003464D6" w:rsidRDefault="00A372F4" w:rsidP="007151AC"/>
    <w:p w14:paraId="44A69198" w14:textId="77777777" w:rsidR="00472434" w:rsidRPr="003464D6" w:rsidRDefault="00A372F4" w:rsidP="007151AC">
      <w:pPr>
        <w:pStyle w:val="Heading3"/>
        <w:rPr>
          <w:rFonts w:cs="Times New Roman"/>
          <w:szCs w:val="24"/>
        </w:rPr>
      </w:pPr>
      <w:bookmarkStart w:id="12" w:name="_Toc216161117"/>
      <w:bookmarkStart w:id="13" w:name="_Toc59383367"/>
      <w:bookmarkStart w:id="14" w:name="_Toc76735936"/>
      <w:r w:rsidRPr="003464D6">
        <w:rPr>
          <w:rFonts w:cs="Times New Roman"/>
          <w:szCs w:val="24"/>
        </w:rPr>
        <w:t>Background</w:t>
      </w:r>
      <w:bookmarkEnd w:id="12"/>
      <w:bookmarkEnd w:id="13"/>
      <w:bookmarkEnd w:id="14"/>
    </w:p>
    <w:p w14:paraId="452C3F4C" w14:textId="77777777" w:rsidR="00A372F4" w:rsidRPr="003464D6" w:rsidRDefault="00A372F4" w:rsidP="007151AC"/>
    <w:p w14:paraId="4D852C10" w14:textId="77777777" w:rsidR="0098745B" w:rsidRPr="003464D6" w:rsidRDefault="0098745B" w:rsidP="007151AC">
      <w:r w:rsidRPr="003464D6">
        <w:t xml:space="preserve">Human life has always been valued more than time and money to express this gratitude advancements are made to ensure safety and improve quality of human life. Technology has always played a vital role in making our daily lives better almost anywhere we see today there are computational devices helping with our daily needs and there are creative minds there who have provided these devices a body also what we call “Robots”. </w:t>
      </w:r>
    </w:p>
    <w:p w14:paraId="3446C6B6" w14:textId="2935DE11" w:rsidR="00B90975" w:rsidRDefault="0098745B" w:rsidP="007151AC">
      <w:pPr>
        <w:ind w:firstLine="720"/>
      </w:pPr>
      <w:r w:rsidRPr="003464D6">
        <w:t>Robots have been used worldwide to not only improve human life but also increase the quality of final product. Robots are not only used to make tasks easy for humans but also to ensure safety of their lives. There are certain tasks or jobs that put human life in danger, but those tasks are necessary, so we have left with no choice but to put human life in danger but with the help of creativity and technology a lot of this jobs are assigned to robots.</w:t>
      </w:r>
    </w:p>
    <w:p w14:paraId="1294FE88" w14:textId="78F55E67" w:rsidR="003C57BE" w:rsidRDefault="003C57BE" w:rsidP="007151AC">
      <w:pPr>
        <w:ind w:firstLine="720"/>
      </w:pPr>
    </w:p>
    <w:p w14:paraId="78337BB1" w14:textId="3B45434F" w:rsidR="003C57BE" w:rsidRDefault="003C57BE" w:rsidP="007151AC">
      <w:pPr>
        <w:ind w:firstLine="720"/>
      </w:pPr>
    </w:p>
    <w:p w14:paraId="6B3412ED" w14:textId="77777777" w:rsidR="003C57BE" w:rsidRPr="003464D6" w:rsidRDefault="003C57BE" w:rsidP="007151AC">
      <w:pPr>
        <w:ind w:firstLine="720"/>
      </w:pPr>
    </w:p>
    <w:p w14:paraId="35BF0B38" w14:textId="49219B47" w:rsidR="00FF0C03" w:rsidRDefault="002A613C" w:rsidP="007151AC">
      <w:pPr>
        <w:pStyle w:val="Heading3"/>
        <w:tabs>
          <w:tab w:val="num" w:pos="1067"/>
        </w:tabs>
        <w:ind w:hanging="1067"/>
        <w:rPr>
          <w:rFonts w:cs="Times New Roman"/>
          <w:szCs w:val="24"/>
        </w:rPr>
      </w:pPr>
      <w:bookmarkStart w:id="15" w:name="_Toc59383368"/>
      <w:bookmarkStart w:id="16" w:name="_Toc76735937"/>
      <w:r w:rsidRPr="003464D6">
        <w:rPr>
          <w:rFonts w:cs="Times New Roman"/>
          <w:szCs w:val="24"/>
        </w:rPr>
        <w:t>Problem Statements</w:t>
      </w:r>
      <w:bookmarkEnd w:id="15"/>
      <w:bookmarkEnd w:id="16"/>
    </w:p>
    <w:p w14:paraId="294ED46D" w14:textId="77777777" w:rsidR="00D3438C" w:rsidRPr="00D3438C" w:rsidRDefault="00D3438C" w:rsidP="007151AC"/>
    <w:p w14:paraId="7D1E4546" w14:textId="2EC6FAA5" w:rsidR="00FF0C03" w:rsidRPr="003464D6" w:rsidRDefault="00995C1C" w:rsidP="007151AC">
      <w:r w:rsidRPr="003464D6">
        <w:t xml:space="preserve">From drilling mountains to extracting coals from mines, the mining industry impacts our daily life. But it is also a difficult and dangerous jobs to do in the world, it also </w:t>
      </w:r>
      <w:r w:rsidR="00B326FC" w:rsidRPr="003464D6">
        <w:t>means</w:t>
      </w:r>
      <w:r w:rsidRPr="003464D6">
        <w:t xml:space="preserve"> losing one’s life. A decade </w:t>
      </w:r>
      <w:r w:rsidR="00B326FC" w:rsidRPr="003464D6">
        <w:t>ago,</w:t>
      </w:r>
      <w:r w:rsidRPr="003464D6">
        <w:t xml:space="preserve"> only one percent of the world’s labour force works in this industry but according to the report on deaths and accidents eight percent </w:t>
      </w:r>
      <w:r w:rsidRPr="003464D6">
        <w:lastRenderedPageBreak/>
        <w:t>of people from this particular industry dies.</w:t>
      </w:r>
      <w:r w:rsidR="00482EA9" w:rsidRPr="003464D6">
        <w:t xml:space="preserve"> </w:t>
      </w:r>
      <w:r w:rsidR="0098745B" w:rsidRPr="003464D6">
        <w:t>According to RAND [1] there are 1500 fatal injuries caused to rescue workers during their job. Our project is to make an autonomous robot that could provide us with such environmental data that would be very helpful for rescue workers and it not only will help them to avoid fatal injuries but also get help them to choose a proper course of action based on the data it collected.</w:t>
      </w:r>
    </w:p>
    <w:p w14:paraId="0D5477C8" w14:textId="77777777" w:rsidR="00482EA9" w:rsidRPr="003464D6" w:rsidRDefault="00482EA9" w:rsidP="007151AC">
      <w:pPr>
        <w:ind w:firstLine="720"/>
      </w:pPr>
    </w:p>
    <w:p w14:paraId="7C83F61D" w14:textId="38288FDC" w:rsidR="002A613C" w:rsidRDefault="002A613C" w:rsidP="007151AC"/>
    <w:p w14:paraId="0723B03C" w14:textId="77777777" w:rsidR="003C57BE" w:rsidRPr="003464D6" w:rsidRDefault="003C57BE" w:rsidP="007151AC"/>
    <w:p w14:paraId="6D85BB28" w14:textId="77777777" w:rsidR="002A613C" w:rsidRPr="003464D6" w:rsidRDefault="002A613C" w:rsidP="007151AC">
      <w:pPr>
        <w:pStyle w:val="Heading3"/>
        <w:rPr>
          <w:rFonts w:cs="Times New Roman"/>
          <w:szCs w:val="24"/>
        </w:rPr>
      </w:pPr>
      <w:bookmarkStart w:id="17" w:name="_Toc59383369"/>
      <w:bookmarkStart w:id="18" w:name="_Toc76735938"/>
      <w:r w:rsidRPr="003464D6">
        <w:rPr>
          <w:rFonts w:cs="Times New Roman"/>
          <w:szCs w:val="24"/>
        </w:rPr>
        <w:t>Aims and Objectives</w:t>
      </w:r>
      <w:bookmarkEnd w:id="17"/>
      <w:bookmarkEnd w:id="18"/>
    </w:p>
    <w:p w14:paraId="3E69DADA" w14:textId="77777777" w:rsidR="002A613C" w:rsidRPr="003464D6" w:rsidRDefault="002A613C" w:rsidP="007151AC"/>
    <w:p w14:paraId="7DFDB7A1" w14:textId="77777777" w:rsidR="0098745B" w:rsidRPr="003464D6" w:rsidRDefault="002A613C" w:rsidP="007151AC">
      <w:r w:rsidRPr="003464D6">
        <w:t>The objectives of th</w:t>
      </w:r>
      <w:r w:rsidR="0098745B" w:rsidRPr="003464D6">
        <w:t>is</w:t>
      </w:r>
      <w:r w:rsidRPr="003464D6">
        <w:t xml:space="preserve"> </w:t>
      </w:r>
      <w:r w:rsidR="0098745B" w:rsidRPr="003464D6">
        <w:t>project</w:t>
      </w:r>
      <w:r w:rsidRPr="003464D6">
        <w:t xml:space="preserve"> are shown as following:</w:t>
      </w:r>
    </w:p>
    <w:p w14:paraId="097AA4E9" w14:textId="77777777" w:rsidR="0098745B" w:rsidRPr="00D76936" w:rsidRDefault="0098745B" w:rsidP="008E3750">
      <w:pPr>
        <w:pStyle w:val="ListParagraph"/>
        <w:numPr>
          <w:ilvl w:val="0"/>
          <w:numId w:val="5"/>
        </w:numPr>
        <w:jc w:val="both"/>
        <w:rPr>
          <w:b w:val="0"/>
          <w:bCs/>
        </w:rPr>
      </w:pPr>
      <w:r w:rsidRPr="00D76936">
        <w:rPr>
          <w:b w:val="0"/>
          <w:bCs/>
        </w:rPr>
        <w:t>Prioritize human safety</w:t>
      </w:r>
    </w:p>
    <w:p w14:paraId="41153737" w14:textId="77777777" w:rsidR="0098745B" w:rsidRPr="00D76936" w:rsidRDefault="0098745B" w:rsidP="008E3750">
      <w:pPr>
        <w:pStyle w:val="ListParagraph"/>
        <w:numPr>
          <w:ilvl w:val="0"/>
          <w:numId w:val="5"/>
        </w:numPr>
        <w:jc w:val="both"/>
        <w:rPr>
          <w:b w:val="0"/>
          <w:bCs/>
        </w:rPr>
      </w:pPr>
      <w:r w:rsidRPr="00D76936">
        <w:rPr>
          <w:b w:val="0"/>
          <w:bCs/>
        </w:rPr>
        <w:t>Environment Monitoring</w:t>
      </w:r>
    </w:p>
    <w:p w14:paraId="65F41823" w14:textId="77777777" w:rsidR="0098745B" w:rsidRPr="00D76936" w:rsidRDefault="0098745B" w:rsidP="008E3750">
      <w:pPr>
        <w:pStyle w:val="ListParagraph"/>
        <w:numPr>
          <w:ilvl w:val="0"/>
          <w:numId w:val="5"/>
        </w:numPr>
        <w:jc w:val="both"/>
        <w:rPr>
          <w:b w:val="0"/>
          <w:bCs/>
        </w:rPr>
      </w:pPr>
      <w:r w:rsidRPr="00D76936">
        <w:rPr>
          <w:b w:val="0"/>
          <w:bCs/>
        </w:rPr>
        <w:t>Data Collection</w:t>
      </w:r>
    </w:p>
    <w:p w14:paraId="604EEAC7" w14:textId="7F318B40" w:rsidR="002A613C" w:rsidRPr="00D76936" w:rsidRDefault="0098745B" w:rsidP="008E3750">
      <w:pPr>
        <w:pStyle w:val="ListParagraph"/>
        <w:numPr>
          <w:ilvl w:val="0"/>
          <w:numId w:val="5"/>
        </w:numPr>
        <w:jc w:val="both"/>
        <w:rPr>
          <w:b w:val="0"/>
          <w:bCs/>
        </w:rPr>
      </w:pPr>
      <w:r w:rsidRPr="00D76936">
        <w:rPr>
          <w:b w:val="0"/>
          <w:bCs/>
        </w:rPr>
        <w:t>Research Purpose</w:t>
      </w:r>
    </w:p>
    <w:p w14:paraId="2AB803A6" w14:textId="5D8FB349" w:rsidR="00F94F2C" w:rsidRDefault="00F94F2C" w:rsidP="007151AC"/>
    <w:p w14:paraId="6CDDD3D4" w14:textId="0DBF68F6" w:rsidR="00F94F2C" w:rsidRDefault="00F94F2C" w:rsidP="007151AC"/>
    <w:p w14:paraId="032A6BE1" w14:textId="77777777" w:rsidR="00F94F2C" w:rsidRPr="003464D6" w:rsidRDefault="00F94F2C" w:rsidP="007151AC"/>
    <w:p w14:paraId="4E91BBFE" w14:textId="0D7454BC" w:rsidR="00A81AD0" w:rsidRDefault="00A81AD0" w:rsidP="007151AC">
      <w:pPr>
        <w:pStyle w:val="Heading3"/>
        <w:rPr>
          <w:rFonts w:cs="Times New Roman"/>
          <w:szCs w:val="24"/>
        </w:rPr>
      </w:pPr>
      <w:bookmarkStart w:id="19" w:name="_Toc59383370"/>
      <w:bookmarkStart w:id="20" w:name="_Toc76735939"/>
      <w:r w:rsidRPr="003464D6">
        <w:rPr>
          <w:rFonts w:cs="Times New Roman"/>
          <w:szCs w:val="24"/>
        </w:rPr>
        <w:t>Scope of Project</w:t>
      </w:r>
      <w:bookmarkEnd w:id="19"/>
      <w:bookmarkEnd w:id="20"/>
    </w:p>
    <w:p w14:paraId="28402597" w14:textId="77777777" w:rsidR="004E7BBA" w:rsidRDefault="004E7BBA" w:rsidP="007151AC"/>
    <w:p w14:paraId="47E5E819" w14:textId="521FC7C8" w:rsidR="00884918" w:rsidRDefault="00884918" w:rsidP="007151AC">
      <w:r w:rsidRPr="003464D6">
        <w:t>Primary scope of our project is defined below.</w:t>
      </w:r>
    </w:p>
    <w:p w14:paraId="026EC3BE" w14:textId="493DA80C" w:rsidR="003C57BE" w:rsidRDefault="003C57BE" w:rsidP="007151AC">
      <w:pPr>
        <w:ind w:firstLine="720"/>
      </w:pPr>
    </w:p>
    <w:p w14:paraId="5D64A907" w14:textId="65B3DC9A" w:rsidR="003C57BE" w:rsidRDefault="003C57BE" w:rsidP="007151AC">
      <w:pPr>
        <w:ind w:firstLine="720"/>
      </w:pPr>
    </w:p>
    <w:p w14:paraId="4022FEE0" w14:textId="77777777" w:rsidR="003C57BE" w:rsidRPr="003464D6" w:rsidRDefault="003C57BE" w:rsidP="007151AC">
      <w:pPr>
        <w:ind w:firstLine="720"/>
      </w:pPr>
    </w:p>
    <w:p w14:paraId="5A05E557" w14:textId="296EA97B" w:rsidR="00884918" w:rsidRDefault="00884918" w:rsidP="007151AC">
      <w:pPr>
        <w:pStyle w:val="Heading4"/>
        <w:rPr>
          <w:szCs w:val="24"/>
        </w:rPr>
      </w:pPr>
      <w:bookmarkStart w:id="21" w:name="_Toc59383371"/>
      <w:bookmarkStart w:id="22" w:name="_Toc76735940"/>
      <w:r w:rsidRPr="003464D6">
        <w:rPr>
          <w:szCs w:val="24"/>
        </w:rPr>
        <w:t>Primary Scope</w:t>
      </w:r>
      <w:bookmarkEnd w:id="21"/>
      <w:bookmarkEnd w:id="22"/>
    </w:p>
    <w:p w14:paraId="1568A3EF" w14:textId="77777777" w:rsidR="00B90975" w:rsidRPr="00B90975" w:rsidRDefault="00B90975" w:rsidP="007151AC"/>
    <w:p w14:paraId="2F3C27C7" w14:textId="1E3A98E6" w:rsidR="00884918" w:rsidRDefault="00884918" w:rsidP="007151AC">
      <w:pPr>
        <w:ind w:firstLine="720"/>
      </w:pPr>
      <w:r w:rsidRPr="003464D6">
        <w:t xml:space="preserve">The purpose of our project is to provide environmental data of a hazardous environment using an autonomous robot which is also capable of being controlled manually by a person. The data of such environments is unknown and unpredictable, by monitoring environmental factors valuable information can be derived that can provide us detailed knowledge of the territory we are about to explore. Benefit of using an automated robot eliminates the element of surprise or reduces it to minimum. When exploring a hazardous environment, a lot of possibilities are to be considered and yet </w:t>
      </w:r>
      <w:r w:rsidRPr="003464D6">
        <w:lastRenderedPageBreak/>
        <w:t>some can be left out or they were not supposed to exist, using information retrieved from robot a calculated outcome is much higher to be expected. There are certain advantages of using this robot but the most highlighted one are security of human lives and optimized usage of resources.</w:t>
      </w:r>
    </w:p>
    <w:p w14:paraId="49086A73" w14:textId="16D06ED5" w:rsidR="003C57BE" w:rsidRDefault="003C57BE" w:rsidP="007151AC">
      <w:pPr>
        <w:ind w:firstLine="720"/>
      </w:pPr>
    </w:p>
    <w:p w14:paraId="5538A9C2" w14:textId="413FA473" w:rsidR="003C57BE" w:rsidRDefault="003C57BE" w:rsidP="007151AC">
      <w:pPr>
        <w:ind w:firstLine="720"/>
      </w:pPr>
    </w:p>
    <w:p w14:paraId="4194AA71" w14:textId="77777777" w:rsidR="003C57BE" w:rsidRPr="003464D6" w:rsidRDefault="003C57BE" w:rsidP="007151AC">
      <w:pPr>
        <w:ind w:firstLine="720"/>
      </w:pPr>
    </w:p>
    <w:p w14:paraId="31CEC9B9" w14:textId="035F8924" w:rsidR="00884918" w:rsidRDefault="00884918" w:rsidP="007151AC">
      <w:pPr>
        <w:pStyle w:val="Heading4"/>
        <w:rPr>
          <w:szCs w:val="24"/>
        </w:rPr>
      </w:pPr>
      <w:bookmarkStart w:id="23" w:name="_Toc59383372"/>
      <w:bookmarkStart w:id="24" w:name="_Toc76735941"/>
      <w:r w:rsidRPr="003464D6">
        <w:rPr>
          <w:szCs w:val="24"/>
        </w:rPr>
        <w:t>Final Deliverable of the Project and Beneficiaries</w:t>
      </w:r>
      <w:bookmarkEnd w:id="23"/>
      <w:bookmarkEnd w:id="24"/>
    </w:p>
    <w:p w14:paraId="031CD4B7" w14:textId="77777777" w:rsidR="006F31C8" w:rsidRPr="006F31C8" w:rsidRDefault="006F31C8" w:rsidP="007151AC"/>
    <w:p w14:paraId="651D7C2C" w14:textId="13E32161" w:rsidR="00884918" w:rsidRPr="003464D6" w:rsidRDefault="00884918" w:rsidP="007151AC">
      <w:r w:rsidRPr="003464D6">
        <w:t>It is a hardware and software integrated system to monitor environment.</w:t>
      </w:r>
      <w:r w:rsidR="008F3024">
        <w:t xml:space="preserve"> However, primary scope includes only software simulation as per following criteria</w:t>
      </w:r>
      <w:r w:rsidR="002D7A88">
        <w:t>:</w:t>
      </w:r>
    </w:p>
    <w:p w14:paraId="37318624" w14:textId="77777777" w:rsidR="00884918" w:rsidRPr="00D76936" w:rsidRDefault="00884918" w:rsidP="00FF76EF">
      <w:pPr>
        <w:pStyle w:val="ListParagraph"/>
        <w:numPr>
          <w:ilvl w:val="0"/>
          <w:numId w:val="4"/>
        </w:numPr>
        <w:jc w:val="both"/>
        <w:rPr>
          <w:b w:val="0"/>
          <w:bCs/>
        </w:rPr>
      </w:pPr>
      <w:r w:rsidRPr="00D76936">
        <w:rPr>
          <w:b w:val="0"/>
          <w:bCs/>
        </w:rPr>
        <w:t xml:space="preserve">Autonomous and Controllable. </w:t>
      </w:r>
    </w:p>
    <w:p w14:paraId="01F3EAF9" w14:textId="0D81B79F" w:rsidR="00884918" w:rsidRPr="00D76936" w:rsidRDefault="00B8146E" w:rsidP="00FF76EF">
      <w:pPr>
        <w:pStyle w:val="ListParagraph"/>
        <w:numPr>
          <w:ilvl w:val="0"/>
          <w:numId w:val="4"/>
        </w:numPr>
        <w:jc w:val="both"/>
        <w:rPr>
          <w:b w:val="0"/>
          <w:bCs/>
        </w:rPr>
      </w:pPr>
      <w:r>
        <w:rPr>
          <w:b w:val="0"/>
          <w:bCs/>
        </w:rPr>
        <w:t>Environment Monitoring</w:t>
      </w:r>
      <w:r w:rsidR="00884918" w:rsidRPr="00D76936">
        <w:rPr>
          <w:b w:val="0"/>
          <w:bCs/>
        </w:rPr>
        <w:t>.</w:t>
      </w:r>
    </w:p>
    <w:p w14:paraId="169A9BD4" w14:textId="757297B9" w:rsidR="003C57BE" w:rsidRDefault="003C57BE" w:rsidP="002B5CF9">
      <w:pPr>
        <w:pStyle w:val="ListParagraph"/>
      </w:pPr>
    </w:p>
    <w:p w14:paraId="483377F0" w14:textId="52AB86A4" w:rsidR="003C57BE" w:rsidRDefault="003C57BE" w:rsidP="002B5CF9">
      <w:pPr>
        <w:pStyle w:val="ListParagraph"/>
      </w:pPr>
    </w:p>
    <w:p w14:paraId="19591726" w14:textId="77777777" w:rsidR="003C57BE" w:rsidRPr="003464D6" w:rsidRDefault="003C57BE" w:rsidP="002B5CF9">
      <w:pPr>
        <w:pStyle w:val="ListParagraph"/>
      </w:pPr>
    </w:p>
    <w:p w14:paraId="058A0869" w14:textId="53898122" w:rsidR="00884918" w:rsidRDefault="00884918" w:rsidP="007151AC">
      <w:pPr>
        <w:pStyle w:val="Heading4"/>
        <w:rPr>
          <w:szCs w:val="24"/>
        </w:rPr>
      </w:pPr>
      <w:bookmarkStart w:id="25" w:name="_Toc59383373"/>
      <w:bookmarkStart w:id="26" w:name="_Toc76735942"/>
      <w:r w:rsidRPr="003464D6">
        <w:rPr>
          <w:szCs w:val="24"/>
        </w:rPr>
        <w:t>Optional Scope</w:t>
      </w:r>
      <w:bookmarkEnd w:id="25"/>
      <w:bookmarkEnd w:id="26"/>
    </w:p>
    <w:p w14:paraId="5D2BCA05" w14:textId="77777777" w:rsidR="003C57BE" w:rsidRPr="003C57BE" w:rsidRDefault="003C57BE" w:rsidP="007151AC"/>
    <w:p w14:paraId="1B714F3C" w14:textId="77777777" w:rsidR="00884918" w:rsidRPr="00D76936" w:rsidRDefault="00884918" w:rsidP="00FF76EF">
      <w:pPr>
        <w:pStyle w:val="ListParagraph"/>
        <w:numPr>
          <w:ilvl w:val="0"/>
          <w:numId w:val="6"/>
        </w:numPr>
        <w:jc w:val="both"/>
        <w:rPr>
          <w:b w:val="0"/>
          <w:bCs/>
        </w:rPr>
      </w:pPr>
      <w:r w:rsidRPr="00D76936">
        <w:rPr>
          <w:b w:val="0"/>
          <w:bCs/>
        </w:rPr>
        <w:t>Deployment of solution on real time robot and hardware deployment testing.</w:t>
      </w:r>
    </w:p>
    <w:p w14:paraId="64F965E9" w14:textId="631CB3E9" w:rsidR="00A81AD0" w:rsidRPr="003464D6" w:rsidRDefault="00884918" w:rsidP="00FF76EF">
      <w:pPr>
        <w:pStyle w:val="ListParagraph"/>
        <w:numPr>
          <w:ilvl w:val="0"/>
          <w:numId w:val="6"/>
        </w:numPr>
        <w:jc w:val="both"/>
      </w:pPr>
      <w:r w:rsidRPr="00D76936">
        <w:rPr>
          <w:b w:val="0"/>
          <w:bCs/>
        </w:rPr>
        <w:t>Environment specific optimized hardware and software</w:t>
      </w:r>
      <w:r w:rsidR="00A81AD0" w:rsidRPr="003464D6">
        <w:t>.</w:t>
      </w:r>
    </w:p>
    <w:p w14:paraId="4EC78448" w14:textId="77777777" w:rsidR="00F02C10" w:rsidRPr="003464D6" w:rsidRDefault="00F02C10" w:rsidP="007151AC"/>
    <w:p w14:paraId="572A9E37" w14:textId="77777777" w:rsidR="00F02C10" w:rsidRPr="003464D6" w:rsidRDefault="00F02C10" w:rsidP="007151AC">
      <w:pPr>
        <w:sectPr w:rsidR="00F02C10" w:rsidRPr="003464D6" w:rsidSect="00966DCC">
          <w:pgSz w:w="11909" w:h="16834" w:code="9"/>
          <w:pgMar w:top="1418" w:right="1418" w:bottom="1418" w:left="2268" w:header="851" w:footer="851" w:gutter="0"/>
          <w:pgNumType w:start="1"/>
          <w:cols w:space="720"/>
          <w:docGrid w:linePitch="360"/>
        </w:sectPr>
      </w:pPr>
    </w:p>
    <w:p w14:paraId="19047894" w14:textId="77777777" w:rsidR="002A613C" w:rsidRPr="003464D6" w:rsidRDefault="002A613C" w:rsidP="007151AC"/>
    <w:p w14:paraId="5B927C03" w14:textId="77777777" w:rsidR="002A613C" w:rsidRPr="003464D6" w:rsidRDefault="002A613C" w:rsidP="007151AC"/>
    <w:p w14:paraId="1DAC6C6A" w14:textId="77777777" w:rsidR="002A613C" w:rsidRPr="003464D6" w:rsidRDefault="002A613C" w:rsidP="007151AC"/>
    <w:p w14:paraId="7AC7D281" w14:textId="77777777" w:rsidR="002A613C" w:rsidRPr="003464D6" w:rsidRDefault="002A613C" w:rsidP="00844F53">
      <w:pPr>
        <w:pStyle w:val="Heading1"/>
      </w:pPr>
    </w:p>
    <w:p w14:paraId="5EE3A150" w14:textId="77777777" w:rsidR="002A613C" w:rsidRPr="003464D6" w:rsidRDefault="002A613C" w:rsidP="00844F53">
      <w:pPr>
        <w:jc w:val="center"/>
      </w:pPr>
    </w:p>
    <w:p w14:paraId="5DB05D0B" w14:textId="2CF94B59" w:rsidR="002A613C" w:rsidRDefault="002A613C" w:rsidP="00844F53">
      <w:pPr>
        <w:jc w:val="center"/>
      </w:pPr>
    </w:p>
    <w:p w14:paraId="72CC71A4" w14:textId="77777777" w:rsidR="0088605A" w:rsidRPr="003464D6" w:rsidRDefault="0088605A" w:rsidP="00844F53">
      <w:pPr>
        <w:jc w:val="center"/>
      </w:pPr>
    </w:p>
    <w:p w14:paraId="4C390969" w14:textId="77777777" w:rsidR="004C52A8" w:rsidRPr="003464D6" w:rsidRDefault="004C52A8" w:rsidP="00844F53">
      <w:pPr>
        <w:pStyle w:val="Heading2"/>
        <w:rPr>
          <w:color w:val="000000" w:themeColor="text1"/>
        </w:rPr>
      </w:pPr>
      <w:bookmarkStart w:id="27" w:name="_Toc59383374"/>
      <w:bookmarkStart w:id="28" w:name="_Toc76735943"/>
      <w:r w:rsidRPr="003464D6">
        <w:rPr>
          <w:color w:val="000000" w:themeColor="text1"/>
        </w:rPr>
        <w:t>LITERATURE REVIEW</w:t>
      </w:r>
      <w:bookmarkEnd w:id="27"/>
      <w:bookmarkEnd w:id="28"/>
    </w:p>
    <w:p w14:paraId="432AE2A0" w14:textId="77777777" w:rsidR="004C52A8" w:rsidRPr="003464D6" w:rsidRDefault="004C52A8" w:rsidP="007151AC">
      <w:pPr>
        <w:rPr>
          <w:color w:val="000000" w:themeColor="text1"/>
        </w:rPr>
      </w:pPr>
    </w:p>
    <w:p w14:paraId="5F44FA07" w14:textId="77777777" w:rsidR="004C52A8" w:rsidRPr="003464D6" w:rsidRDefault="004C52A8" w:rsidP="007151AC">
      <w:pPr>
        <w:pStyle w:val="Caption"/>
        <w:rPr>
          <w:b/>
          <w:color w:val="000000" w:themeColor="text1"/>
          <w:szCs w:val="24"/>
        </w:rPr>
      </w:pPr>
    </w:p>
    <w:p w14:paraId="7438B994" w14:textId="77777777" w:rsidR="004C52A8" w:rsidRPr="003464D6" w:rsidRDefault="004C52A8" w:rsidP="007151AC">
      <w:pPr>
        <w:rPr>
          <w:color w:val="000000" w:themeColor="text1"/>
        </w:rPr>
      </w:pPr>
    </w:p>
    <w:p w14:paraId="695740F1" w14:textId="14ED40EC" w:rsidR="00144905" w:rsidRPr="003464D6" w:rsidRDefault="004C52A8" w:rsidP="007151AC">
      <w:pPr>
        <w:pStyle w:val="Heading3"/>
        <w:rPr>
          <w:rFonts w:cs="Times New Roman"/>
          <w:szCs w:val="24"/>
        </w:rPr>
      </w:pPr>
      <w:bookmarkStart w:id="29" w:name="_Toc59383375"/>
      <w:bookmarkStart w:id="30" w:name="_Toc76735944"/>
      <w:r w:rsidRPr="003464D6">
        <w:rPr>
          <w:rFonts w:cs="Times New Roman"/>
          <w:szCs w:val="24"/>
        </w:rPr>
        <w:t>Background</w:t>
      </w:r>
      <w:bookmarkEnd w:id="29"/>
      <w:bookmarkEnd w:id="30"/>
    </w:p>
    <w:p w14:paraId="56024A38" w14:textId="77777777" w:rsidR="004C52A8" w:rsidRPr="003464D6" w:rsidRDefault="004C52A8" w:rsidP="007151AC">
      <w:pPr>
        <w:rPr>
          <w:color w:val="000000" w:themeColor="text1"/>
        </w:rPr>
      </w:pPr>
    </w:p>
    <w:p w14:paraId="30E62880" w14:textId="77777777" w:rsidR="004C52A8" w:rsidRPr="003464D6" w:rsidRDefault="004C52A8" w:rsidP="007151AC">
      <w:pPr>
        <w:rPr>
          <w:color w:val="000000" w:themeColor="text1"/>
        </w:rPr>
      </w:pPr>
      <w:r w:rsidRPr="003464D6">
        <w:rPr>
          <w:color w:val="000000" w:themeColor="text1"/>
        </w:rPr>
        <w:t>Robots are just basically devices that are capable performing complex series of actions it is now human creativity in which aspects of life and how to utilize them. Robots have now become an important part in our revolutionizing world, they find their applications in both mankind welfare and defence.</w:t>
      </w:r>
    </w:p>
    <w:p w14:paraId="08AC8E65" w14:textId="4F35278A" w:rsidR="004C52A8" w:rsidRPr="003464D6" w:rsidRDefault="004C52A8" w:rsidP="007151AC">
      <w:pPr>
        <w:rPr>
          <w:color w:val="000000" w:themeColor="text1"/>
        </w:rPr>
      </w:pPr>
      <w:r w:rsidRPr="003464D6">
        <w:rPr>
          <w:color w:val="000000" w:themeColor="text1"/>
        </w:rPr>
        <w:tab/>
        <w:t xml:space="preserve">Robots are now becoming a daily part of our life from places small as restaurants to large industries they are present everywhere. They impact our life in both positive and negative way </w:t>
      </w:r>
      <w:r w:rsidRPr="003464D6">
        <w:rPr>
          <w:color w:val="000000" w:themeColor="text1"/>
        </w:rPr>
        <w:fldChar w:fldCharType="begin" w:fldLock="1"/>
      </w:r>
      <w:r w:rsidR="00706F5A">
        <w:rPr>
          <w:color w:val="000000" w:themeColor="text1"/>
        </w:rPr>
        <w:instrText>ADDIN CSL_CITATION {"citationItems":[{"id":"ITEM-1","itemData":{"DOI":"10.1007/s12369-010-0066-7","ISSN":"18754805","abstract":"This paper analyzes scientists' discourses on the social impacts and acceptability of robotics, based on data collected through participant observation and interviews with robotics researchers in the US and Japan. It shows that a linear, technologically determinist, view of the interaction between robots and society is dominant in the field; in this narrative the social impact of robotic technologies derives mostly from their technological capabilities and the aim is for society to accept and adapt to technological innovations. The framework of mutual shaping and co-production, which explores the dynamic interaction between robotics and society, is proposed as an alternative perspective on the dynamics between society and technology and a framework for envisioning and evaluating social robots. This approach focuses on analyzing how social and cultural factors influence the way technologies are designed, used, and evaluated as well as how technologies affect our construction of social values and meanings. Finally, the paper describes a range of methodologies of contextually grounded and participatory design that fit the mutual shaping framework and support a socially robust understanding of technological development that enables the participation of multiple stakeholders and disciplines. © Springer Science &amp; Business Media BV 2010.","author":[{"dropping-particle":"","family":"Šabanović","given":"Selma","non-dropping-particle":"","parse-names":false,"suffix":""}],"container-title":"International Journal of Social Robotics","id":"ITEM-1","issue":"4","issued":{"date-parts":[["2010"]]},"page":"439-450","title":"Robots in society, society in robots: Mutual shaping of society and technology as a framework for social robot design","type":"article-journal","volume":"2"},"uris":["http://www.mendeley.com/documents/?uuid=253ab276-4b73-4dd3-a5e8-c36d32e2c213","http://www.mendeley.com/documents/?uuid=ddb7c588-f890-4214-97f6-96df40055c05"]}],"mendeley":{"formattedCitation":"[1]","plainTextFormattedCitation":"[1]","previouslyFormattedCitation":"[1]"},"properties":{"noteIndex":0},"schema":"https://github.com/citation-style-language/schema/raw/master/csl-citation.json"}</w:instrText>
      </w:r>
      <w:r w:rsidRPr="003464D6">
        <w:rPr>
          <w:color w:val="000000" w:themeColor="text1"/>
        </w:rPr>
        <w:fldChar w:fldCharType="separate"/>
      </w:r>
      <w:r w:rsidRPr="003464D6">
        <w:rPr>
          <w:noProof/>
          <w:color w:val="000000" w:themeColor="text1"/>
        </w:rPr>
        <w:t>[1]</w:t>
      </w:r>
      <w:r w:rsidRPr="003464D6">
        <w:rPr>
          <w:color w:val="000000" w:themeColor="text1"/>
        </w:rPr>
        <w:fldChar w:fldCharType="end"/>
      </w:r>
      <w:r w:rsidRPr="003464D6">
        <w:rPr>
          <w:color w:val="000000" w:themeColor="text1"/>
        </w:rPr>
        <w:t xml:space="preserve"> </w:t>
      </w:r>
      <w:r w:rsidRPr="003464D6">
        <w:rPr>
          <w:color w:val="000000" w:themeColor="text1"/>
        </w:rPr>
        <w:fldChar w:fldCharType="begin" w:fldLock="1"/>
      </w:r>
      <w:r w:rsidR="00706F5A">
        <w:rPr>
          <w:color w:val="000000" w:themeColor="text1"/>
        </w:rPr>
        <w:instrText>ADDIN CSL_CITATION {"citationItems":[{"id":"ITEM-1","itemData":{"DOI":"10.1155/2013/263721","ISSN":"16875893","abstract":"Social attributes of intelligent robots are important for human-robot systems. This paper investigates influences of robot autonomy (i.e., high versus low) and group orientation (i.e., ingroup versus outgroup) on a human decision-making process. We conducted a laboratory experiment with 48 college students and tested the hypotheses with MANCOVA. We find that a robot with high autonomy has greater influence on human decisions than a robot with low autonomy. No significant effect is found on group orientation or on the interaction between group orientation and autonomy level. The results provide implications for social robot design. © 2013 Pei-Luen Patrick Rau et al.","author":[{"dropping-particle":"","family":"Rau","given":"Pei Luen Patrick","non-dropping-particle":"","parse-names":false,"suffix":""},{"dropping-particle":"","family":"Li","given":"Ye","non-dropping-particle":"","parse-names":false,"suffix":""},{"dropping-particle":"","family":"Liu","given":"Jun","non-dropping-particle":"","parse-names":false,"suffix":""}],"container-title":"Advances in Human-Computer Interaction","id":"ITEM-1","issued":{"date-parts":[["2013"]]},"page":"6-8","title":"Effects of a social robot's autonomy and group orientation on human decision-making","type":"article-journal","volume":"2013"},"uris":["http://www.mendeley.com/documents/?uuid=c51ecdcf-4821-4b58-ad46-fd2852988977","http://www.mendeley.com/documents/?uuid=dbbc341a-7dee-4406-aad7-c01bd984e748"]}],"mendeley":{"formattedCitation":"[2]","plainTextFormattedCitation":"[2]","previouslyFormattedCitation":"[2]"},"properties":{"noteIndex":0},"schema":"https://github.com/citation-style-language/schema/raw/master/csl-citation.json"}</w:instrText>
      </w:r>
      <w:r w:rsidRPr="003464D6">
        <w:rPr>
          <w:color w:val="000000" w:themeColor="text1"/>
        </w:rPr>
        <w:fldChar w:fldCharType="separate"/>
      </w:r>
      <w:r w:rsidRPr="003464D6">
        <w:rPr>
          <w:noProof/>
          <w:color w:val="000000" w:themeColor="text1"/>
        </w:rPr>
        <w:t>[2]</w:t>
      </w:r>
      <w:r w:rsidRPr="003464D6">
        <w:rPr>
          <w:color w:val="000000" w:themeColor="text1"/>
        </w:rPr>
        <w:fldChar w:fldCharType="end"/>
      </w:r>
      <w:r w:rsidRPr="003464D6">
        <w:rPr>
          <w:color w:val="000000" w:themeColor="text1"/>
        </w:rPr>
        <w:t>, there are some myths like at the same time where they provide perfection in product and process, they also cease job opportunity but that is not true, where they cease one job opportunity the create more e.g., more recruitment of robot maintenance and management.</w:t>
      </w:r>
    </w:p>
    <w:p w14:paraId="0DC823FE" w14:textId="7C311025" w:rsidR="004C52A8" w:rsidRDefault="004C52A8" w:rsidP="007151AC">
      <w:pPr>
        <w:rPr>
          <w:color w:val="000000" w:themeColor="text1"/>
        </w:rPr>
      </w:pPr>
      <w:r w:rsidRPr="003464D6">
        <w:rPr>
          <w:color w:val="000000" w:themeColor="text1"/>
        </w:rPr>
        <w:tab/>
        <w:t xml:space="preserve">But there are such scenarios where robots are really blessing, e.g., there are robots which serves in war they serve in carrying out such tasks that puts human life in harm another example is of rescue robots </w:t>
      </w:r>
      <w:r w:rsidRPr="003464D6">
        <w:rPr>
          <w:color w:val="000000" w:themeColor="text1"/>
        </w:rPr>
        <w:fldChar w:fldCharType="begin" w:fldLock="1"/>
      </w:r>
      <w:r w:rsidR="00706F5A">
        <w:rPr>
          <w:color w:val="000000" w:themeColor="text1"/>
        </w:rPr>
        <w:instrText>ADDIN CSL_CITATION {"citationItems":[{"id":"ITEM-1","itemData":{"DOI":"10.1163/156855302320535845","ISSN":"01691864","author":[{"dropping-particle":"","family":"Hirose","given":"Shigeo","non-dropping-particle":"","parse-names":false,"suffix":""},{"dropping-particle":"","family":"Fukushima","given":"Edwardo F.","non-dropping-particle":"","parse-names":false,"suffix":""}],"container-title":"Advanced Robotics","id":"ITEM-1","issue":"6","issued":{"date-parts":[["2002"]]},"page":"509-512","title":"Development of mobile robots for rescue operations","type":"article-journal","volume":"16"},"uris":["http://www.mendeley.com/documents/?uuid=5a5e0692-0a42-460b-8d98-5bd0578cfd6c","http://www.mendeley.com/documents/?uuid=9d80eadf-c013-4658-a8cf-ce0e98907873"]}],"mendeley":{"formattedCitation":"[3]","plainTextFormattedCitation":"[3]","previouslyFormattedCitation":"[3]"},"properties":{"noteIndex":0},"schema":"https://github.com/citation-style-language/schema/raw/master/csl-citation.json"}</w:instrText>
      </w:r>
      <w:r w:rsidRPr="003464D6">
        <w:rPr>
          <w:color w:val="000000" w:themeColor="text1"/>
        </w:rPr>
        <w:fldChar w:fldCharType="separate"/>
      </w:r>
      <w:r w:rsidRPr="003464D6">
        <w:rPr>
          <w:noProof/>
          <w:color w:val="000000" w:themeColor="text1"/>
        </w:rPr>
        <w:t>[3]</w:t>
      </w:r>
      <w:r w:rsidRPr="003464D6">
        <w:rPr>
          <w:color w:val="000000" w:themeColor="text1"/>
        </w:rPr>
        <w:fldChar w:fldCharType="end"/>
      </w:r>
      <w:r w:rsidRPr="003464D6">
        <w:rPr>
          <w:color w:val="000000" w:themeColor="text1"/>
        </w:rPr>
        <w:t>. It does not matter how big the reward everyone prioritizes their life first. In such scenarios robots serve good, but each system in which robots works has its own factors. Some systems can be static, and some can be dynamic and seeing this specific property certain tweaks and nature of robot is selected e.g., robots in industries are autonomous they do not an operator 24/7 but on the other hand there are robots such as wight lifting robot they require a controller to pick up and place down objects. Each robot has its own customized parameters with respect of the environment in which it will operate.</w:t>
      </w:r>
    </w:p>
    <w:p w14:paraId="14034F2C" w14:textId="77777777" w:rsidR="00A335BB" w:rsidRPr="003464D6" w:rsidRDefault="00A335BB" w:rsidP="007151AC">
      <w:pPr>
        <w:rPr>
          <w:color w:val="000000" w:themeColor="text1"/>
        </w:rPr>
      </w:pPr>
    </w:p>
    <w:p w14:paraId="3CA45B07" w14:textId="7A3D35CE" w:rsidR="004C52A8" w:rsidRDefault="004C52A8" w:rsidP="007151AC">
      <w:pPr>
        <w:pStyle w:val="Heading3"/>
        <w:rPr>
          <w:rFonts w:cs="Times New Roman"/>
          <w:szCs w:val="24"/>
        </w:rPr>
      </w:pPr>
      <w:bookmarkStart w:id="31" w:name="_Toc59383376"/>
      <w:bookmarkStart w:id="32" w:name="_Toc76735945"/>
      <w:r w:rsidRPr="003464D6">
        <w:rPr>
          <w:rFonts w:cs="Times New Roman"/>
          <w:szCs w:val="24"/>
        </w:rPr>
        <w:lastRenderedPageBreak/>
        <w:t>Classification of Robots</w:t>
      </w:r>
      <w:bookmarkEnd w:id="31"/>
      <w:bookmarkEnd w:id="32"/>
    </w:p>
    <w:p w14:paraId="19462B94" w14:textId="77777777" w:rsidR="00A335BB" w:rsidRPr="00A335BB" w:rsidRDefault="00A335BB" w:rsidP="007151AC"/>
    <w:p w14:paraId="55534721" w14:textId="0A8976B2" w:rsidR="004C52A8" w:rsidRDefault="004C52A8" w:rsidP="007151AC">
      <w:pPr>
        <w:rPr>
          <w:bCs/>
          <w:color w:val="000000" w:themeColor="text1"/>
        </w:rPr>
      </w:pPr>
      <w:r w:rsidRPr="003464D6">
        <w:rPr>
          <w:bCs/>
          <w:color w:val="000000" w:themeColor="text1"/>
        </w:rPr>
        <w:t>On basis of factors of environment in which robot have to work they have been categorized into further types explained below</w:t>
      </w:r>
    </w:p>
    <w:p w14:paraId="569B4E06" w14:textId="729FFD49" w:rsidR="00A335BB" w:rsidRDefault="00A335BB" w:rsidP="007151AC">
      <w:pPr>
        <w:rPr>
          <w:bCs/>
          <w:color w:val="000000" w:themeColor="text1"/>
        </w:rPr>
      </w:pPr>
    </w:p>
    <w:p w14:paraId="7EC4E050" w14:textId="4A1DDFD1" w:rsidR="00A335BB" w:rsidRDefault="00A335BB" w:rsidP="007151AC">
      <w:pPr>
        <w:rPr>
          <w:bCs/>
          <w:color w:val="000000" w:themeColor="text1"/>
        </w:rPr>
      </w:pPr>
    </w:p>
    <w:p w14:paraId="7720404C" w14:textId="77777777" w:rsidR="00A335BB" w:rsidRPr="003464D6" w:rsidRDefault="00A335BB" w:rsidP="007151AC">
      <w:pPr>
        <w:rPr>
          <w:bCs/>
          <w:color w:val="000000" w:themeColor="text1"/>
        </w:rPr>
      </w:pPr>
    </w:p>
    <w:p w14:paraId="76DCADFA" w14:textId="1BFDBDF1" w:rsidR="004C52A8" w:rsidRDefault="004C52A8" w:rsidP="007151AC">
      <w:pPr>
        <w:pStyle w:val="Heading4"/>
        <w:rPr>
          <w:szCs w:val="24"/>
        </w:rPr>
      </w:pPr>
      <w:bookmarkStart w:id="33" w:name="_Toc59360525"/>
      <w:bookmarkStart w:id="34" w:name="_Toc59362476"/>
      <w:bookmarkStart w:id="35" w:name="_Toc59383377"/>
      <w:bookmarkStart w:id="36" w:name="_Toc76735946"/>
      <w:r w:rsidRPr="003464D6">
        <w:rPr>
          <w:szCs w:val="24"/>
        </w:rPr>
        <w:t>Stationary Robot</w:t>
      </w:r>
      <w:bookmarkEnd w:id="33"/>
      <w:bookmarkEnd w:id="34"/>
      <w:bookmarkEnd w:id="35"/>
      <w:bookmarkEnd w:id="36"/>
    </w:p>
    <w:p w14:paraId="706C78C0" w14:textId="77777777" w:rsidR="00A335BB" w:rsidRPr="00A335BB" w:rsidRDefault="00A335BB" w:rsidP="007151AC"/>
    <w:p w14:paraId="0B0B4CBB" w14:textId="687C1216" w:rsidR="004C52A8" w:rsidRPr="003464D6" w:rsidRDefault="004C52A8" w:rsidP="007151AC">
      <w:pPr>
        <w:rPr>
          <w:color w:val="000000" w:themeColor="text1"/>
          <w:shd w:val="clear" w:color="auto" w:fill="FFFFFF"/>
        </w:rPr>
      </w:pPr>
      <w:r w:rsidRPr="003464D6">
        <w:rPr>
          <w:color w:val="000000" w:themeColor="text1"/>
          <w:shd w:val="clear" w:color="auto" w:fill="FFFFFF"/>
        </w:rPr>
        <w:t>These are robot that are</w:t>
      </w:r>
      <w:r w:rsidRPr="003464D6">
        <w:rPr>
          <w:rStyle w:val="Strong"/>
          <w:color w:val="000000" w:themeColor="text1"/>
          <w:shd w:val="clear" w:color="auto" w:fill="FFFFFF"/>
        </w:rPr>
        <w:t> </w:t>
      </w:r>
      <w:r w:rsidRPr="003464D6">
        <w:rPr>
          <w:rStyle w:val="Strong"/>
          <w:b w:val="0"/>
          <w:bCs w:val="0"/>
          <w:color w:val="000000" w:themeColor="text1"/>
          <w:shd w:val="clear" w:color="auto" w:fill="FFFFFF"/>
        </w:rPr>
        <w:t>fixed in position</w:t>
      </w:r>
      <w:r w:rsidRPr="003464D6">
        <w:rPr>
          <w:color w:val="000000" w:themeColor="text1"/>
          <w:shd w:val="clear" w:color="auto" w:fill="FFFFFF"/>
        </w:rPr>
        <w:t>. They tend to have</w:t>
      </w:r>
      <w:r w:rsidRPr="003464D6">
        <w:rPr>
          <w:rStyle w:val="Strong"/>
          <w:color w:val="000000" w:themeColor="text1"/>
          <w:shd w:val="clear" w:color="auto" w:fill="FFFFFF"/>
        </w:rPr>
        <w:t> </w:t>
      </w:r>
      <w:r w:rsidRPr="003464D6">
        <w:rPr>
          <w:rStyle w:val="Strong"/>
          <w:b w:val="0"/>
          <w:bCs w:val="0"/>
          <w:color w:val="000000" w:themeColor="text1"/>
          <w:shd w:val="clear" w:color="auto" w:fill="FFFFFF"/>
        </w:rPr>
        <w:t>robot arms</w:t>
      </w:r>
      <w:r w:rsidRPr="003464D6">
        <w:rPr>
          <w:color w:val="000000" w:themeColor="text1"/>
          <w:shd w:val="clear" w:color="auto" w:fill="FFFFFF"/>
        </w:rPr>
        <w:t xml:space="preserve"> that can move about. </w:t>
      </w:r>
    </w:p>
    <w:p w14:paraId="4B8B4D9E" w14:textId="77777777" w:rsidR="004C52A8" w:rsidRPr="003464D6" w:rsidRDefault="004C52A8" w:rsidP="00D409A2">
      <w:pPr>
        <w:rPr>
          <w:color w:val="000000" w:themeColor="text1"/>
          <w:shd w:val="clear" w:color="auto" w:fill="FFFFFF"/>
        </w:rPr>
      </w:pPr>
      <w:r w:rsidRPr="003464D6">
        <w:rPr>
          <w:color w:val="000000" w:themeColor="text1"/>
          <w:shd w:val="clear" w:color="auto" w:fill="FFFFFF"/>
        </w:rPr>
        <w:t xml:space="preserve">Example: </w:t>
      </w:r>
    </w:p>
    <w:p w14:paraId="3A2D7C44" w14:textId="77777777" w:rsidR="004C52A8" w:rsidRPr="00D76936" w:rsidRDefault="004C52A8" w:rsidP="00D409A2">
      <w:pPr>
        <w:pStyle w:val="ListParagraph"/>
        <w:numPr>
          <w:ilvl w:val="0"/>
          <w:numId w:val="10"/>
        </w:numPr>
        <w:jc w:val="both"/>
        <w:rPr>
          <w:b w:val="0"/>
          <w:bCs/>
          <w:shd w:val="clear" w:color="auto" w:fill="FFFFFF"/>
        </w:rPr>
      </w:pPr>
      <w:r w:rsidRPr="00D76936">
        <w:rPr>
          <w:b w:val="0"/>
          <w:bCs/>
          <w:shd w:val="clear" w:color="auto" w:fill="FFFFFF"/>
        </w:rPr>
        <w:t>Welding Bot</w:t>
      </w:r>
    </w:p>
    <w:p w14:paraId="7E051CAF" w14:textId="77777777" w:rsidR="004C52A8" w:rsidRPr="00D76936" w:rsidRDefault="004C52A8" w:rsidP="00D409A2">
      <w:pPr>
        <w:pStyle w:val="ListParagraph"/>
        <w:numPr>
          <w:ilvl w:val="0"/>
          <w:numId w:val="10"/>
        </w:numPr>
        <w:jc w:val="both"/>
        <w:rPr>
          <w:b w:val="0"/>
          <w:bCs/>
          <w:shd w:val="clear" w:color="auto" w:fill="FFFFFF"/>
        </w:rPr>
      </w:pPr>
      <w:r w:rsidRPr="00D76936">
        <w:rPr>
          <w:b w:val="0"/>
          <w:bCs/>
          <w:shd w:val="clear" w:color="auto" w:fill="FFFFFF"/>
        </w:rPr>
        <w:t>Painting Bot</w:t>
      </w:r>
    </w:p>
    <w:p w14:paraId="252A5991" w14:textId="77777777" w:rsidR="004C52A8" w:rsidRPr="00D76936" w:rsidRDefault="004C52A8" w:rsidP="00D409A2">
      <w:pPr>
        <w:pStyle w:val="ListParagraph"/>
        <w:numPr>
          <w:ilvl w:val="0"/>
          <w:numId w:val="10"/>
        </w:numPr>
        <w:jc w:val="both"/>
        <w:rPr>
          <w:b w:val="0"/>
          <w:bCs/>
          <w:shd w:val="clear" w:color="auto" w:fill="FFFFFF"/>
        </w:rPr>
      </w:pPr>
      <w:r w:rsidRPr="00D76936">
        <w:rPr>
          <w:b w:val="0"/>
          <w:bCs/>
          <w:shd w:val="clear" w:color="auto" w:fill="FFFFFF"/>
        </w:rPr>
        <w:t>Strong Bot</w:t>
      </w:r>
    </w:p>
    <w:p w14:paraId="338CAA7A" w14:textId="0DA494E1" w:rsidR="00502C52" w:rsidRPr="00D76936" w:rsidRDefault="004C52A8" w:rsidP="00D409A2">
      <w:pPr>
        <w:pStyle w:val="ListParagraph"/>
        <w:numPr>
          <w:ilvl w:val="0"/>
          <w:numId w:val="10"/>
        </w:numPr>
        <w:jc w:val="both"/>
        <w:rPr>
          <w:b w:val="0"/>
          <w:bCs/>
          <w:shd w:val="clear" w:color="auto" w:fill="FFFFFF"/>
        </w:rPr>
      </w:pPr>
      <w:r w:rsidRPr="00D76936">
        <w:rPr>
          <w:b w:val="0"/>
          <w:bCs/>
          <w:shd w:val="clear" w:color="auto" w:fill="FFFFFF"/>
        </w:rPr>
        <w:t>Dancing Bot</w:t>
      </w:r>
    </w:p>
    <w:p w14:paraId="7DF0350E" w14:textId="70568F7D" w:rsidR="00A335BB" w:rsidRDefault="00A335BB" w:rsidP="002B5CF9">
      <w:pPr>
        <w:pStyle w:val="ListParagraph"/>
        <w:rPr>
          <w:shd w:val="clear" w:color="auto" w:fill="FFFFFF"/>
        </w:rPr>
      </w:pPr>
    </w:p>
    <w:p w14:paraId="43CBB176" w14:textId="7C939E42" w:rsidR="00A335BB" w:rsidRDefault="00A335BB" w:rsidP="002B5CF9">
      <w:pPr>
        <w:pStyle w:val="ListParagraph"/>
        <w:rPr>
          <w:shd w:val="clear" w:color="auto" w:fill="FFFFFF"/>
        </w:rPr>
      </w:pPr>
    </w:p>
    <w:p w14:paraId="462B5019" w14:textId="77777777" w:rsidR="00A335BB" w:rsidRPr="003464D6" w:rsidRDefault="00A335BB" w:rsidP="002B5CF9">
      <w:pPr>
        <w:pStyle w:val="ListParagraph"/>
        <w:rPr>
          <w:shd w:val="clear" w:color="auto" w:fill="FFFFFF"/>
        </w:rPr>
      </w:pPr>
    </w:p>
    <w:p w14:paraId="6CE5F4F0" w14:textId="33FD324D" w:rsidR="004C52A8" w:rsidRDefault="004C52A8" w:rsidP="007151AC">
      <w:pPr>
        <w:pStyle w:val="Heading4"/>
        <w:rPr>
          <w:szCs w:val="24"/>
        </w:rPr>
      </w:pPr>
      <w:bookmarkStart w:id="37" w:name="_Toc59383378"/>
      <w:bookmarkStart w:id="38" w:name="_Toc76735947"/>
      <w:r w:rsidRPr="003464D6">
        <w:rPr>
          <w:szCs w:val="24"/>
        </w:rPr>
        <w:t>Wheeled Robot</w:t>
      </w:r>
      <w:bookmarkEnd w:id="37"/>
      <w:bookmarkEnd w:id="38"/>
    </w:p>
    <w:p w14:paraId="137F76D0" w14:textId="77777777" w:rsidR="00A335BB" w:rsidRPr="00A335BB" w:rsidRDefault="00A335BB" w:rsidP="007151AC"/>
    <w:p w14:paraId="4CF29F6F" w14:textId="428AD621" w:rsidR="004C52A8" w:rsidRPr="003464D6" w:rsidRDefault="004C52A8" w:rsidP="007151AC">
      <w:pPr>
        <w:rPr>
          <w:color w:val="000000" w:themeColor="text1"/>
          <w:shd w:val="clear" w:color="auto" w:fill="FFFFFF"/>
        </w:rPr>
      </w:pPr>
      <w:r w:rsidRPr="003464D6">
        <w:rPr>
          <w:color w:val="000000" w:themeColor="text1"/>
          <w:shd w:val="clear" w:color="auto" w:fill="FFFFFF"/>
        </w:rPr>
        <w:t>Wheeled robots are robots that navigate around the ground using motorized wheels to propel themselves. This design is simpler than using treads or legs and by using wheels they are easier to design, build, and program for movement in flat, not-so-rugged terrain.</w:t>
      </w:r>
    </w:p>
    <w:p w14:paraId="12DB5618" w14:textId="77777777" w:rsidR="004C52A8" w:rsidRPr="003464D6" w:rsidRDefault="004C52A8" w:rsidP="007151AC">
      <w:pPr>
        <w:rPr>
          <w:color w:val="000000" w:themeColor="text1"/>
          <w:shd w:val="clear" w:color="auto" w:fill="FFFFFF"/>
        </w:rPr>
      </w:pPr>
      <w:r w:rsidRPr="003464D6">
        <w:rPr>
          <w:color w:val="000000" w:themeColor="text1"/>
          <w:shd w:val="clear" w:color="auto" w:fill="FFFFFF"/>
        </w:rPr>
        <w:t xml:space="preserve">Example: </w:t>
      </w:r>
    </w:p>
    <w:p w14:paraId="0382985C"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rFonts w:eastAsia="Times New Roman"/>
          <w:color w:val="000000" w:themeColor="text1"/>
        </w:rPr>
        <w:t>Pioneer, PeopleBot, PowerBot &amp; </w:t>
      </w:r>
      <w:hyperlink r:id="rId11" w:tooltip="PatrolBot" w:history="1">
        <w:r w:rsidRPr="003464D6">
          <w:rPr>
            <w:rStyle w:val="Hyperlink"/>
            <w:rFonts w:eastAsia="Times New Roman"/>
            <w:color w:val="000000" w:themeColor="text1"/>
          </w:rPr>
          <w:t>PatrolBot</w:t>
        </w:r>
      </w:hyperlink>
      <w:r w:rsidRPr="003464D6">
        <w:rPr>
          <w:rFonts w:eastAsia="Times New Roman"/>
          <w:color w:val="000000" w:themeColor="text1"/>
        </w:rPr>
        <w:t>- the </w:t>
      </w:r>
      <w:r w:rsidRPr="003464D6">
        <w:rPr>
          <w:color w:val="000000" w:themeColor="text1"/>
        </w:rPr>
        <w:t>ActiveMedia Robotics mobile robots</w:t>
      </w:r>
      <w:r w:rsidRPr="003464D6">
        <w:rPr>
          <w:rFonts w:eastAsia="Times New Roman"/>
          <w:color w:val="000000" w:themeColor="text1"/>
        </w:rPr>
        <w:t>.</w:t>
      </w:r>
    </w:p>
    <w:p w14:paraId="441BB965"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Armadillo, Robotican</w:t>
      </w:r>
    </w:p>
    <w:p w14:paraId="76A42577"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Khepera</w:t>
      </w:r>
      <w:r w:rsidRPr="003464D6">
        <w:rPr>
          <w:rFonts w:eastAsia="Times New Roman"/>
          <w:color w:val="000000" w:themeColor="text1"/>
        </w:rPr>
        <w:t> and </w:t>
      </w:r>
      <w:r w:rsidRPr="003464D6">
        <w:rPr>
          <w:color w:val="000000" w:themeColor="text1"/>
        </w:rPr>
        <w:t>e-puck</w:t>
      </w:r>
    </w:p>
    <w:p w14:paraId="123E34E7"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Sbot</w:t>
      </w:r>
    </w:p>
    <w:p w14:paraId="77804055"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Alice</w:t>
      </w:r>
    </w:p>
    <w:p w14:paraId="0E30E27C"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Roomba</w:t>
      </w:r>
    </w:p>
    <w:p w14:paraId="046D6E37"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lastRenderedPageBreak/>
        <w:t>RoboMow</w:t>
      </w:r>
    </w:p>
    <w:p w14:paraId="7529EC2C"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rFonts w:eastAsia="Times New Roman"/>
          <w:color w:val="000000" w:themeColor="text1"/>
        </w:rPr>
        <w:t>Shonkbot, a minimal-cost, Arduino-based teaching robot</w:t>
      </w:r>
      <w:hyperlink r:id="rId12" w:anchor="cite_note-1" w:history="1">
        <w:r w:rsidRPr="003464D6">
          <w:rPr>
            <w:rStyle w:val="Hyperlink"/>
            <w:rFonts w:eastAsia="Times New Roman"/>
            <w:color w:val="000000" w:themeColor="text1"/>
            <w:vertAlign w:val="superscript"/>
          </w:rPr>
          <w:t>[1]</w:t>
        </w:r>
      </w:hyperlink>
    </w:p>
    <w:p w14:paraId="64565D07"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Thymio</w:t>
      </w:r>
    </w:p>
    <w:p w14:paraId="603BB7EC"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Edison</w:t>
      </w:r>
    </w:p>
    <w:p w14:paraId="6E0BC587"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Giraff</w:t>
      </w:r>
    </w:p>
    <w:p w14:paraId="54A5C25B"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Big Trak</w:t>
      </w:r>
    </w:p>
    <w:p w14:paraId="761DEFB4" w14:textId="77777777" w:rsidR="004C52A8" w:rsidRPr="003464D6" w:rsidRDefault="004C52A8" w:rsidP="007151AC">
      <w:pPr>
        <w:numPr>
          <w:ilvl w:val="0"/>
          <w:numId w:val="7"/>
        </w:numPr>
        <w:shd w:val="clear" w:color="auto" w:fill="FFFFFF"/>
        <w:spacing w:before="100" w:beforeAutospacing="1" w:after="24"/>
        <w:ind w:left="384"/>
        <w:rPr>
          <w:rFonts w:eastAsia="Times New Roman"/>
          <w:color w:val="000000" w:themeColor="text1"/>
        </w:rPr>
      </w:pPr>
      <w:r w:rsidRPr="003464D6">
        <w:rPr>
          <w:color w:val="000000" w:themeColor="text1"/>
        </w:rPr>
        <w:t>SCUTTLE</w:t>
      </w:r>
      <w:r w:rsidRPr="003464D6">
        <w:rPr>
          <w:rFonts w:eastAsia="Times New Roman"/>
          <w:color w:val="000000" w:themeColor="text1"/>
        </w:rPr>
        <w:t> An open-source payload-capable robot for hobby and university research.</w:t>
      </w:r>
    </w:p>
    <w:p w14:paraId="7581B3A4" w14:textId="0C61526B" w:rsidR="004C52A8" w:rsidRDefault="004C52A8" w:rsidP="007151AC">
      <w:pPr>
        <w:rPr>
          <w:rFonts w:eastAsiaTheme="minorHAnsi"/>
          <w:color w:val="000000" w:themeColor="text1"/>
        </w:rPr>
      </w:pPr>
    </w:p>
    <w:p w14:paraId="0CA37F4F" w14:textId="7757A228" w:rsidR="00A335BB" w:rsidRDefault="00A335BB" w:rsidP="007151AC">
      <w:pPr>
        <w:rPr>
          <w:rFonts w:eastAsiaTheme="minorHAnsi"/>
          <w:color w:val="000000" w:themeColor="text1"/>
        </w:rPr>
      </w:pPr>
    </w:p>
    <w:p w14:paraId="77F4DC07" w14:textId="77777777" w:rsidR="00A335BB" w:rsidRPr="003464D6" w:rsidRDefault="00A335BB" w:rsidP="007151AC">
      <w:pPr>
        <w:rPr>
          <w:rFonts w:eastAsiaTheme="minorHAnsi"/>
          <w:color w:val="000000" w:themeColor="text1"/>
        </w:rPr>
      </w:pPr>
    </w:p>
    <w:p w14:paraId="0BD5801C" w14:textId="69A369F4" w:rsidR="004C52A8" w:rsidRDefault="00502C52" w:rsidP="007151AC">
      <w:pPr>
        <w:pStyle w:val="Heading4"/>
        <w:rPr>
          <w:szCs w:val="24"/>
        </w:rPr>
      </w:pPr>
      <w:bookmarkStart w:id="39" w:name="_Toc59360526"/>
      <w:bookmarkStart w:id="40" w:name="_Toc59362477"/>
      <w:bookmarkStart w:id="41" w:name="_Toc59383379"/>
      <w:bookmarkStart w:id="42" w:name="_Toc76735948"/>
      <w:r w:rsidRPr="003464D6">
        <w:rPr>
          <w:szCs w:val="24"/>
        </w:rPr>
        <w:t>Legged</w:t>
      </w:r>
      <w:r w:rsidR="004C52A8" w:rsidRPr="003464D6">
        <w:rPr>
          <w:szCs w:val="24"/>
        </w:rPr>
        <w:t xml:space="preserve"> Robot</w:t>
      </w:r>
      <w:bookmarkEnd w:id="39"/>
      <w:bookmarkEnd w:id="40"/>
      <w:bookmarkEnd w:id="41"/>
      <w:bookmarkEnd w:id="42"/>
    </w:p>
    <w:p w14:paraId="3D24A283" w14:textId="77777777" w:rsidR="00A335BB" w:rsidRPr="00A335BB" w:rsidRDefault="00A335BB" w:rsidP="007151AC"/>
    <w:p w14:paraId="18A06A72" w14:textId="0588A921" w:rsidR="004C52A8" w:rsidRPr="003464D6" w:rsidRDefault="004C52A8" w:rsidP="007151AC">
      <w:pPr>
        <w:rPr>
          <w:color w:val="000000" w:themeColor="text1"/>
        </w:rPr>
      </w:pPr>
      <w:r w:rsidRPr="003464D6">
        <w:rPr>
          <w:color w:val="000000" w:themeColor="text1"/>
        </w:rPr>
        <w:tab/>
      </w:r>
      <w:r w:rsidR="00597E81" w:rsidRPr="003464D6">
        <w:rPr>
          <w:color w:val="000000" w:themeColor="text1"/>
        </w:rPr>
        <w:t xml:space="preserve">  </w:t>
      </w:r>
      <w:r w:rsidRPr="003464D6">
        <w:rPr>
          <w:color w:val="000000" w:themeColor="text1"/>
        </w:rPr>
        <w:t>Legged robots are a type of mobile robot, which use articulated limbs, such as leg mechanisms, to provide locomotion. They are more versatile than wheeled robots and can traverse many different terrains, though these advantages require increased complexity and power consumption. Legged robots often imitate legged animals, such as humans or insects, in an example of biomimicry.</w:t>
      </w:r>
    </w:p>
    <w:p w14:paraId="5D205AB3" w14:textId="77777777" w:rsidR="004C52A8" w:rsidRPr="003464D6" w:rsidRDefault="004C52A8" w:rsidP="007151AC">
      <w:pPr>
        <w:rPr>
          <w:color w:val="000000" w:themeColor="text1"/>
        </w:rPr>
      </w:pPr>
      <w:r w:rsidRPr="003464D6">
        <w:rPr>
          <w:color w:val="000000" w:themeColor="text1"/>
        </w:rPr>
        <w:t>Example:</w:t>
      </w:r>
    </w:p>
    <w:p w14:paraId="3D446336" w14:textId="77777777" w:rsidR="004C52A8" w:rsidRPr="00D76936" w:rsidRDefault="004C52A8" w:rsidP="00D409A2">
      <w:pPr>
        <w:pStyle w:val="ListParagraph"/>
        <w:numPr>
          <w:ilvl w:val="0"/>
          <w:numId w:val="8"/>
        </w:numPr>
        <w:jc w:val="both"/>
        <w:rPr>
          <w:b w:val="0"/>
          <w:bCs/>
        </w:rPr>
      </w:pPr>
      <w:r w:rsidRPr="00D76936">
        <w:rPr>
          <w:b w:val="0"/>
          <w:bCs/>
        </w:rPr>
        <w:t>One-legged</w:t>
      </w:r>
    </w:p>
    <w:p w14:paraId="039EF4D3" w14:textId="77777777" w:rsidR="004C52A8" w:rsidRPr="00D76936" w:rsidRDefault="004C52A8" w:rsidP="00D409A2">
      <w:pPr>
        <w:pStyle w:val="ListParagraph"/>
        <w:numPr>
          <w:ilvl w:val="0"/>
          <w:numId w:val="8"/>
        </w:numPr>
        <w:jc w:val="both"/>
        <w:rPr>
          <w:b w:val="0"/>
          <w:bCs/>
        </w:rPr>
      </w:pPr>
      <w:r w:rsidRPr="00D76936">
        <w:rPr>
          <w:b w:val="0"/>
          <w:bCs/>
        </w:rPr>
        <w:t>Two-legged</w:t>
      </w:r>
    </w:p>
    <w:p w14:paraId="0422ECD7" w14:textId="77777777" w:rsidR="004C52A8" w:rsidRPr="00D76936" w:rsidRDefault="004C52A8" w:rsidP="00D409A2">
      <w:pPr>
        <w:pStyle w:val="ListParagraph"/>
        <w:numPr>
          <w:ilvl w:val="0"/>
          <w:numId w:val="8"/>
        </w:numPr>
        <w:jc w:val="both"/>
        <w:rPr>
          <w:b w:val="0"/>
          <w:bCs/>
        </w:rPr>
      </w:pPr>
      <w:r w:rsidRPr="00D76936">
        <w:rPr>
          <w:b w:val="0"/>
          <w:bCs/>
        </w:rPr>
        <w:t>Four-legged</w:t>
      </w:r>
    </w:p>
    <w:p w14:paraId="4AE4B1B2" w14:textId="77777777" w:rsidR="004C52A8" w:rsidRPr="00D76936" w:rsidRDefault="004C52A8" w:rsidP="00D409A2">
      <w:pPr>
        <w:pStyle w:val="ListParagraph"/>
        <w:numPr>
          <w:ilvl w:val="0"/>
          <w:numId w:val="8"/>
        </w:numPr>
        <w:jc w:val="both"/>
        <w:rPr>
          <w:b w:val="0"/>
          <w:bCs/>
        </w:rPr>
      </w:pPr>
      <w:r w:rsidRPr="00D76936">
        <w:rPr>
          <w:b w:val="0"/>
          <w:bCs/>
        </w:rPr>
        <w:t>Six-legged</w:t>
      </w:r>
    </w:p>
    <w:p w14:paraId="4281DF58" w14:textId="77777777" w:rsidR="004C52A8" w:rsidRPr="00D76936" w:rsidRDefault="004C52A8" w:rsidP="00D409A2">
      <w:pPr>
        <w:pStyle w:val="ListParagraph"/>
        <w:numPr>
          <w:ilvl w:val="0"/>
          <w:numId w:val="8"/>
        </w:numPr>
        <w:jc w:val="both"/>
        <w:rPr>
          <w:b w:val="0"/>
          <w:bCs/>
        </w:rPr>
      </w:pPr>
      <w:r w:rsidRPr="00D76936">
        <w:rPr>
          <w:b w:val="0"/>
          <w:bCs/>
        </w:rPr>
        <w:t>Eight-legged</w:t>
      </w:r>
    </w:p>
    <w:p w14:paraId="0B61F91B" w14:textId="5B510929" w:rsidR="004C52A8" w:rsidRPr="00D76936" w:rsidRDefault="004C52A8" w:rsidP="00D409A2">
      <w:pPr>
        <w:pStyle w:val="ListParagraph"/>
        <w:numPr>
          <w:ilvl w:val="0"/>
          <w:numId w:val="8"/>
        </w:numPr>
        <w:jc w:val="both"/>
        <w:rPr>
          <w:b w:val="0"/>
          <w:bCs/>
        </w:rPr>
      </w:pPr>
      <w:r w:rsidRPr="00D76936">
        <w:rPr>
          <w:b w:val="0"/>
          <w:bCs/>
        </w:rPr>
        <w:t>Hybrids</w:t>
      </w:r>
    </w:p>
    <w:p w14:paraId="331913AD" w14:textId="6414B481" w:rsidR="00A335BB" w:rsidRDefault="00A335BB" w:rsidP="002B5CF9">
      <w:pPr>
        <w:pStyle w:val="ListParagraph"/>
      </w:pPr>
    </w:p>
    <w:p w14:paraId="095D9ED8" w14:textId="104479F8" w:rsidR="00A335BB" w:rsidRDefault="00A335BB" w:rsidP="002B5CF9">
      <w:pPr>
        <w:pStyle w:val="ListParagraph"/>
      </w:pPr>
    </w:p>
    <w:p w14:paraId="2E07C96E" w14:textId="77777777" w:rsidR="00A335BB" w:rsidRPr="003464D6" w:rsidRDefault="00A335BB" w:rsidP="002B5CF9">
      <w:pPr>
        <w:pStyle w:val="ListParagraph"/>
      </w:pPr>
    </w:p>
    <w:p w14:paraId="785FA527" w14:textId="2CCE2FCA" w:rsidR="004C52A8" w:rsidRDefault="004C52A8" w:rsidP="007151AC">
      <w:pPr>
        <w:pStyle w:val="Heading4"/>
        <w:rPr>
          <w:szCs w:val="24"/>
        </w:rPr>
      </w:pPr>
      <w:bookmarkStart w:id="43" w:name="_Toc59360527"/>
      <w:bookmarkStart w:id="44" w:name="_Toc59362478"/>
      <w:bookmarkStart w:id="45" w:name="_Toc59383380"/>
      <w:bookmarkStart w:id="46" w:name="_Toc76735949"/>
      <w:r w:rsidRPr="003464D6">
        <w:rPr>
          <w:szCs w:val="24"/>
        </w:rPr>
        <w:t>Autonomous Underwater Vehicle (AUV) Robot</w:t>
      </w:r>
      <w:bookmarkEnd w:id="43"/>
      <w:bookmarkEnd w:id="44"/>
      <w:bookmarkEnd w:id="45"/>
      <w:bookmarkEnd w:id="46"/>
    </w:p>
    <w:p w14:paraId="7D0C32BE" w14:textId="77777777" w:rsidR="00A335BB" w:rsidRPr="00A335BB" w:rsidRDefault="00A335BB" w:rsidP="007151AC"/>
    <w:p w14:paraId="084FCE52" w14:textId="77777777" w:rsidR="004C52A8" w:rsidRPr="003464D6" w:rsidRDefault="004C52A8" w:rsidP="007151AC">
      <w:pPr>
        <w:rPr>
          <w:color w:val="000000" w:themeColor="text1"/>
          <w:shd w:val="clear" w:color="auto" w:fill="FFFFFF"/>
        </w:rPr>
      </w:pPr>
      <w:r w:rsidRPr="003464D6">
        <w:rPr>
          <w:color w:val="000000" w:themeColor="text1"/>
          <w:shd w:val="clear" w:color="auto" w:fill="FFFFFF"/>
        </w:rPr>
        <w:t>An autonomous underwater vehicle is a robot that travels underwater without requiring input from an operator.</w:t>
      </w:r>
    </w:p>
    <w:p w14:paraId="78AACAB8" w14:textId="77777777" w:rsidR="004C52A8" w:rsidRPr="003464D6" w:rsidRDefault="004C52A8" w:rsidP="007151AC">
      <w:pPr>
        <w:rPr>
          <w:color w:val="000000" w:themeColor="text1"/>
          <w:shd w:val="clear" w:color="auto" w:fill="FFFFFF"/>
        </w:rPr>
      </w:pPr>
      <w:r w:rsidRPr="003464D6">
        <w:rPr>
          <w:color w:val="000000" w:themeColor="text1"/>
          <w:shd w:val="clear" w:color="auto" w:fill="FFFFFF"/>
        </w:rPr>
        <w:t>Example:</w:t>
      </w:r>
    </w:p>
    <w:p w14:paraId="4B2FF81E" w14:textId="77777777" w:rsidR="004C52A8" w:rsidRPr="00D76936" w:rsidRDefault="004C52A8" w:rsidP="001A62C5">
      <w:pPr>
        <w:pStyle w:val="ListParagraph"/>
        <w:numPr>
          <w:ilvl w:val="0"/>
          <w:numId w:val="9"/>
        </w:numPr>
        <w:jc w:val="both"/>
        <w:rPr>
          <w:b w:val="0"/>
          <w:bCs/>
          <w:shd w:val="clear" w:color="auto" w:fill="FFFFFF"/>
        </w:rPr>
      </w:pPr>
      <w:r w:rsidRPr="00D76936">
        <w:rPr>
          <w:b w:val="0"/>
          <w:bCs/>
          <w:shd w:val="clear" w:color="auto" w:fill="FFFFFF"/>
        </w:rPr>
        <w:lastRenderedPageBreak/>
        <w:t>The Black ghost AUV is designed to undertake an underwater assault course autonomously with no outside control.</w:t>
      </w:r>
    </w:p>
    <w:p w14:paraId="0A4E79BC" w14:textId="5803A579" w:rsidR="004C52A8" w:rsidRPr="00D76936" w:rsidRDefault="004C52A8" w:rsidP="001A62C5">
      <w:pPr>
        <w:pStyle w:val="ListParagraph"/>
        <w:numPr>
          <w:ilvl w:val="0"/>
          <w:numId w:val="9"/>
        </w:numPr>
        <w:jc w:val="both"/>
        <w:rPr>
          <w:b w:val="0"/>
          <w:bCs/>
          <w:shd w:val="clear" w:color="auto" w:fill="FFFFFF"/>
        </w:rPr>
      </w:pPr>
      <w:r w:rsidRPr="00D76936">
        <w:rPr>
          <w:b w:val="0"/>
          <w:bCs/>
          <w:shd w:val="clear" w:color="auto" w:fill="FFFFFF"/>
        </w:rPr>
        <w:t>Pluto Plus AUV for underwater mine identification and destruction. From Norwegian minehunter KNM Hinnøy</w:t>
      </w:r>
    </w:p>
    <w:p w14:paraId="1EEFF5F1" w14:textId="76BAD000" w:rsidR="00A335BB" w:rsidRDefault="00A335BB" w:rsidP="002B5CF9">
      <w:pPr>
        <w:pStyle w:val="ListParagraph"/>
        <w:rPr>
          <w:shd w:val="clear" w:color="auto" w:fill="FFFFFF"/>
        </w:rPr>
      </w:pPr>
    </w:p>
    <w:p w14:paraId="77CA8BB4" w14:textId="610D2A36" w:rsidR="00A335BB" w:rsidRDefault="00A335BB" w:rsidP="002B5CF9">
      <w:pPr>
        <w:pStyle w:val="ListParagraph"/>
        <w:rPr>
          <w:shd w:val="clear" w:color="auto" w:fill="FFFFFF"/>
        </w:rPr>
      </w:pPr>
    </w:p>
    <w:p w14:paraId="5119351B" w14:textId="77777777" w:rsidR="00A335BB" w:rsidRPr="003464D6" w:rsidRDefault="00A335BB" w:rsidP="002B5CF9">
      <w:pPr>
        <w:pStyle w:val="ListParagraph"/>
        <w:rPr>
          <w:shd w:val="clear" w:color="auto" w:fill="FFFFFF"/>
        </w:rPr>
      </w:pPr>
    </w:p>
    <w:p w14:paraId="7FA0C4CF" w14:textId="49DC8959" w:rsidR="004C52A8" w:rsidRDefault="009102C4" w:rsidP="007151AC">
      <w:pPr>
        <w:pStyle w:val="Heading4"/>
        <w:rPr>
          <w:szCs w:val="24"/>
        </w:rPr>
      </w:pPr>
      <w:bookmarkStart w:id="47" w:name="_Toc59360528"/>
      <w:bookmarkStart w:id="48" w:name="_Toc59362479"/>
      <w:r w:rsidRPr="003464D6">
        <w:rPr>
          <w:szCs w:val="24"/>
        </w:rPr>
        <w:t xml:space="preserve"> </w:t>
      </w:r>
      <w:bookmarkStart w:id="49" w:name="_Toc59383381"/>
      <w:bookmarkStart w:id="50" w:name="_Toc76735950"/>
      <w:r w:rsidR="004C52A8" w:rsidRPr="003464D6">
        <w:rPr>
          <w:szCs w:val="24"/>
        </w:rPr>
        <w:t>Unmanned Aerial Vehicle (UAV) Robot:</w:t>
      </w:r>
      <w:bookmarkEnd w:id="47"/>
      <w:bookmarkEnd w:id="48"/>
      <w:bookmarkEnd w:id="49"/>
      <w:bookmarkEnd w:id="50"/>
    </w:p>
    <w:p w14:paraId="2C8DE656" w14:textId="77777777" w:rsidR="00A335BB" w:rsidRPr="00A335BB" w:rsidRDefault="00A335BB" w:rsidP="007151AC"/>
    <w:p w14:paraId="55AB3D26" w14:textId="5ACA4443" w:rsidR="004C52A8" w:rsidRDefault="004C52A8" w:rsidP="007151AC">
      <w:pPr>
        <w:rPr>
          <w:color w:val="000000" w:themeColor="text1"/>
        </w:rPr>
      </w:pPr>
      <w:r w:rsidRPr="003464D6">
        <w:rPr>
          <w:color w:val="000000" w:themeColor="text1"/>
        </w:rPr>
        <w:t>Unmanned Aerial Vehicle (UAV), popularly known as Drone, is an airborne system or an aircraft operated remotely by a human operator or autonomously by an onboard computer. Drones are more formally known as unmanned aerial vehicles (UAVs) or unmanned aircraft systems (UASes). Essentially, a drone is a flying robot that can be remotely controlled or fly autonomously through software-controlled flight plans in their embedded systems, working in conjunction with onboard sensors and GPS.</w:t>
      </w:r>
    </w:p>
    <w:p w14:paraId="1CA9A212" w14:textId="32BB5D50" w:rsidR="00A335BB" w:rsidRDefault="00A335BB" w:rsidP="007151AC">
      <w:pPr>
        <w:rPr>
          <w:color w:val="000000" w:themeColor="text1"/>
        </w:rPr>
      </w:pPr>
    </w:p>
    <w:p w14:paraId="58F7988F" w14:textId="641E1F3D" w:rsidR="00A335BB" w:rsidRDefault="00A335BB" w:rsidP="007151AC">
      <w:pPr>
        <w:rPr>
          <w:color w:val="000000" w:themeColor="text1"/>
        </w:rPr>
      </w:pPr>
    </w:p>
    <w:p w14:paraId="72A15920" w14:textId="77777777" w:rsidR="00A335BB" w:rsidRPr="003464D6" w:rsidRDefault="00A335BB" w:rsidP="007151AC">
      <w:pPr>
        <w:rPr>
          <w:color w:val="000000" w:themeColor="text1"/>
        </w:rPr>
      </w:pPr>
    </w:p>
    <w:p w14:paraId="2555AFB3" w14:textId="471861E4" w:rsidR="004C52A8" w:rsidRDefault="004C52A8" w:rsidP="007151AC">
      <w:pPr>
        <w:pStyle w:val="Heading4"/>
        <w:rPr>
          <w:szCs w:val="24"/>
        </w:rPr>
      </w:pPr>
      <w:bookmarkStart w:id="51" w:name="_Toc59360529"/>
      <w:bookmarkStart w:id="52" w:name="_Toc59362480"/>
      <w:bookmarkStart w:id="53" w:name="_Toc59383382"/>
      <w:bookmarkStart w:id="54" w:name="_Toc76735951"/>
      <w:r w:rsidRPr="003464D6">
        <w:rPr>
          <w:szCs w:val="24"/>
        </w:rPr>
        <w:t>Swarm Robot</w:t>
      </w:r>
      <w:bookmarkEnd w:id="51"/>
      <w:bookmarkEnd w:id="52"/>
      <w:bookmarkEnd w:id="53"/>
      <w:bookmarkEnd w:id="54"/>
    </w:p>
    <w:p w14:paraId="0D704485" w14:textId="77777777" w:rsidR="00A335BB" w:rsidRPr="00A335BB" w:rsidRDefault="00A335BB" w:rsidP="007151AC"/>
    <w:p w14:paraId="63423826" w14:textId="06BCD5D9" w:rsidR="004C52A8" w:rsidRPr="003464D6" w:rsidRDefault="004C52A8" w:rsidP="007151AC">
      <w:pPr>
        <w:rPr>
          <w:color w:val="000000" w:themeColor="text1"/>
          <w:shd w:val="clear" w:color="auto" w:fill="FFFFFF"/>
        </w:rPr>
      </w:pPr>
      <w:r w:rsidRPr="003464D6">
        <w:rPr>
          <w:color w:val="000000" w:themeColor="text1"/>
          <w:shd w:val="clear" w:color="auto" w:fill="FFFFFF"/>
        </w:rPr>
        <w:t xml:space="preserve">Swarm robotics is an approach to the coordination of multiple robots as a system which consist of large numbers of mostly simple physical robots. It is supposed that a desired collective </w:t>
      </w:r>
      <w:r w:rsidR="00207963" w:rsidRPr="003464D6">
        <w:rPr>
          <w:color w:val="000000" w:themeColor="text1"/>
          <w:shd w:val="clear" w:color="auto" w:fill="FFFFFF"/>
        </w:rPr>
        <w:t>behaviour</w:t>
      </w:r>
      <w:r w:rsidRPr="003464D6">
        <w:rPr>
          <w:color w:val="000000" w:themeColor="text1"/>
          <w:shd w:val="clear" w:color="auto" w:fill="FFFFFF"/>
        </w:rPr>
        <w:t xml:space="preserve"> emerges from the interactions between the robots and interactions of robots with the environment.</w:t>
      </w:r>
    </w:p>
    <w:p w14:paraId="784012CE" w14:textId="42C1514B" w:rsidR="00A335BB" w:rsidRDefault="004C52A8" w:rsidP="007151AC">
      <w:pPr>
        <w:rPr>
          <w:color w:val="000000" w:themeColor="text1"/>
          <w:shd w:val="clear" w:color="auto" w:fill="FFFFFF"/>
        </w:rPr>
      </w:pPr>
      <w:r w:rsidRPr="003464D6">
        <w:rPr>
          <w:color w:val="000000" w:themeColor="text1"/>
          <w:shd w:val="clear" w:color="auto" w:fill="FFFFFF"/>
        </w:rPr>
        <w:tab/>
        <w:t>Examples are the robot dog</w:t>
      </w:r>
      <w:r w:rsidR="002F2399" w:rsidRPr="003464D6">
        <w:rPr>
          <w:color w:val="000000" w:themeColor="text1"/>
          <w:shd w:val="clear" w:color="auto" w:fill="FFFFFF"/>
        </w:rPr>
        <w:t xml:space="preserve"> </w:t>
      </w:r>
      <w:r w:rsidRPr="003464D6">
        <w:rPr>
          <w:color w:val="000000" w:themeColor="text1"/>
          <w:shd w:val="clear" w:color="auto" w:fill="FFFFFF"/>
        </w:rPr>
        <w:t>Aibo, the Roomba vacuum,</w:t>
      </w:r>
      <w:r w:rsidR="002F2399" w:rsidRPr="003464D6">
        <w:rPr>
          <w:color w:val="000000" w:themeColor="text1"/>
          <w:shd w:val="clear" w:color="auto" w:fill="FFFFFF"/>
        </w:rPr>
        <w:t xml:space="preserve"> </w:t>
      </w:r>
      <w:r w:rsidRPr="003464D6">
        <w:rPr>
          <w:color w:val="000000" w:themeColor="text1"/>
          <w:shd w:val="clear" w:color="auto" w:fill="FFFFFF"/>
        </w:rPr>
        <w:t>AI-powered robot assistants, and a growing variety of robotic toys and kits.</w:t>
      </w:r>
    </w:p>
    <w:p w14:paraId="243C9232" w14:textId="3AD1B786" w:rsidR="00A335BB" w:rsidRDefault="00A335BB" w:rsidP="007151AC">
      <w:pPr>
        <w:spacing w:line="240" w:lineRule="auto"/>
        <w:rPr>
          <w:color w:val="000000" w:themeColor="text1"/>
          <w:shd w:val="clear" w:color="auto" w:fill="FFFFFF"/>
        </w:rPr>
      </w:pPr>
    </w:p>
    <w:p w14:paraId="1A7A6926" w14:textId="652085A2" w:rsidR="00BC482A" w:rsidRDefault="00BC482A" w:rsidP="007151AC">
      <w:pPr>
        <w:spacing w:line="240" w:lineRule="auto"/>
        <w:rPr>
          <w:color w:val="000000" w:themeColor="text1"/>
          <w:shd w:val="clear" w:color="auto" w:fill="FFFFFF"/>
        </w:rPr>
      </w:pPr>
    </w:p>
    <w:p w14:paraId="2BB385D9" w14:textId="5994029A" w:rsidR="00BC482A" w:rsidRDefault="00BC482A" w:rsidP="007151AC">
      <w:pPr>
        <w:spacing w:line="240" w:lineRule="auto"/>
        <w:rPr>
          <w:color w:val="000000" w:themeColor="text1"/>
          <w:shd w:val="clear" w:color="auto" w:fill="FFFFFF"/>
        </w:rPr>
      </w:pPr>
    </w:p>
    <w:p w14:paraId="1E34A577" w14:textId="77777777" w:rsidR="00BC482A" w:rsidRPr="00A335BB" w:rsidRDefault="00BC482A" w:rsidP="007151AC">
      <w:pPr>
        <w:spacing w:line="240" w:lineRule="auto"/>
        <w:rPr>
          <w:color w:val="000000" w:themeColor="text1"/>
          <w:shd w:val="clear" w:color="auto" w:fill="FFFFFF"/>
        </w:rPr>
      </w:pPr>
    </w:p>
    <w:p w14:paraId="4C4CFD71" w14:textId="6676FE45" w:rsidR="004C52A8" w:rsidRDefault="004C52A8" w:rsidP="007151AC">
      <w:pPr>
        <w:pStyle w:val="Heading4"/>
        <w:rPr>
          <w:szCs w:val="24"/>
        </w:rPr>
      </w:pPr>
      <w:bookmarkStart w:id="55" w:name="_Toc59360530"/>
      <w:bookmarkStart w:id="56" w:name="_Toc59362481"/>
      <w:bookmarkStart w:id="57" w:name="_Toc59383383"/>
      <w:bookmarkStart w:id="58" w:name="_Toc76735952"/>
      <w:r w:rsidRPr="003464D6">
        <w:rPr>
          <w:szCs w:val="24"/>
        </w:rPr>
        <w:t>Nano Robot</w:t>
      </w:r>
      <w:bookmarkEnd w:id="55"/>
      <w:bookmarkEnd w:id="56"/>
      <w:bookmarkEnd w:id="57"/>
      <w:bookmarkEnd w:id="58"/>
    </w:p>
    <w:p w14:paraId="7E059180" w14:textId="77777777" w:rsidR="00A335BB" w:rsidRPr="00A335BB" w:rsidRDefault="00A335BB" w:rsidP="007151AC"/>
    <w:p w14:paraId="40A3A634" w14:textId="524E3B5C" w:rsidR="004C52A8" w:rsidRPr="003464D6" w:rsidRDefault="00C00243" w:rsidP="007151AC">
      <w:pPr>
        <w:rPr>
          <w:color w:val="000000" w:themeColor="text1"/>
          <w:shd w:val="clear" w:color="auto" w:fill="FFFFFF"/>
        </w:rPr>
      </w:pPr>
      <w:r w:rsidRPr="003464D6">
        <w:rPr>
          <w:color w:val="000000" w:themeColor="text1"/>
        </w:rPr>
        <w:t xml:space="preserve"> </w:t>
      </w:r>
      <w:r w:rsidR="004C52A8" w:rsidRPr="003464D6">
        <w:rPr>
          <w:color w:val="000000" w:themeColor="text1"/>
          <w:shd w:val="clear" w:color="auto" w:fill="FFFFFF"/>
        </w:rPr>
        <w:t>Nanorobotics is an emerging technology field creating machines or robots whose components are at or near the scale of a nanometer.</w:t>
      </w:r>
    </w:p>
    <w:p w14:paraId="612BDDAC" w14:textId="77777777" w:rsidR="004C52A8" w:rsidRPr="003464D6" w:rsidRDefault="004C52A8" w:rsidP="007151AC">
      <w:pPr>
        <w:rPr>
          <w:color w:val="000000" w:themeColor="text1"/>
          <w:shd w:val="clear" w:color="auto" w:fill="FFFFFF"/>
        </w:rPr>
      </w:pPr>
      <w:r w:rsidRPr="003464D6">
        <w:rPr>
          <w:color w:val="000000" w:themeColor="text1"/>
          <w:shd w:val="clear" w:color="auto" w:fill="FFFFFF"/>
        </w:rPr>
        <w:t>Examples:</w:t>
      </w:r>
    </w:p>
    <w:p w14:paraId="4B7D4573" w14:textId="2BDE1068" w:rsidR="00540A86" w:rsidRDefault="004C52A8" w:rsidP="007151AC">
      <w:pPr>
        <w:rPr>
          <w:color w:val="000000" w:themeColor="text1"/>
          <w:shd w:val="clear" w:color="auto" w:fill="FFFFFF"/>
        </w:rPr>
      </w:pPr>
      <w:r w:rsidRPr="003464D6">
        <w:rPr>
          <w:color w:val="000000" w:themeColor="text1"/>
          <w:shd w:val="clear" w:color="auto" w:fill="FFFFFF"/>
        </w:rPr>
        <w:lastRenderedPageBreak/>
        <w:tab/>
        <w:t>Nanobots in 2018: Three recent advances shaping the future of research. The field of nanotechnologies, which studies phenomena at the nanometer scale, 1 to 100 nanometers, is today in full expansion and finds applications in medicine, electronics and the development of new materials.</w:t>
      </w:r>
    </w:p>
    <w:p w14:paraId="01281D3B" w14:textId="47E3F02D" w:rsidR="00A335BB" w:rsidRDefault="00A335BB" w:rsidP="007151AC">
      <w:pPr>
        <w:rPr>
          <w:color w:val="000000" w:themeColor="text1"/>
          <w:shd w:val="clear" w:color="auto" w:fill="FFFFFF"/>
        </w:rPr>
      </w:pPr>
    </w:p>
    <w:p w14:paraId="0E81BE39" w14:textId="0C05F993" w:rsidR="00A335BB" w:rsidRDefault="00A335BB" w:rsidP="007151AC">
      <w:pPr>
        <w:rPr>
          <w:color w:val="000000" w:themeColor="text1"/>
          <w:shd w:val="clear" w:color="auto" w:fill="FFFFFF"/>
        </w:rPr>
      </w:pPr>
    </w:p>
    <w:p w14:paraId="5C4429CF" w14:textId="77777777" w:rsidR="00A335BB" w:rsidRPr="003464D6" w:rsidRDefault="00A335BB" w:rsidP="007151AC">
      <w:pPr>
        <w:rPr>
          <w:color w:val="000000" w:themeColor="text1"/>
          <w:shd w:val="clear" w:color="auto" w:fill="FFFFFF"/>
        </w:rPr>
      </w:pPr>
    </w:p>
    <w:p w14:paraId="48C4F56C" w14:textId="60379292" w:rsidR="004C52A8" w:rsidRDefault="004C52A8" w:rsidP="007151AC">
      <w:pPr>
        <w:pStyle w:val="Heading4"/>
        <w:rPr>
          <w:szCs w:val="24"/>
        </w:rPr>
      </w:pPr>
      <w:bookmarkStart w:id="59" w:name="_Toc59383384"/>
      <w:bookmarkStart w:id="60" w:name="_Toc76735953"/>
      <w:r w:rsidRPr="003464D6">
        <w:rPr>
          <w:szCs w:val="24"/>
        </w:rPr>
        <w:t>Soft Robot</w:t>
      </w:r>
      <w:bookmarkEnd w:id="59"/>
      <w:bookmarkEnd w:id="60"/>
    </w:p>
    <w:p w14:paraId="4EFEC780" w14:textId="77777777" w:rsidR="00A335BB" w:rsidRPr="00A335BB" w:rsidRDefault="00A335BB" w:rsidP="007151AC"/>
    <w:p w14:paraId="47080846" w14:textId="19C1833E" w:rsidR="004C52A8" w:rsidRPr="003464D6" w:rsidRDefault="004C52A8" w:rsidP="007151AC">
      <w:pPr>
        <w:rPr>
          <w:color w:val="000000" w:themeColor="text1"/>
          <w:shd w:val="clear" w:color="auto" w:fill="FFFFFF"/>
        </w:rPr>
      </w:pPr>
      <w:r w:rsidRPr="003464D6">
        <w:rPr>
          <w:color w:val="000000" w:themeColor="text1"/>
          <w:shd w:val="clear" w:color="auto" w:fill="FFFFFF"/>
        </w:rPr>
        <w:t>Soft Robotics is the specific subfield of robotics dealing with constructing robots from highly compliant materials, like those found in living organisms. Soft robotics draws heavily from the way in which living organisms move and adapt to their surroundings.</w:t>
      </w:r>
    </w:p>
    <w:p w14:paraId="1A324FAE" w14:textId="1F3858E3" w:rsidR="004C52A8" w:rsidRDefault="004C52A8" w:rsidP="007151AC">
      <w:pPr>
        <w:rPr>
          <w:color w:val="000000" w:themeColor="text1"/>
          <w:shd w:val="clear" w:color="auto" w:fill="FFFFFF"/>
        </w:rPr>
      </w:pPr>
      <w:r w:rsidRPr="003464D6">
        <w:rPr>
          <w:color w:val="000000" w:themeColor="text1"/>
          <w:shd w:val="clear" w:color="auto" w:fill="FFFFFF"/>
        </w:rPr>
        <w:tab/>
        <w:t>Prosthetic Robots: Soft robots can be used to create superior prosthetics for those missing limbs or extremities. Often, soft robotics technology is used for grippers at the end of a prosthetic arm for more delicate and accurate grasping of object</w:t>
      </w:r>
      <w:r w:rsidR="00C5556C" w:rsidRPr="003464D6">
        <w:rPr>
          <w:color w:val="000000" w:themeColor="text1"/>
          <w:shd w:val="clear" w:color="auto" w:fill="FFFFFF"/>
        </w:rPr>
        <w:t>s</w:t>
      </w:r>
      <w:r w:rsidR="00486B37" w:rsidRPr="003464D6">
        <w:rPr>
          <w:color w:val="000000" w:themeColor="text1"/>
          <w:shd w:val="clear" w:color="auto" w:fill="FFFFFF"/>
        </w:rPr>
        <w:t>.</w:t>
      </w:r>
    </w:p>
    <w:p w14:paraId="4FB6B8B5" w14:textId="2FD8D318" w:rsidR="00A335BB" w:rsidRDefault="00A335BB" w:rsidP="007151AC">
      <w:pPr>
        <w:rPr>
          <w:color w:val="000000" w:themeColor="text1"/>
          <w:shd w:val="clear" w:color="auto" w:fill="FFFFFF"/>
        </w:rPr>
      </w:pPr>
    </w:p>
    <w:p w14:paraId="2C27034E" w14:textId="303C672C" w:rsidR="00A335BB" w:rsidRDefault="00A335BB" w:rsidP="007151AC">
      <w:pPr>
        <w:rPr>
          <w:color w:val="000000" w:themeColor="text1"/>
          <w:shd w:val="clear" w:color="auto" w:fill="FFFFFF"/>
        </w:rPr>
      </w:pPr>
    </w:p>
    <w:p w14:paraId="184ED8DB" w14:textId="77777777" w:rsidR="00A335BB" w:rsidRPr="003464D6" w:rsidRDefault="00A335BB" w:rsidP="007151AC">
      <w:pPr>
        <w:rPr>
          <w:color w:val="000000" w:themeColor="text1"/>
        </w:rPr>
      </w:pPr>
    </w:p>
    <w:p w14:paraId="5CBC9E0A" w14:textId="2358C8FA" w:rsidR="008D5E87" w:rsidRDefault="004241C8" w:rsidP="007151AC">
      <w:pPr>
        <w:pStyle w:val="Heading3"/>
        <w:rPr>
          <w:rFonts w:cs="Times New Roman"/>
          <w:szCs w:val="24"/>
        </w:rPr>
      </w:pPr>
      <w:bookmarkStart w:id="61" w:name="_Toc59383385"/>
      <w:bookmarkStart w:id="62" w:name="_Toc76735954"/>
      <w:r w:rsidRPr="003464D6">
        <w:rPr>
          <w:rFonts w:cs="Times New Roman"/>
          <w:szCs w:val="24"/>
        </w:rPr>
        <w:t>Environment</w:t>
      </w:r>
      <w:bookmarkEnd w:id="61"/>
      <w:bookmarkEnd w:id="62"/>
    </w:p>
    <w:p w14:paraId="2022E568" w14:textId="77777777" w:rsidR="00A335BB" w:rsidRPr="00A335BB" w:rsidRDefault="00A335BB" w:rsidP="007151AC"/>
    <w:p w14:paraId="606D7E95" w14:textId="4056025B" w:rsidR="00652179" w:rsidRPr="003464D6" w:rsidRDefault="00652179" w:rsidP="00CA6434">
      <w:r w:rsidRPr="003464D6">
        <w:t xml:space="preserve">There are two types of environment in which a robot </w:t>
      </w:r>
      <w:r w:rsidR="00104677" w:rsidRPr="003464D6">
        <w:t>has</w:t>
      </w:r>
      <w:r w:rsidRPr="003464D6">
        <w:t xml:space="preserve"> to perform tasks</w:t>
      </w:r>
    </w:p>
    <w:p w14:paraId="7D28D137" w14:textId="2AEC165C" w:rsidR="00652179" w:rsidRPr="00D76936" w:rsidRDefault="00652179" w:rsidP="00CA6434">
      <w:pPr>
        <w:pStyle w:val="ListParagraph"/>
        <w:numPr>
          <w:ilvl w:val="0"/>
          <w:numId w:val="15"/>
        </w:numPr>
        <w:jc w:val="both"/>
        <w:rPr>
          <w:b w:val="0"/>
          <w:bCs/>
        </w:rPr>
      </w:pPr>
      <w:r w:rsidRPr="00D76936">
        <w:rPr>
          <w:b w:val="0"/>
          <w:bCs/>
        </w:rPr>
        <w:t xml:space="preserve">Static Environment </w:t>
      </w:r>
    </w:p>
    <w:p w14:paraId="3831EC96" w14:textId="01879BF9" w:rsidR="00652179" w:rsidRPr="00D76936" w:rsidRDefault="00652179" w:rsidP="00CA6434">
      <w:pPr>
        <w:pStyle w:val="ListParagraph"/>
        <w:numPr>
          <w:ilvl w:val="0"/>
          <w:numId w:val="15"/>
        </w:numPr>
        <w:jc w:val="both"/>
        <w:rPr>
          <w:b w:val="0"/>
          <w:bCs/>
        </w:rPr>
      </w:pPr>
      <w:r w:rsidRPr="00D76936">
        <w:rPr>
          <w:b w:val="0"/>
          <w:bCs/>
        </w:rPr>
        <w:t>Dynamic Environment</w:t>
      </w:r>
    </w:p>
    <w:p w14:paraId="4A774F1C" w14:textId="297C3B0F" w:rsidR="00A335BB" w:rsidRDefault="006D5693" w:rsidP="008B2DAC">
      <w:r w:rsidRPr="003464D6">
        <w:t>both are explained below in detail</w:t>
      </w:r>
    </w:p>
    <w:p w14:paraId="191082F2" w14:textId="11DCA0B8" w:rsidR="006D5693" w:rsidRDefault="00A335BB" w:rsidP="007151AC">
      <w:pPr>
        <w:spacing w:line="240" w:lineRule="auto"/>
      </w:pPr>
      <w:r>
        <w:br w:type="page"/>
      </w:r>
    </w:p>
    <w:p w14:paraId="5F42EB39" w14:textId="799EC06E" w:rsidR="008F0F02" w:rsidRDefault="008F0F02" w:rsidP="007151AC">
      <w:pPr>
        <w:pStyle w:val="Heading4"/>
        <w:rPr>
          <w:szCs w:val="24"/>
        </w:rPr>
      </w:pPr>
      <w:bookmarkStart w:id="63" w:name="_Toc59383386"/>
      <w:bookmarkStart w:id="64" w:name="_Toc76735955"/>
      <w:r w:rsidRPr="003464D6">
        <w:rPr>
          <w:szCs w:val="24"/>
        </w:rPr>
        <w:lastRenderedPageBreak/>
        <w:t>Static Environment</w:t>
      </w:r>
      <w:bookmarkEnd w:id="63"/>
      <w:bookmarkEnd w:id="64"/>
    </w:p>
    <w:p w14:paraId="5A493AED" w14:textId="77777777" w:rsidR="00A335BB" w:rsidRPr="00A335BB" w:rsidRDefault="00A335BB" w:rsidP="007151AC"/>
    <w:p w14:paraId="7A161AB0" w14:textId="46667B2D" w:rsidR="0072100E" w:rsidRDefault="00F51A59" w:rsidP="007151AC">
      <w:r w:rsidRPr="003464D6">
        <w:t xml:space="preserve">Static </w:t>
      </w:r>
      <w:r w:rsidR="00606D70" w:rsidRPr="003464D6">
        <w:t>Environment</w:t>
      </w:r>
      <w:r w:rsidRPr="003464D6">
        <w:t xml:space="preserve"> all constraints are known and never </w:t>
      </w:r>
      <w:r w:rsidR="00916E63" w:rsidRPr="003464D6">
        <w:t xml:space="preserve">changes, it is much easy for a robot to work in known static </w:t>
      </w:r>
      <w:r w:rsidR="00606D70" w:rsidRPr="003464D6">
        <w:t>environment. Environment is clearly defined to robot and remains its rigidity, a robot knows and what to expect in a static environment</w:t>
      </w:r>
      <w:r w:rsidR="008724AF" w:rsidRPr="003464D6">
        <w:t xml:space="preserve"> and have</w:t>
      </w:r>
      <w:r w:rsidR="00EE59D5" w:rsidRPr="003464D6">
        <w:t xml:space="preserve"> pre-defined</w:t>
      </w:r>
      <w:r w:rsidR="008724AF" w:rsidRPr="003464D6">
        <w:t xml:space="preserve"> action against each scenario</w:t>
      </w:r>
      <w:r w:rsidR="00606D70" w:rsidRPr="003464D6">
        <w:t>. E.g., A robot designed to place books on library shelfs the library in which robot is working is never going to change and so are shelf placements such type of environments are static environments.</w:t>
      </w:r>
      <w:r w:rsidR="008724AF" w:rsidRPr="003464D6">
        <w:t xml:space="preserve"> </w:t>
      </w:r>
    </w:p>
    <w:p w14:paraId="64904875" w14:textId="0E38ABEA" w:rsidR="00A335BB" w:rsidRDefault="00A335BB" w:rsidP="007151AC"/>
    <w:p w14:paraId="2F27E9B4" w14:textId="4C9F8DDA" w:rsidR="00A335BB" w:rsidRDefault="00A335BB" w:rsidP="007151AC"/>
    <w:p w14:paraId="2011BE90" w14:textId="77777777" w:rsidR="00A335BB" w:rsidRPr="003464D6" w:rsidRDefault="00A335BB" w:rsidP="007151AC"/>
    <w:p w14:paraId="0FE8426D" w14:textId="777E2B31" w:rsidR="00606D70" w:rsidRDefault="00637D32" w:rsidP="007151AC">
      <w:pPr>
        <w:pStyle w:val="Heading4"/>
        <w:rPr>
          <w:szCs w:val="24"/>
        </w:rPr>
      </w:pPr>
      <w:bookmarkStart w:id="65" w:name="_Toc59383387"/>
      <w:bookmarkStart w:id="66" w:name="_Toc76735956"/>
      <w:r w:rsidRPr="003464D6">
        <w:rPr>
          <w:szCs w:val="24"/>
        </w:rPr>
        <w:t>Dynamic Environment</w:t>
      </w:r>
      <w:bookmarkEnd w:id="65"/>
      <w:bookmarkEnd w:id="66"/>
    </w:p>
    <w:p w14:paraId="3E4BF6A1" w14:textId="77777777" w:rsidR="00A335BB" w:rsidRPr="00A335BB" w:rsidRDefault="00A335BB" w:rsidP="007151AC"/>
    <w:p w14:paraId="7FE5F1AB" w14:textId="7C39E7F2" w:rsidR="004241C8" w:rsidRDefault="00982155" w:rsidP="007151AC">
      <w:r w:rsidRPr="003464D6">
        <w:t xml:space="preserve">Dynamic </w:t>
      </w:r>
      <w:r w:rsidR="007440EE" w:rsidRPr="003464D6">
        <w:t>Environments</w:t>
      </w:r>
      <w:r w:rsidRPr="003464D6">
        <w:t xml:space="preserve"> are ever changing the factors are constraints </w:t>
      </w:r>
      <w:r w:rsidR="007440EE" w:rsidRPr="003464D6">
        <w:t>are</w:t>
      </w:r>
      <w:r w:rsidRPr="003464D6">
        <w:t xml:space="preserve"> to be tackled at run time, these </w:t>
      </w:r>
      <w:r w:rsidR="007440EE" w:rsidRPr="003464D6">
        <w:t>environmental</w:t>
      </w:r>
      <w:r w:rsidRPr="003464D6">
        <w:t xml:space="preserve"> constraints are usually measured by different sensor robots face more difficulty in operation in such </w:t>
      </w:r>
      <w:r w:rsidR="007440EE" w:rsidRPr="003464D6">
        <w:t>environments</w:t>
      </w:r>
      <w:r w:rsidRPr="003464D6">
        <w:t xml:space="preserve"> as compared to static ones.</w:t>
      </w:r>
      <w:r w:rsidR="00FF4118" w:rsidRPr="003464D6">
        <w:t xml:space="preserve"> E.g., A simple </w:t>
      </w:r>
      <w:r w:rsidR="00AB0783" w:rsidRPr="003464D6">
        <w:t>racetrack</w:t>
      </w:r>
      <w:r w:rsidR="00FF4118" w:rsidRPr="003464D6">
        <w:t xml:space="preserve"> with cars on it now this </w:t>
      </w:r>
      <w:r w:rsidR="00571218" w:rsidRPr="003464D6">
        <w:t>environment</w:t>
      </w:r>
      <w:r w:rsidR="00FF4118" w:rsidRPr="003464D6">
        <w:t xml:space="preserve"> is dynamic cars will be changing </w:t>
      </w:r>
      <w:r w:rsidR="00571218" w:rsidRPr="003464D6">
        <w:t>their</w:t>
      </w:r>
      <w:r w:rsidR="00FF4118" w:rsidRPr="003464D6">
        <w:t xml:space="preserve"> position and speed an autonomous car is also on the track it would have to continuously take data from environment and make decision. </w:t>
      </w:r>
    </w:p>
    <w:p w14:paraId="54841963" w14:textId="6ACEE013" w:rsidR="00A335BB" w:rsidRDefault="00A335BB" w:rsidP="007151AC"/>
    <w:p w14:paraId="1D773570" w14:textId="1E50EAFA" w:rsidR="00A335BB" w:rsidRDefault="00A335BB" w:rsidP="007151AC"/>
    <w:p w14:paraId="21533D91" w14:textId="77777777" w:rsidR="00A335BB" w:rsidRPr="003464D6" w:rsidRDefault="00A335BB" w:rsidP="007151AC"/>
    <w:p w14:paraId="04ED7AF5" w14:textId="4560B6F4" w:rsidR="00D7222E" w:rsidRDefault="001B7D61" w:rsidP="007151AC">
      <w:pPr>
        <w:pStyle w:val="Heading3"/>
        <w:rPr>
          <w:rFonts w:cs="Times New Roman"/>
          <w:szCs w:val="24"/>
        </w:rPr>
      </w:pPr>
      <w:bookmarkStart w:id="67" w:name="_Toc59383388"/>
      <w:bookmarkStart w:id="68" w:name="_Toc76735957"/>
      <w:r w:rsidRPr="003464D6">
        <w:rPr>
          <w:rFonts w:cs="Times New Roman"/>
          <w:szCs w:val="24"/>
        </w:rPr>
        <w:t>Types of</w:t>
      </w:r>
      <w:r w:rsidR="00AB4CD4" w:rsidRPr="003464D6">
        <w:rPr>
          <w:rFonts w:cs="Times New Roman"/>
          <w:szCs w:val="24"/>
        </w:rPr>
        <w:t xml:space="preserve"> </w:t>
      </w:r>
      <w:r w:rsidR="004F3AB7" w:rsidRPr="003464D6">
        <w:rPr>
          <w:rFonts w:cs="Times New Roman"/>
          <w:szCs w:val="24"/>
        </w:rPr>
        <w:t>Robot</w:t>
      </w:r>
      <w:bookmarkEnd w:id="67"/>
      <w:bookmarkEnd w:id="68"/>
    </w:p>
    <w:p w14:paraId="2A579ACD" w14:textId="77777777" w:rsidR="00A335BB" w:rsidRPr="00A335BB" w:rsidRDefault="00A335BB" w:rsidP="007151AC"/>
    <w:p w14:paraId="0EEEE797" w14:textId="3372B119" w:rsidR="001B7D61" w:rsidRDefault="001B7D61" w:rsidP="007151AC">
      <w:r w:rsidRPr="003464D6">
        <w:t>Depending on the task robots are divided into two types autonomous and non-autonomous.</w:t>
      </w:r>
    </w:p>
    <w:p w14:paraId="5200E76B" w14:textId="07BADDD3" w:rsidR="006C7044" w:rsidRDefault="006C7044" w:rsidP="007151AC"/>
    <w:p w14:paraId="26DC94FC" w14:textId="4B6F5AB1" w:rsidR="006C7044" w:rsidRDefault="006C7044" w:rsidP="007151AC"/>
    <w:p w14:paraId="69C9D3A9" w14:textId="77777777" w:rsidR="006C7044" w:rsidRPr="003464D6" w:rsidRDefault="006C7044" w:rsidP="007151AC"/>
    <w:p w14:paraId="60034B79" w14:textId="7DDA78B2" w:rsidR="001B7D61" w:rsidRDefault="001B7D61" w:rsidP="007151AC">
      <w:pPr>
        <w:pStyle w:val="Heading4"/>
        <w:rPr>
          <w:szCs w:val="24"/>
        </w:rPr>
      </w:pPr>
      <w:bookmarkStart w:id="69" w:name="_Toc59383389"/>
      <w:bookmarkStart w:id="70" w:name="_Toc76735958"/>
      <w:r w:rsidRPr="003464D6">
        <w:rPr>
          <w:szCs w:val="24"/>
        </w:rPr>
        <w:t>Autonomous Robot</w:t>
      </w:r>
      <w:bookmarkEnd w:id="69"/>
      <w:bookmarkEnd w:id="70"/>
    </w:p>
    <w:p w14:paraId="415536C8" w14:textId="77777777" w:rsidR="00A335BB" w:rsidRPr="00A335BB" w:rsidRDefault="00A335BB" w:rsidP="007151AC"/>
    <w:p w14:paraId="4EAEC099" w14:textId="0C2A140D" w:rsidR="00D7222E" w:rsidRDefault="00D7222E" w:rsidP="007151AC">
      <w:r w:rsidRPr="003464D6">
        <w:t xml:space="preserve">Autonomous </w:t>
      </w:r>
      <w:r w:rsidR="00500D83" w:rsidRPr="003464D6">
        <w:t>robots</w:t>
      </w:r>
      <w:r w:rsidRPr="003464D6">
        <w:t xml:space="preserve"> perceive the data from its environment and then take </w:t>
      </w:r>
      <w:r w:rsidR="003D5E94" w:rsidRPr="003464D6">
        <w:t xml:space="preserve">some actions against it. These robots can be </w:t>
      </w:r>
      <w:r w:rsidR="0099021D" w:rsidRPr="003464D6">
        <w:t xml:space="preserve">arms in industry that separate goods on basis of image recognition, a soccer playing robot or an autonomous mobile robot from any </w:t>
      </w:r>
      <w:r w:rsidR="0099021D" w:rsidRPr="003464D6">
        <w:lastRenderedPageBreak/>
        <w:t>environment</w:t>
      </w:r>
      <w:r w:rsidR="005242ED" w:rsidRPr="003464D6">
        <w:t xml:space="preserve"> </w:t>
      </w:r>
      <w:r w:rsidR="005242ED" w:rsidRPr="003464D6">
        <w:fldChar w:fldCharType="begin" w:fldLock="1"/>
      </w:r>
      <w:r w:rsidR="00706F5A">
        <w:instrText>ADDIN CSL_CITATION {"citationItems":[{"id":"ITEM-1","itemData":{"DOI":"10.1016/0921-8890(95)00049-6","ISSN":"09218890","abstract":"Limitations both for the further development as well as for the actual technical application of autonomous robots arise from the lack of a unifying theoretical language. We propose three concepts for such a language: (1) Behaviors are represented by variables, specific constant values of which correspond to task demands; (2) Behaviors are generated as attractors of dynamical systems; (3) Neural field dynamics lift these dynamic principles to the representation of information. We show how these concepts can be used to design autonomous robots. Because behaviors are generated from attractor states of dynamical systems, design of a robot architecture addresses control-theoretic stability. Moreover, flexibility of the robot arises from bifurcations in the behavioral dynamics. Therefore techniques from the qualitative theory of dynamical systems can be used to design and tune autonomous robot architectures. We demonstrate these ideas in two implementations. In one case, visual sensory information is integrated to achieve target acquisition and obstacle avoidance in an autonomous vehicle minimizing the known problem of spurious states. In a second implementation of the same behavior, a neural dynamic field endows the system with a form of obstacle memory. A critical discussion of the approach highlights strengths and weaknesses and compares to other efforts in this direction. © 1995.","author":[{"dropping-particle":"","family":"Schöner","given":"G.","non-dropping-particle":"","parse-names":false,"suffix":""},{"dropping-particle":"","family":"Dose","given":"M.","non-dropping-particle":"","parse-names":false,"suffix":""},{"dropping-particle":"","family":"Engels","given":"C.","non-dropping-particle":"","parse-names":false,"suffix":""}],"container-title":"Robotics and Autonomous Systems","id":"ITEM-1","issue":"2-4","issued":{"date-parts":[["1995"]]},"page":"213-245","title":"Dynamics of behavior: Theory and applications for autonomous robot architectures","type":"article-journal","volume":"16"},"uris":["http://www.mendeley.com/documents/?uuid=d8284059-3ee9-43c9-aa66-4108b569b688","http://www.mendeley.com/documents/?uuid=61908725-6740-444b-a2ef-b0382d83f9f1"]}],"mendeley":{"formattedCitation":"[4]","plainTextFormattedCitation":"[4]","previouslyFormattedCitation":"[4]"},"properties":{"noteIndex":0},"schema":"https://github.com/citation-style-language/schema/raw/master/csl-citation.json"}</w:instrText>
      </w:r>
      <w:r w:rsidR="005242ED" w:rsidRPr="003464D6">
        <w:fldChar w:fldCharType="separate"/>
      </w:r>
      <w:r w:rsidR="005242ED" w:rsidRPr="003464D6">
        <w:rPr>
          <w:noProof/>
        </w:rPr>
        <w:t>[4]</w:t>
      </w:r>
      <w:r w:rsidR="005242ED" w:rsidRPr="003464D6">
        <w:fldChar w:fldCharType="end"/>
      </w:r>
      <w:r w:rsidR="0099021D" w:rsidRPr="003464D6">
        <w:t>.</w:t>
      </w:r>
      <w:r w:rsidR="00136FBA" w:rsidRPr="003464D6">
        <w:t xml:space="preserve"> Autonomous Robots usually find their application in dynamic environment.</w:t>
      </w:r>
    </w:p>
    <w:p w14:paraId="025F03D6" w14:textId="25DD4EE9" w:rsidR="006C7044" w:rsidRDefault="006C7044" w:rsidP="007151AC"/>
    <w:p w14:paraId="3628FB50" w14:textId="49DD4BAC" w:rsidR="006C7044" w:rsidRDefault="006C7044" w:rsidP="007151AC"/>
    <w:p w14:paraId="49ACD86E" w14:textId="77777777" w:rsidR="006C7044" w:rsidRPr="003464D6" w:rsidRDefault="006C7044" w:rsidP="007151AC"/>
    <w:p w14:paraId="6500A781" w14:textId="7D2362B4" w:rsidR="00331F02" w:rsidRDefault="00331F02" w:rsidP="007151AC">
      <w:pPr>
        <w:pStyle w:val="Heading4"/>
        <w:rPr>
          <w:szCs w:val="24"/>
        </w:rPr>
      </w:pPr>
      <w:bookmarkStart w:id="71" w:name="_Toc59383390"/>
      <w:bookmarkStart w:id="72" w:name="_Toc76735959"/>
      <w:r w:rsidRPr="003464D6">
        <w:rPr>
          <w:szCs w:val="24"/>
        </w:rPr>
        <w:t>Non-Autonomous Robots</w:t>
      </w:r>
      <w:bookmarkEnd w:id="71"/>
      <w:bookmarkEnd w:id="72"/>
    </w:p>
    <w:p w14:paraId="518EA19B" w14:textId="77777777" w:rsidR="00A335BB" w:rsidRPr="00A335BB" w:rsidRDefault="00A335BB" w:rsidP="007151AC"/>
    <w:p w14:paraId="5242E5D2" w14:textId="67DA87DB" w:rsidR="00331F02" w:rsidRDefault="00331F02" w:rsidP="007151AC">
      <w:r w:rsidRPr="003464D6">
        <w:t>Non-Autonomous robots are the one that are controller or pre-programmed to do perform some task without perceiving anything form their environment</w:t>
      </w:r>
      <w:r w:rsidR="007619D0" w:rsidRPr="003464D6">
        <w:t>. They take no input data and just perform the task that is taught to them</w:t>
      </w:r>
      <w:r w:rsidR="002D5358" w:rsidRPr="003464D6">
        <w:t>.</w:t>
      </w:r>
      <w:r w:rsidR="00557EEB" w:rsidRPr="003464D6">
        <w:t xml:space="preserve"> </w:t>
      </w:r>
      <w:r w:rsidR="00E07BD4" w:rsidRPr="003464D6">
        <w:t>These robots</w:t>
      </w:r>
      <w:r w:rsidR="00557EEB" w:rsidRPr="003464D6">
        <w:t xml:space="preserve"> are used in static environment where there is no need to perceive change in </w:t>
      </w:r>
      <w:r w:rsidR="00D62BBC" w:rsidRPr="003464D6">
        <w:t>robots’</w:t>
      </w:r>
      <w:r w:rsidR="00557EEB" w:rsidRPr="003464D6">
        <w:t xml:space="preserve"> </w:t>
      </w:r>
      <w:r w:rsidR="00E07BD4" w:rsidRPr="003464D6">
        <w:t>surroundings</w:t>
      </w:r>
      <w:r w:rsidR="00FF17F7" w:rsidRPr="003464D6">
        <w:t>.</w:t>
      </w:r>
    </w:p>
    <w:p w14:paraId="459AC083" w14:textId="5CD84744" w:rsidR="00A335BB" w:rsidRDefault="00A335BB" w:rsidP="007151AC"/>
    <w:p w14:paraId="7032E832" w14:textId="78CDE1BF" w:rsidR="00A335BB" w:rsidRDefault="00A335BB" w:rsidP="007151AC"/>
    <w:p w14:paraId="0D5A56D3" w14:textId="77777777" w:rsidR="00A335BB" w:rsidRPr="003464D6" w:rsidRDefault="00A335BB" w:rsidP="007151AC"/>
    <w:p w14:paraId="076590BA" w14:textId="7454B6B7" w:rsidR="00D62BBC" w:rsidRDefault="006D3542" w:rsidP="007151AC">
      <w:pPr>
        <w:pStyle w:val="Heading3"/>
        <w:rPr>
          <w:rFonts w:cs="Times New Roman"/>
          <w:szCs w:val="24"/>
        </w:rPr>
      </w:pPr>
      <w:bookmarkStart w:id="73" w:name="_Toc59383391"/>
      <w:bookmarkStart w:id="74" w:name="_Toc76735960"/>
      <w:r w:rsidRPr="003464D6">
        <w:rPr>
          <w:rFonts w:cs="Times New Roman"/>
          <w:szCs w:val="24"/>
        </w:rPr>
        <w:t xml:space="preserve">System of </w:t>
      </w:r>
      <w:r w:rsidR="00B37890" w:rsidRPr="003464D6">
        <w:rPr>
          <w:rFonts w:cs="Times New Roman"/>
          <w:szCs w:val="24"/>
        </w:rPr>
        <w:t>Mobile Autonomous Robo</w:t>
      </w:r>
      <w:r w:rsidR="00AA59DF" w:rsidRPr="003464D6">
        <w:rPr>
          <w:rFonts w:cs="Times New Roman"/>
          <w:szCs w:val="24"/>
        </w:rPr>
        <w:t>t</w:t>
      </w:r>
      <w:bookmarkEnd w:id="73"/>
      <w:bookmarkEnd w:id="74"/>
    </w:p>
    <w:p w14:paraId="70F27FF7" w14:textId="77777777" w:rsidR="00A335BB" w:rsidRPr="00A335BB" w:rsidRDefault="00A335BB" w:rsidP="007151AC"/>
    <w:p w14:paraId="139CB8EB" w14:textId="22241FBE" w:rsidR="004D0477" w:rsidRDefault="009170F4" w:rsidP="007151AC">
      <w:r w:rsidRPr="003464D6">
        <w:t xml:space="preserve">Mobile autonomous robots require to move in its environment form one place to </w:t>
      </w:r>
      <w:r w:rsidR="009206AB" w:rsidRPr="003464D6">
        <w:t>another,</w:t>
      </w:r>
      <w:r w:rsidRPr="003464D6">
        <w:t xml:space="preserve"> but it requires specific procedure and set of input from </w:t>
      </w:r>
      <w:r w:rsidR="00C34B36" w:rsidRPr="003464D6">
        <w:t>environment</w:t>
      </w:r>
      <w:r w:rsidRPr="003464D6">
        <w:t xml:space="preserve"> to accomplish this task</w:t>
      </w:r>
      <w:r w:rsidR="009206AB" w:rsidRPr="003464D6">
        <w:t xml:space="preserve">. </w:t>
      </w:r>
      <w:r w:rsidR="001B2F86" w:rsidRPr="003464D6">
        <w:t>These mobile robots can be a pesticide spraying robot on a field, a robot to serve customers in restaurant</w:t>
      </w:r>
      <w:r w:rsidR="004D0477" w:rsidRPr="003464D6">
        <w:t xml:space="preserve"> or for transportation in fact one of the biggest </w:t>
      </w:r>
      <w:r w:rsidR="000F14A4" w:rsidRPr="003464D6">
        <w:t>examples</w:t>
      </w:r>
      <w:r w:rsidR="004D0477" w:rsidRPr="003464D6">
        <w:t xml:space="preserve"> is Tesla autonomous car it is a functional existing autonomous mobile robot that is consumer ready.</w:t>
      </w:r>
    </w:p>
    <w:p w14:paraId="5EE27CFC" w14:textId="31E1BBE5" w:rsidR="00A335BB" w:rsidRDefault="00A335BB" w:rsidP="007151AC"/>
    <w:p w14:paraId="3BF20CB2" w14:textId="2FC639AA" w:rsidR="00A335BB" w:rsidRDefault="00A335BB" w:rsidP="007151AC"/>
    <w:p w14:paraId="629F078C" w14:textId="77777777" w:rsidR="00A335BB" w:rsidRPr="003464D6" w:rsidRDefault="00A335BB" w:rsidP="007151AC"/>
    <w:p w14:paraId="7C185D93" w14:textId="15EE8BC1" w:rsidR="00841510" w:rsidRDefault="00841510" w:rsidP="007151AC">
      <w:pPr>
        <w:pStyle w:val="Heading4"/>
        <w:rPr>
          <w:szCs w:val="24"/>
        </w:rPr>
      </w:pPr>
      <w:bookmarkStart w:id="75" w:name="_Toc59383392"/>
      <w:bookmarkStart w:id="76" w:name="_Toc76735961"/>
      <w:r w:rsidRPr="003464D6">
        <w:rPr>
          <w:szCs w:val="24"/>
        </w:rPr>
        <w:t>Working o</w:t>
      </w:r>
      <w:r w:rsidR="00427EC1" w:rsidRPr="003464D6">
        <w:rPr>
          <w:szCs w:val="24"/>
        </w:rPr>
        <w:t>f</w:t>
      </w:r>
      <w:r w:rsidRPr="003464D6">
        <w:rPr>
          <w:szCs w:val="24"/>
        </w:rPr>
        <w:t xml:space="preserve"> Mobile Autonomous Robot</w:t>
      </w:r>
      <w:bookmarkEnd w:id="75"/>
      <w:bookmarkEnd w:id="76"/>
    </w:p>
    <w:p w14:paraId="7B741B70" w14:textId="77777777" w:rsidR="00A335BB" w:rsidRPr="00A335BB" w:rsidRDefault="00A335BB" w:rsidP="007151AC"/>
    <w:p w14:paraId="3F6F16D1" w14:textId="22835A77" w:rsidR="00A3489F" w:rsidRPr="003464D6" w:rsidRDefault="00A3489F" w:rsidP="007151AC">
      <w:r w:rsidRPr="003464D6">
        <w:t xml:space="preserve">The main of an autonomous mobile robot is its navigation avoiding obstacles in its path, but this is not as simple as it sounds, when listing first time first thing to come in someone mind is just using simple obstacle detection sensors. </w:t>
      </w:r>
      <w:r w:rsidR="000C1C1A" w:rsidRPr="003464D6">
        <w:t>It is</w:t>
      </w:r>
      <w:r w:rsidRPr="003464D6">
        <w:t xml:space="preserve"> not so straight forward as it seems we have to navigate </w:t>
      </w:r>
      <w:r w:rsidR="00C956D0" w:rsidRPr="003464D6">
        <w:t>from</w:t>
      </w:r>
      <w:r w:rsidRPr="003464D6">
        <w:t xml:space="preserve"> point A to B </w:t>
      </w:r>
      <w:r w:rsidR="000C1C1A" w:rsidRPr="003464D6">
        <w:t>while consuming our resources carefully. When we talk about resources</w:t>
      </w:r>
      <w:r w:rsidR="00CC4734" w:rsidRPr="003464D6">
        <w:t xml:space="preserve">, they include time, </w:t>
      </w:r>
      <w:r w:rsidR="00C83E08" w:rsidRPr="003464D6">
        <w:t>computation,</w:t>
      </w:r>
      <w:r w:rsidR="00B216C1" w:rsidRPr="003464D6">
        <w:t xml:space="preserve"> </w:t>
      </w:r>
      <w:r w:rsidR="00CC4734" w:rsidRPr="003464D6">
        <w:t>and energy.</w:t>
      </w:r>
      <w:r w:rsidR="00093268" w:rsidRPr="003464D6">
        <w:t xml:space="preserve"> So, to achieve proper functionating the process of navigation is broken down into following parts</w:t>
      </w:r>
      <w:r w:rsidR="007F3CDD">
        <w:t xml:space="preserve"> </w:t>
      </w:r>
      <w:r w:rsidR="007F3CDD">
        <w:fldChar w:fldCharType="begin" w:fldLock="1"/>
      </w:r>
      <w:r w:rsidR="00706F5A">
        <w:instrText>ADDIN CSL_CITATION {"citationItems":[{"id":"ITEM-1","itemData":{"DOI":"10.14569/ijarai.2013.020509","ISSN":"21654050","abstract":"The purpose of this paper is to explore a new way of autonomous mapping. Current systems using perception techniques like LAZER or SONAR use probabilistic methods and have a drawback of allowing considerable uncertainty in the mapping process. Our approach is to break down the environment, specifically indoor, into reachable areas and objects, separated by boundaries, and identifying their shape, to render various navigable paths around them. This is a novel method to do away with uncertainties, as far as possible, at the cost of temporal efficiency. Also this system demands only minimum and cheap hardware, as it relies on only Infra-Red sensors to do the job.","author":[{"dropping-particle":"","family":"Dhawan","given":"Amiraj","non-dropping-particle":"","parse-names":false,"suffix":""},{"dropping-particle":"","family":"Oak","given":"Parag","non-dropping-particle":"","parse-names":false,"suffix":""},{"dropping-particle":"","family":"Mishra","given":"Rahul","non-dropping-particle":"","parse-names":false,"suffix":""},{"dropping-particle":"","family":"Puthanpurackal","given":"George","non-dropping-particle":"","parse-names":false,"suffix":""}],"container-title":"International Journal of Advanced Research in Artificial Intelligence","id":"ITEM-1","issue":"5","issued":{"date-parts":[["2013"]]},"page":"56-62","title":"Path Based Mapping Technique for Robots","type":"article-journal","volume":"2"},"uris":["http://www.mendeley.com/documents/?uuid=aac532cf-2902-442f-a297-507f6844f515","http://www.mendeley.com/documents/?uuid=e95774dd-cc18-4176-9473-cc92c0d2f7cd"]}],"mendeley":{"formattedCitation":"[5]","plainTextFormattedCitation":"[5]","previouslyFormattedCitation":"[5]"},"properties":{"noteIndex":0},"schema":"https://github.com/citation-style-language/schema/raw/master/csl-citation.json"}</w:instrText>
      </w:r>
      <w:r w:rsidR="007F3CDD">
        <w:fldChar w:fldCharType="separate"/>
      </w:r>
      <w:r w:rsidR="007F3CDD" w:rsidRPr="007F3CDD">
        <w:rPr>
          <w:noProof/>
        </w:rPr>
        <w:t>[5]</w:t>
      </w:r>
      <w:r w:rsidR="007F3CDD">
        <w:fldChar w:fldCharType="end"/>
      </w:r>
      <w:r w:rsidR="007F3CDD">
        <w:t>.</w:t>
      </w:r>
      <w:r w:rsidR="00177655" w:rsidRPr="003464D6">
        <w:t xml:space="preserve"> (Also Explained in Figure 2.1).</w:t>
      </w:r>
    </w:p>
    <w:p w14:paraId="512737FD" w14:textId="20247562" w:rsidR="00093268" w:rsidRPr="00504868" w:rsidRDefault="00B771B9" w:rsidP="003A23D0">
      <w:pPr>
        <w:pStyle w:val="ListParagraph"/>
        <w:numPr>
          <w:ilvl w:val="0"/>
          <w:numId w:val="16"/>
        </w:numPr>
        <w:jc w:val="both"/>
        <w:rPr>
          <w:b w:val="0"/>
          <w:bCs/>
        </w:rPr>
      </w:pPr>
      <w:r w:rsidRPr="00504868">
        <w:rPr>
          <w:b w:val="0"/>
          <w:bCs/>
        </w:rPr>
        <w:lastRenderedPageBreak/>
        <w:t>Mapping</w:t>
      </w:r>
    </w:p>
    <w:p w14:paraId="63743BD8" w14:textId="67DCBEA1" w:rsidR="00B771B9" w:rsidRPr="00504868" w:rsidRDefault="00B771B9" w:rsidP="003A23D0">
      <w:pPr>
        <w:pStyle w:val="ListParagraph"/>
        <w:numPr>
          <w:ilvl w:val="0"/>
          <w:numId w:val="16"/>
        </w:numPr>
        <w:jc w:val="both"/>
        <w:rPr>
          <w:b w:val="0"/>
          <w:bCs/>
        </w:rPr>
      </w:pPr>
      <w:r w:rsidRPr="00504868">
        <w:rPr>
          <w:b w:val="0"/>
          <w:bCs/>
        </w:rPr>
        <w:t>Path Finding</w:t>
      </w:r>
    </w:p>
    <w:p w14:paraId="0B6685FA" w14:textId="4E1EA9CB" w:rsidR="007151AC" w:rsidRPr="00504868" w:rsidRDefault="00B771B9" w:rsidP="003A23D0">
      <w:pPr>
        <w:pStyle w:val="ListParagraph"/>
        <w:numPr>
          <w:ilvl w:val="0"/>
          <w:numId w:val="16"/>
        </w:numPr>
        <w:jc w:val="both"/>
        <w:rPr>
          <w:b w:val="0"/>
          <w:bCs/>
        </w:rPr>
      </w:pPr>
      <w:r w:rsidRPr="00504868">
        <w:rPr>
          <w:b w:val="0"/>
          <w:bCs/>
        </w:rPr>
        <w:t>Actuation</w:t>
      </w:r>
    </w:p>
    <w:p w14:paraId="2D364AC5" w14:textId="77777777" w:rsidR="00037FDD" w:rsidRDefault="007151AC" w:rsidP="00037FDD">
      <w:pPr>
        <w:rPr>
          <w:b/>
          <w:bCs/>
        </w:rPr>
      </w:pPr>
      <w:r w:rsidRPr="00C956D0">
        <w:rPr>
          <w:noProof/>
          <w:lang w:val="en-US" w:eastAsia="en-US"/>
        </w:rPr>
        <w:drawing>
          <wp:anchor distT="0" distB="0" distL="114300" distR="114300" simplePos="0" relativeHeight="251659264" behindDoc="1" locked="0" layoutInCell="1" allowOverlap="1" wp14:anchorId="1CB7DAAF" wp14:editId="59B80AA4">
            <wp:simplePos x="0" y="0"/>
            <wp:positionH relativeFrom="margin">
              <wp:align>center</wp:align>
            </wp:positionH>
            <wp:positionV relativeFrom="margin">
              <wp:posOffset>1200150</wp:posOffset>
            </wp:positionV>
            <wp:extent cx="4773930" cy="775970"/>
            <wp:effectExtent l="0" t="0" r="7620"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3930" cy="77597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77" w:name="_Toc61890564"/>
    </w:p>
    <w:p w14:paraId="57F1143F" w14:textId="6EF8CFA2" w:rsidR="00FF6339" w:rsidRPr="00414EB5" w:rsidRDefault="00E12188" w:rsidP="00037FDD">
      <w:pPr>
        <w:jc w:val="center"/>
      </w:pPr>
      <w:r w:rsidRPr="00414EB5">
        <w:t>Figure: 2.</w:t>
      </w:r>
      <w:r w:rsidRPr="00414EB5">
        <w:fldChar w:fldCharType="begin"/>
      </w:r>
      <w:r w:rsidRPr="00414EB5">
        <w:instrText xml:space="preserve"> SEQ Figure:_2. \* ARABIC </w:instrText>
      </w:r>
      <w:r w:rsidRPr="00414EB5">
        <w:fldChar w:fldCharType="separate"/>
      </w:r>
      <w:r w:rsidR="00C810D4" w:rsidRPr="00414EB5">
        <w:rPr>
          <w:noProof/>
        </w:rPr>
        <w:t>1</w:t>
      </w:r>
      <w:bookmarkEnd w:id="77"/>
      <w:r w:rsidRPr="00414EB5">
        <w:fldChar w:fldCharType="end"/>
      </w:r>
      <w:r w:rsidR="001339B3">
        <w:t xml:space="preserve"> A</w:t>
      </w:r>
      <w:r w:rsidR="001339B3" w:rsidRPr="001339B3">
        <w:t>utonomous</w:t>
      </w:r>
      <w:r w:rsidR="00EE2DC7">
        <w:t xml:space="preserve"> </w:t>
      </w:r>
      <w:r w:rsidR="001339B3">
        <w:t>Stack</w:t>
      </w:r>
    </w:p>
    <w:p w14:paraId="62A40278" w14:textId="26174DF3" w:rsidR="007151AC" w:rsidRDefault="007151AC" w:rsidP="007151AC">
      <w:pPr>
        <w:rPr>
          <w:b/>
          <w:bCs/>
        </w:rPr>
      </w:pPr>
    </w:p>
    <w:p w14:paraId="108197BD" w14:textId="273156DD" w:rsidR="007151AC" w:rsidRDefault="007151AC" w:rsidP="007151AC">
      <w:pPr>
        <w:rPr>
          <w:b/>
          <w:bCs/>
        </w:rPr>
      </w:pPr>
    </w:p>
    <w:p w14:paraId="2ADE19BA" w14:textId="77777777" w:rsidR="007151AC" w:rsidRPr="003464D6" w:rsidRDefault="007151AC" w:rsidP="007151AC">
      <w:pPr>
        <w:rPr>
          <w:b/>
          <w:bCs/>
        </w:rPr>
      </w:pPr>
    </w:p>
    <w:p w14:paraId="58DE116F" w14:textId="462AF60D" w:rsidR="00B771B9" w:rsidRDefault="00B771B9" w:rsidP="007151AC">
      <w:pPr>
        <w:pStyle w:val="Heading4"/>
        <w:rPr>
          <w:szCs w:val="24"/>
        </w:rPr>
      </w:pPr>
      <w:bookmarkStart w:id="78" w:name="_Toc59383393"/>
      <w:bookmarkStart w:id="79" w:name="_Toc76735962"/>
      <w:r w:rsidRPr="003464D6">
        <w:rPr>
          <w:szCs w:val="24"/>
        </w:rPr>
        <w:t>Mapping</w:t>
      </w:r>
      <w:bookmarkEnd w:id="78"/>
      <w:r w:rsidR="007D7738">
        <w:rPr>
          <w:szCs w:val="24"/>
        </w:rPr>
        <w:t xml:space="preserve"> (Fig. 2.1 Mapping Explained)</w:t>
      </w:r>
      <w:bookmarkEnd w:id="79"/>
    </w:p>
    <w:p w14:paraId="792E1B59" w14:textId="77777777" w:rsidR="00B939B5" w:rsidRPr="00B939B5" w:rsidRDefault="00B939B5" w:rsidP="007151AC"/>
    <w:p w14:paraId="1A528F1E" w14:textId="25E2BE3F" w:rsidR="005B7BFA" w:rsidRPr="003464D6" w:rsidRDefault="005B7BFA" w:rsidP="007151AC">
      <w:r w:rsidRPr="003464D6">
        <w:t>In order to move in a terrain, we need to know it first</w:t>
      </w:r>
      <w:r w:rsidR="0089102C">
        <w:t>,</w:t>
      </w:r>
      <w:r w:rsidRPr="003464D6">
        <w:t xml:space="preserve"> even if we take humans in consideration if a person does not</w:t>
      </w:r>
      <w:r w:rsidR="007F6B9C" w:rsidRPr="003464D6">
        <w:t xml:space="preserve"> have information about</w:t>
      </w:r>
      <w:r w:rsidRPr="003464D6">
        <w:t xml:space="preserve"> the terrain he is in, he </w:t>
      </w:r>
      <w:r w:rsidR="00E21413" w:rsidRPr="003464D6">
        <w:t>will</w:t>
      </w:r>
      <w:r w:rsidRPr="003464D6">
        <w:t xml:space="preserve"> probably get lost or stand there in confusion where to go. A robot </w:t>
      </w:r>
      <w:r w:rsidR="007F6B9C" w:rsidRPr="003464D6">
        <w:t xml:space="preserve">is </w:t>
      </w:r>
      <w:r w:rsidR="00456249" w:rsidRPr="003464D6">
        <w:t>nowhere</w:t>
      </w:r>
      <w:r w:rsidR="007F6B9C" w:rsidRPr="003464D6">
        <w:t xml:space="preserve"> near human beings they do as they are </w:t>
      </w:r>
      <w:r w:rsidR="00DA6A24" w:rsidRPr="003464D6">
        <w:t>told;</w:t>
      </w:r>
      <w:r w:rsidR="007F6B9C" w:rsidRPr="003464D6">
        <w:t xml:space="preserve"> </w:t>
      </w:r>
      <w:r w:rsidR="00AE454E" w:rsidRPr="003464D6">
        <w:t>it</w:t>
      </w:r>
      <w:r w:rsidR="007F6B9C" w:rsidRPr="003464D6">
        <w:t xml:space="preserve"> would not be able to navigate until and unless it has information about the terrain.</w:t>
      </w:r>
    </w:p>
    <w:p w14:paraId="67907010" w14:textId="4EE0CA69" w:rsidR="001B7D61" w:rsidRPr="00B1035E" w:rsidRDefault="00572C2A" w:rsidP="007151AC">
      <w:pPr>
        <w:ind w:firstLine="720"/>
      </w:pPr>
      <w:r w:rsidRPr="003464D6">
        <w:t>In mapping we gather information about terrain and make map</w:t>
      </w:r>
      <w:r w:rsidR="0034136E" w:rsidRPr="003464D6">
        <w:t xml:space="preserve"> or floor plan</w:t>
      </w:r>
      <w:r w:rsidRPr="003464D6">
        <w:t xml:space="preserve"> by using which robot will be able to move from one point to another.</w:t>
      </w:r>
      <w:r w:rsidR="00B1035E">
        <w:t xml:space="preserve"> </w:t>
      </w:r>
      <w:r w:rsidR="004B5EE2" w:rsidRPr="003464D6">
        <w:t xml:space="preserve">This process of mapping is called </w:t>
      </w:r>
      <w:r w:rsidR="004B5EE2" w:rsidRPr="003464D6">
        <w:rPr>
          <w:b/>
          <w:bCs/>
        </w:rPr>
        <w:t>SLAM</w:t>
      </w:r>
    </w:p>
    <w:p w14:paraId="2CB1AD07" w14:textId="3747A409" w:rsidR="00A335BB" w:rsidRDefault="00A335BB" w:rsidP="007151AC">
      <w:pPr>
        <w:rPr>
          <w:b/>
          <w:bCs/>
        </w:rPr>
      </w:pPr>
    </w:p>
    <w:p w14:paraId="526CB37A" w14:textId="79D4EA05" w:rsidR="00A335BB" w:rsidRDefault="00A335BB" w:rsidP="007151AC">
      <w:pPr>
        <w:rPr>
          <w:b/>
          <w:bCs/>
        </w:rPr>
      </w:pPr>
    </w:p>
    <w:p w14:paraId="7822B5E1" w14:textId="77777777" w:rsidR="00A335BB" w:rsidRPr="003464D6" w:rsidRDefault="00A335BB" w:rsidP="007151AC">
      <w:pPr>
        <w:rPr>
          <w:b/>
          <w:bCs/>
        </w:rPr>
      </w:pPr>
    </w:p>
    <w:p w14:paraId="28A691CD" w14:textId="548C769C" w:rsidR="00157CE4" w:rsidRDefault="00157CE4" w:rsidP="007151AC">
      <w:pPr>
        <w:pStyle w:val="Heading4"/>
        <w:rPr>
          <w:szCs w:val="24"/>
        </w:rPr>
      </w:pPr>
      <w:bookmarkStart w:id="80" w:name="_Toc59383394"/>
      <w:bookmarkStart w:id="81" w:name="_Toc76735963"/>
      <w:r w:rsidRPr="003464D6">
        <w:rPr>
          <w:szCs w:val="24"/>
        </w:rPr>
        <w:t>Simultaneous Localization and Mapping</w:t>
      </w:r>
      <w:r w:rsidR="006F042F" w:rsidRPr="003464D6">
        <w:rPr>
          <w:szCs w:val="24"/>
        </w:rPr>
        <w:t xml:space="preserve"> (SLAM)</w:t>
      </w:r>
      <w:bookmarkEnd w:id="80"/>
      <w:bookmarkEnd w:id="81"/>
    </w:p>
    <w:p w14:paraId="2BAF2819" w14:textId="77777777" w:rsidR="00A335BB" w:rsidRPr="00A335BB" w:rsidRDefault="00A335BB" w:rsidP="007151AC"/>
    <w:p w14:paraId="4F1D7238" w14:textId="77777777" w:rsidR="0025137F" w:rsidRDefault="00ED4A5D" w:rsidP="007151AC">
      <w:pPr>
        <w:pStyle w:val="Heading1"/>
        <w:numPr>
          <w:ilvl w:val="0"/>
          <w:numId w:val="0"/>
        </w:numPr>
        <w:jc w:val="both"/>
        <w:rPr>
          <w:lang w:val="en-US" w:eastAsia="en-US"/>
        </w:rPr>
      </w:pPr>
      <w:r w:rsidRPr="003464D6">
        <w:t>What?</w:t>
      </w:r>
    </w:p>
    <w:p w14:paraId="67BC4A49" w14:textId="05BA5D0C" w:rsidR="0025137F" w:rsidRPr="0025137F" w:rsidRDefault="0025137F" w:rsidP="007151AC">
      <w:pPr>
        <w:pStyle w:val="Heading1"/>
        <w:numPr>
          <w:ilvl w:val="0"/>
          <w:numId w:val="0"/>
        </w:numPr>
        <w:jc w:val="both"/>
        <w:rPr>
          <w:lang w:val="en-US" w:eastAsia="en-US"/>
        </w:rPr>
      </w:pPr>
      <w:r w:rsidRPr="0025137F">
        <w:rPr>
          <w:b w:val="0"/>
          <w:bCs/>
        </w:rPr>
        <w:t>SLAM is defined as simultaneous localization and mapping; it is a method or algorithm used for drawing maps with the help of an autonomous vehicle and also to locate that vehicle in that map at the same time. It allows the vehicle to draw maps of unknown environments. We can then use those maps for tasks like path planning and obstacle avoidance.</w:t>
      </w:r>
    </w:p>
    <w:p w14:paraId="74C454D8" w14:textId="0F45117B" w:rsidR="00ED4A5D" w:rsidRPr="003464D6" w:rsidRDefault="00ED4A5D" w:rsidP="007151AC">
      <w:pPr>
        <w:pStyle w:val="Heading1"/>
        <w:numPr>
          <w:ilvl w:val="0"/>
          <w:numId w:val="0"/>
        </w:numPr>
        <w:jc w:val="both"/>
      </w:pPr>
      <w:r w:rsidRPr="003464D6">
        <w:t>Why?</w:t>
      </w:r>
    </w:p>
    <w:p w14:paraId="7EAC4119" w14:textId="7819B5D3" w:rsidR="00ED4A5D" w:rsidRPr="003464D6" w:rsidRDefault="00470711" w:rsidP="007151AC">
      <w:r>
        <w:lastRenderedPageBreak/>
        <w:t xml:space="preserve">SLAM has been used for technical research for many years but as the technology grows and the computer processing speed and the availability of equipment is now in hand, this algorithm </w:t>
      </w:r>
      <w:r w:rsidR="00C83B30">
        <w:t>has now been</w:t>
      </w:r>
      <w:r>
        <w:t xml:space="preserve"> used in practical applications in number of fields. </w:t>
      </w:r>
      <w:r w:rsidR="00ED4A5D" w:rsidRPr="003464D6">
        <w:t>SLAM Examples</w:t>
      </w:r>
    </w:p>
    <w:p w14:paraId="0A86AF5C" w14:textId="25A6D315" w:rsidR="00470711" w:rsidRDefault="00470711" w:rsidP="007151AC">
      <w:pPr>
        <w:ind w:firstLine="720"/>
        <w:rPr>
          <w:sz w:val="22"/>
          <w:szCs w:val="22"/>
          <w:lang w:val="en-US" w:eastAsia="en-US"/>
        </w:rPr>
      </w:pPr>
      <w:r>
        <w:t xml:space="preserve">Consider autonomous robot vacuum, it works on SLAM algorithm it knows where in the room it exists without SLAM, it will just move randomly within the room and may not be able to clean the entire floor. Also, it will use more power and the battery will run out more quickly. But if the robot has SLAM algorithm integration it will use attached equipment to sense out the floor and how </w:t>
      </w:r>
      <w:r w:rsidR="00A27346">
        <w:t>much movement</w:t>
      </w:r>
      <w:r>
        <w:t xml:space="preserve"> he needs to clean entire floor it is called localization. It will also sense out obstacles in the way and also it will avoid cleaning the same area twice it is called mapping.</w:t>
      </w:r>
    </w:p>
    <w:p w14:paraId="6C020721" w14:textId="2A0458C0" w:rsidR="00470711" w:rsidRDefault="00470711" w:rsidP="007151AC">
      <w:pPr>
        <w:ind w:firstLine="720"/>
      </w:pPr>
      <w:r>
        <w:t xml:space="preserve">There are other uses of SLAM too like in swarm robotics to arrange the bots in a position where they </w:t>
      </w:r>
      <w:r w:rsidR="00EF53DC">
        <w:t>do not</w:t>
      </w:r>
      <w:r>
        <w:t xml:space="preserve"> collide with each other. In modern days it is used in autonomous cars which runs on main roads with the help of satellite mapping the car moves on roads it is still in testing phase in most of the countries and a few of these countries have done their research </w:t>
      </w:r>
      <w:r w:rsidR="00EF53DC">
        <w:t>and they</w:t>
      </w:r>
      <w:r>
        <w:t xml:space="preserve"> are ready to launch those cars.</w:t>
      </w:r>
    </w:p>
    <w:p w14:paraId="565BEDEA" w14:textId="77777777" w:rsidR="00ED4A5D" w:rsidRPr="003464D6" w:rsidRDefault="00ED4A5D" w:rsidP="007151AC">
      <w:pPr>
        <w:pStyle w:val="Heading1"/>
        <w:numPr>
          <w:ilvl w:val="0"/>
          <w:numId w:val="0"/>
        </w:numPr>
        <w:jc w:val="both"/>
      </w:pPr>
      <w:r w:rsidRPr="003464D6">
        <w:t>How?</w:t>
      </w:r>
    </w:p>
    <w:p w14:paraId="05E5F445" w14:textId="4EB1E12E" w:rsidR="00B939B5" w:rsidRDefault="006C5635" w:rsidP="007151AC">
      <w:pPr>
        <w:pStyle w:val="NormalWeb"/>
        <w:shd w:val="clear" w:color="auto" w:fill="FFFFFF"/>
        <w:spacing w:before="0" w:beforeAutospacing="0" w:after="330" w:afterAutospacing="0" w:line="360" w:lineRule="auto"/>
        <w:jc w:val="both"/>
      </w:pPr>
      <w:bookmarkStart w:id="82" w:name="_Toc59383395"/>
      <w:r>
        <w:t xml:space="preserve">To achieve SLAM there are two types of technological components being used. The first type is sensor signal processing, which includes front-end processing which depends on sensors. The Second type is pose-graph optimization, it includes back-end processing, which is sensor agnostic.  </w:t>
      </w:r>
    </w:p>
    <w:p w14:paraId="191878DB" w14:textId="77777777" w:rsidR="00B939B5" w:rsidRDefault="00B939B5" w:rsidP="007151AC">
      <w:pPr>
        <w:pStyle w:val="NormalWeb"/>
        <w:shd w:val="clear" w:color="auto" w:fill="FFFFFF"/>
        <w:spacing w:before="0" w:beforeAutospacing="0" w:after="330" w:afterAutospacing="0" w:line="360" w:lineRule="auto"/>
        <w:jc w:val="both"/>
      </w:pPr>
    </w:p>
    <w:p w14:paraId="22347F2F" w14:textId="0378119A" w:rsidR="0035415C" w:rsidRDefault="009D6DD9" w:rsidP="007151AC">
      <w:pPr>
        <w:pStyle w:val="Heading4"/>
        <w:rPr>
          <w:szCs w:val="24"/>
        </w:rPr>
      </w:pPr>
      <w:bookmarkStart w:id="83" w:name="_Toc76735964"/>
      <w:r w:rsidRPr="003464D6">
        <w:rPr>
          <w:szCs w:val="24"/>
        </w:rPr>
        <w:t>Methods for SLAM</w:t>
      </w:r>
      <w:bookmarkEnd w:id="82"/>
      <w:bookmarkEnd w:id="83"/>
    </w:p>
    <w:p w14:paraId="301A5035" w14:textId="77777777" w:rsidR="00B939B5" w:rsidRPr="00B939B5" w:rsidRDefault="00B939B5" w:rsidP="007151AC"/>
    <w:p w14:paraId="7143A3E7" w14:textId="56440718" w:rsidR="00B939B5" w:rsidRDefault="003464D6" w:rsidP="007151AC">
      <w:pPr>
        <w:shd w:val="clear" w:color="auto" w:fill="FFFFFF"/>
        <w:spacing w:after="330"/>
        <w:rPr>
          <w:rFonts w:eastAsia="Times New Roman"/>
          <w:color w:val="1A1A1A"/>
        </w:rPr>
      </w:pPr>
      <w:r w:rsidRPr="003464D6">
        <w:rPr>
          <w:rFonts w:eastAsia="Times New Roman"/>
          <w:color w:val="1A1A1A"/>
        </w:rPr>
        <w:t>To learn more about the front-end processing component, let us take a look at visual SLAM and lidar SLAM – two different methods of SLAM.</w:t>
      </w:r>
    </w:p>
    <w:p w14:paraId="0AD11636" w14:textId="77777777" w:rsidR="00B939B5" w:rsidRDefault="00B939B5" w:rsidP="007151AC">
      <w:pPr>
        <w:shd w:val="clear" w:color="auto" w:fill="FFFFFF"/>
        <w:spacing w:after="330"/>
        <w:rPr>
          <w:rFonts w:eastAsia="Times New Roman"/>
          <w:color w:val="1A1A1A"/>
        </w:rPr>
      </w:pPr>
    </w:p>
    <w:p w14:paraId="6B7D42EE" w14:textId="09C789AC" w:rsidR="00C853DF" w:rsidRDefault="00D53BE8" w:rsidP="007151AC">
      <w:pPr>
        <w:pStyle w:val="Heading4"/>
      </w:pPr>
      <w:bookmarkStart w:id="84" w:name="_Toc59383396"/>
      <w:bookmarkStart w:id="85" w:name="_Toc76735965"/>
      <w:r>
        <w:t>Visual SLAM</w:t>
      </w:r>
      <w:bookmarkEnd w:id="84"/>
      <w:bookmarkEnd w:id="85"/>
    </w:p>
    <w:p w14:paraId="04E35D69" w14:textId="002AA437" w:rsidR="006F3672" w:rsidRDefault="006F3672" w:rsidP="007151AC">
      <w:pPr>
        <w:rPr>
          <w:sz w:val="22"/>
          <w:szCs w:val="22"/>
          <w:lang w:val="en-US" w:eastAsia="en-US"/>
        </w:rPr>
      </w:pPr>
      <w:bookmarkStart w:id="86" w:name="_Toc59383397"/>
      <w:r>
        <w:t xml:space="preserve">In Visual SLAM it uses images acquired from cameras and other image sensors. It can use simple cameras, compound eye cameras and RGB-D cameras to get those images. </w:t>
      </w:r>
      <w:r>
        <w:lastRenderedPageBreak/>
        <w:t xml:space="preserve">It can be implemented at low cost with inexpensive cameras. In addition, since cameras provide a large volume of information, they can be used to detect a </w:t>
      </w:r>
      <w:r w:rsidR="00F017F3">
        <w:t>landmark</w:t>
      </w:r>
      <w:r>
        <w:t>. Landmark detection can also be combined with graph-based optimization, achieving flexibility in SLAM implementation.</w:t>
      </w:r>
    </w:p>
    <w:p w14:paraId="21833746" w14:textId="77777777" w:rsidR="006F3672" w:rsidRDefault="006F3672" w:rsidP="007151AC">
      <w:pPr>
        <w:ind w:firstLine="720"/>
      </w:pPr>
      <w:r>
        <w:t>Monocular SLAM is when vSLAM utilizes a solitary camera as the lone sensor, which makes it trying to define depth. This can be settled by either distinguishing AR markers, checkerboards, or other known articles in the picture for localization or by fusing the camera information with another sensor such as inertial measurement units (IMUs), which can measure physical quantities such as velocity and orientation. Technology related to vSLAM includes structure from motion (SfM), visual odometry, and bundle adjustment.</w:t>
      </w:r>
    </w:p>
    <w:p w14:paraId="41EC3FC3" w14:textId="1D84A215" w:rsidR="006F3672" w:rsidRDefault="006F3672" w:rsidP="007151AC">
      <w:pPr>
        <w:ind w:firstLine="720"/>
      </w:pPr>
      <w:r>
        <w:t xml:space="preserve">Visual SLAM algorithms can be extensively arranged into two classifications inadequate techniques coordinate component purposes of pictures and use algorithms, for example, PTAM and ORB-SLAM. Thick strategies utilize the general </w:t>
      </w:r>
      <w:r w:rsidR="00B939B5">
        <w:t>splendour</w:t>
      </w:r>
      <w:r>
        <w:t xml:space="preserve"> of pictures and use algorithms, for example, DTAM, LSD-SLAM, DSO, and SVO.</w:t>
      </w:r>
    </w:p>
    <w:p w14:paraId="504D4B2E" w14:textId="6535EE1A" w:rsidR="00B939B5" w:rsidRDefault="00B939B5" w:rsidP="007151AC"/>
    <w:p w14:paraId="60FC36B5" w14:textId="5A9041E1" w:rsidR="00B939B5" w:rsidRDefault="00B939B5" w:rsidP="007151AC"/>
    <w:p w14:paraId="6B3C2A4E" w14:textId="77777777" w:rsidR="00B939B5" w:rsidRDefault="00B939B5" w:rsidP="007151AC"/>
    <w:p w14:paraId="6B2298B7" w14:textId="0ABEC8E2" w:rsidR="00D53BE8" w:rsidRDefault="000B744C" w:rsidP="007151AC">
      <w:pPr>
        <w:pStyle w:val="Heading4"/>
      </w:pPr>
      <w:bookmarkStart w:id="87" w:name="_Toc76735966"/>
      <w:r w:rsidRPr="000B744C">
        <w:t>LIDAR SLAM</w:t>
      </w:r>
      <w:bookmarkEnd w:id="86"/>
      <w:bookmarkEnd w:id="87"/>
    </w:p>
    <w:p w14:paraId="542D3741" w14:textId="77777777" w:rsidR="00B939B5" w:rsidRPr="00B939B5" w:rsidRDefault="00B939B5" w:rsidP="007151AC"/>
    <w:p w14:paraId="3232EAA0" w14:textId="77777777" w:rsidR="005F71BC" w:rsidRDefault="005F71BC" w:rsidP="007151AC">
      <w:pPr>
        <w:rPr>
          <w:sz w:val="22"/>
          <w:szCs w:val="22"/>
          <w:lang w:val="en-US" w:eastAsia="en-US"/>
        </w:rPr>
      </w:pPr>
      <w:bookmarkStart w:id="88" w:name="_Toc59383398"/>
      <w:r>
        <w:t xml:space="preserve">Light detection and ranging (lidar) is a method that primarily uses a laser sensor (or distance sensor). </w:t>
      </w:r>
    </w:p>
    <w:p w14:paraId="665FD3A4" w14:textId="65B65492" w:rsidR="005F71BC" w:rsidRDefault="005F71BC" w:rsidP="007151AC">
      <w:pPr>
        <w:ind w:firstLine="720"/>
      </w:pPr>
      <w:r>
        <w:t>Contrasted with cameras, ToF, and different sensors, lasers are altogether more exact, and are utilized for applications with rapid moving vehicles, for example, self-driving vehicles and robots. The yield esteems from laser sensors are for the most part 2D (x, y) or 3D (x, y, z) point cloud information. The laser sensor point cloud gives high-exactness distance estimations and works successfully for map development with SLAM. For the most part, development is assessed successively by coordinating the point mists. The determined development (voyaged distance) is utilized for confining the vehicle. For lidar point cloud coordinating, iterative nearest point (ICP) and ordinary conveyances change (NDT) algorithms are utilized. 2D or 3D point cloud guides can be spoken to as a matrix map or voxel map.</w:t>
      </w:r>
    </w:p>
    <w:p w14:paraId="05471A6A" w14:textId="030EB99A" w:rsidR="005F71BC" w:rsidRDefault="005F71BC" w:rsidP="007151AC">
      <w:pPr>
        <w:ind w:firstLine="720"/>
      </w:pPr>
      <w:r>
        <w:t xml:space="preserve">Then again, point clouds are not as finely definite as pictures as far as thickness and </w:t>
      </w:r>
      <w:r w:rsidR="008B0D80">
        <w:t>do not</w:t>
      </w:r>
      <w:r>
        <w:t xml:space="preserve"> generally give adequate highlights to coordinating. For instance, in spots </w:t>
      </w:r>
      <w:r>
        <w:lastRenderedPageBreak/>
        <w:t>where there are not many impediments, it is hard to adjust the point clouds and this may bring about forgetting about the vehicle area. Moreover, point cloud coordinating for the most part requires high preparing power, so it is important to advance the cycles to improve speed. Because of these difficulties, restriction for self-governing vehicles may include combining other estimation results, for example, wheel odometry, worldwide route satellite framework (GNSS), and IMU information. For applications, for example, stockroom robots, 2D lidar SLAM is generally utilized, while SLAM utilizing 3-D lidar point clouds can be utilized for UAVs and robotized stopping.</w:t>
      </w:r>
    </w:p>
    <w:p w14:paraId="66F2FD9E" w14:textId="7C424934" w:rsidR="000262F1" w:rsidRDefault="000262F1" w:rsidP="007151AC">
      <w:pPr>
        <w:ind w:firstLine="720"/>
      </w:pPr>
    </w:p>
    <w:p w14:paraId="15FF51BF" w14:textId="1559DA6C" w:rsidR="000262F1" w:rsidRDefault="000262F1" w:rsidP="007151AC">
      <w:pPr>
        <w:ind w:firstLine="720"/>
      </w:pPr>
    </w:p>
    <w:p w14:paraId="331D2C9D" w14:textId="77777777" w:rsidR="000262F1" w:rsidRDefault="000262F1" w:rsidP="007151AC">
      <w:pPr>
        <w:ind w:firstLine="720"/>
      </w:pPr>
    </w:p>
    <w:p w14:paraId="580F992D" w14:textId="4406C3D7" w:rsidR="009645F3" w:rsidRDefault="009645F3" w:rsidP="007151AC">
      <w:pPr>
        <w:pStyle w:val="Heading4"/>
      </w:pPr>
      <w:bookmarkStart w:id="89" w:name="_Toc76735967"/>
      <w:r w:rsidRPr="009645F3">
        <w:t>Challenges in SLAM</w:t>
      </w:r>
      <w:bookmarkEnd w:id="88"/>
      <w:bookmarkEnd w:id="89"/>
    </w:p>
    <w:p w14:paraId="5293DB75" w14:textId="77777777" w:rsidR="000262F1" w:rsidRPr="000262F1" w:rsidRDefault="000262F1" w:rsidP="007151AC"/>
    <w:p w14:paraId="47C47BD6" w14:textId="4DF149E2" w:rsidR="005D3A62" w:rsidRDefault="005D3A62" w:rsidP="007151AC">
      <w:r>
        <w:t>Challenges in SLAM are explained below</w:t>
      </w:r>
    </w:p>
    <w:p w14:paraId="3CAC4C14" w14:textId="38EF6119" w:rsidR="000262F1" w:rsidRDefault="000262F1" w:rsidP="007151AC"/>
    <w:p w14:paraId="526CE102" w14:textId="3600FD44" w:rsidR="000262F1" w:rsidRDefault="000262F1" w:rsidP="007151AC"/>
    <w:p w14:paraId="5F00F6FD" w14:textId="77777777" w:rsidR="000262F1" w:rsidRPr="005D3A62" w:rsidRDefault="000262F1" w:rsidP="007151AC"/>
    <w:p w14:paraId="3F6E642D" w14:textId="43102738" w:rsidR="009645F3" w:rsidRDefault="009645F3" w:rsidP="007151AC">
      <w:pPr>
        <w:pStyle w:val="Heading5"/>
      </w:pPr>
      <w:r w:rsidRPr="009645F3">
        <w:t>Localization errors accumulate, causing substantial deviation from actual values</w:t>
      </w:r>
    </w:p>
    <w:p w14:paraId="5DBD6AFB" w14:textId="77777777" w:rsidR="000262F1" w:rsidRPr="000262F1" w:rsidRDefault="000262F1" w:rsidP="007151AC"/>
    <w:p w14:paraId="4A142071" w14:textId="1DF3F024" w:rsidR="004D6D38" w:rsidRDefault="004D6D38" w:rsidP="007151AC">
      <w:pPr>
        <w:rPr>
          <w:sz w:val="22"/>
          <w:szCs w:val="22"/>
          <w:lang w:val="en-US" w:eastAsia="en-US"/>
        </w:rPr>
      </w:pPr>
      <w:r>
        <w:t>SLAM estimates sequential movement, which incorporate some wiggle room. The mistake aggregates over the long run, causing significant deviation from real qualities. It can likewise cause map information to fall or misshape, making ensuing pursuits troublesome. How about we take an illustration of cruising all over a square-moulded section. As the blunder collects, robot's beginning and finishing point presently do not coordinate. This is known as a circle conclusion issue. Posture assessment blunders like these are unavoidable. It is critical to distinguish circle conclusion and decide how to address or offset the accumulated error.</w:t>
      </w:r>
    </w:p>
    <w:p w14:paraId="012D678C" w14:textId="59F18662" w:rsidR="004D6D38" w:rsidRDefault="004D6D38" w:rsidP="007151AC">
      <w:pPr>
        <w:ind w:firstLine="720"/>
      </w:pPr>
      <w:r>
        <w:t>One countermeasure is to recollect a few attributes from a formerly visited place as a milestone and limit the confinement blunder. Posture diagrams are developed to help right the mistakes. By addressing blunder minimization as an enhancement issue, more precise guide information can be created. This sort of enhancement is called pack change in visual SLAM.</w:t>
      </w:r>
    </w:p>
    <w:p w14:paraId="327A4C62" w14:textId="77777777" w:rsidR="000262F1" w:rsidRDefault="000262F1" w:rsidP="007151AC">
      <w:pPr>
        <w:ind w:firstLine="720"/>
      </w:pPr>
    </w:p>
    <w:p w14:paraId="2A3A8962" w14:textId="5399378E" w:rsidR="009645F3" w:rsidRPr="009645F3" w:rsidRDefault="009645F3" w:rsidP="007151AC">
      <w:pPr>
        <w:pStyle w:val="Heading5"/>
      </w:pPr>
      <w:r w:rsidRPr="009645F3">
        <w:lastRenderedPageBreak/>
        <w:t>Localization fails and the position on the map is lost</w:t>
      </w:r>
    </w:p>
    <w:p w14:paraId="18F4F7B4" w14:textId="726DD227" w:rsidR="003A5099" w:rsidRDefault="003A5099" w:rsidP="007151AC">
      <w:pPr>
        <w:rPr>
          <w:sz w:val="22"/>
          <w:szCs w:val="22"/>
          <w:lang w:val="en-US" w:eastAsia="en-US"/>
        </w:rPr>
      </w:pPr>
      <w:r>
        <w:t>Image and point-cloud mapping does not think about the attributes of a robot's development. Now and again, this methodology can create spasmodic position gauges. For instance, a figuring result demonstrating that a robot moving at 1 m/s unexpectedly hopped forward by 10 meters. This sort of confinement disappointment can be forestalled either by utilizing a recuperation calculation or by combining the movement model with various sensors to make counts dependent on the sensor information.</w:t>
      </w:r>
    </w:p>
    <w:p w14:paraId="08CF7522" w14:textId="77777777" w:rsidR="003A5099" w:rsidRDefault="003A5099" w:rsidP="007151AC">
      <w:pPr>
        <w:ind w:firstLine="720"/>
      </w:pPr>
      <w:r>
        <w:t>There are a few strategies for utilizing a movement model with sensor combination. A typical strategy is utilizing Kalman filters for limitation. Since most differential drive robots and four-wheeled vehicles by and large utilize nonlinear movement models, expanded Kalman filters and molecule channels (Monte Carlo restriction) are frequently utilized. More adaptable Bayes channels, for example, unscented Kalman filters can likewise be utilized now and again. Some regularly utilized sensors are inertial estimation gadgets, for example, IMU, Attitude and Heading Reference System or AHRS, Information Network Systems or INS, accelerometer sensors, gyro sensors, and attractive sensors). Wheel encoders appended to the vehicle are regularly utilized for odometry.</w:t>
      </w:r>
    </w:p>
    <w:p w14:paraId="19CD4A6F" w14:textId="18D10A52" w:rsidR="003A5099" w:rsidRDefault="003A5099" w:rsidP="007151AC">
      <w:pPr>
        <w:ind w:firstLine="720"/>
      </w:pPr>
      <w:r>
        <w:t>At the point when confinement fizzles, a countermeasure to recuperate is by recollecting a milestone as a key-outline from a formerly visited place. While looking for a milestone, an element extraction measure is applied such that it can examine at high speeds. A few techniques dependent on picture highlights incorporate pack of highlights (BoF) and sack of visual words (BoVW). All the more as of late, profound learning is utilized for examination of good ways from highlights.</w:t>
      </w:r>
    </w:p>
    <w:p w14:paraId="2685A08A" w14:textId="6F6CA32D" w:rsidR="000262F1" w:rsidRDefault="000262F1" w:rsidP="007151AC">
      <w:pPr>
        <w:ind w:firstLine="720"/>
      </w:pPr>
    </w:p>
    <w:p w14:paraId="35BCD568" w14:textId="2853CB87" w:rsidR="000262F1" w:rsidRDefault="000262F1" w:rsidP="007151AC">
      <w:pPr>
        <w:ind w:firstLine="720"/>
      </w:pPr>
    </w:p>
    <w:p w14:paraId="31B3BE3B" w14:textId="77777777" w:rsidR="000262F1" w:rsidRDefault="000262F1" w:rsidP="007151AC">
      <w:pPr>
        <w:ind w:firstLine="720"/>
      </w:pPr>
    </w:p>
    <w:p w14:paraId="2ED7B5DF" w14:textId="57959C26" w:rsidR="009645F3" w:rsidRDefault="009645F3" w:rsidP="007151AC">
      <w:pPr>
        <w:pStyle w:val="Heading5"/>
      </w:pPr>
      <w:r w:rsidRPr="009645F3">
        <w:t>High computational cost for image processing, point cloud processing, and optimization</w:t>
      </w:r>
    </w:p>
    <w:p w14:paraId="219438EB" w14:textId="77777777" w:rsidR="000262F1" w:rsidRPr="000262F1" w:rsidRDefault="000262F1" w:rsidP="007151AC"/>
    <w:p w14:paraId="0B2EA8DD" w14:textId="6105F6BD" w:rsidR="003834FB" w:rsidRDefault="003834FB" w:rsidP="007151AC">
      <w:bookmarkStart w:id="90" w:name="_Toc59383399"/>
      <w:r>
        <w:t>Processing cost is a difficult when executing SLAM on a vehicle equipment. Calculation is normally performed on minimized and low-energy implanted microchips that have restricted preparing power. To accomplish exact confinement, it is fundamental to execute picture preparing and point cloud coordinating at high</w:t>
      </w:r>
      <w:r w:rsidR="00D16563">
        <w:t xml:space="preserve"> </w:t>
      </w:r>
      <w:r>
        <w:lastRenderedPageBreak/>
        <w:t xml:space="preserve">recurrence. Likewise, advancement figuring, for example, circle conclusion are high calculation measures. The test is the way to execute such computationally costly preparing on implanted microcomputers. </w:t>
      </w:r>
    </w:p>
    <w:p w14:paraId="1A9B8D46" w14:textId="52F9EC32" w:rsidR="000262F1" w:rsidRDefault="003834FB" w:rsidP="007151AC">
      <w:pPr>
        <w:ind w:firstLine="720"/>
      </w:pPr>
      <w:r>
        <w:t>One countermeasure is to run various cycles in equal. Cycles, for example, include extraction, which is pre-processing of the coordinating cycle, is generally appropriate for parallelization. Utilizing multicore CPUs for preparing, single guidance various information (SIMD) estimation, and inserted GPUs can additionally improve speeds at times. Likewise, since present diagram streamlining can be performed over a generally long cycle, bringing down its need and doing this cycle at customary spans can likewise improve execution.</w:t>
      </w:r>
    </w:p>
    <w:p w14:paraId="58E70F82" w14:textId="38F59060" w:rsidR="000262F1" w:rsidRDefault="000262F1" w:rsidP="007151AC"/>
    <w:p w14:paraId="3FB0878B" w14:textId="2DD2552F" w:rsidR="000262F1" w:rsidRDefault="000262F1" w:rsidP="007151AC"/>
    <w:p w14:paraId="791AC4A3" w14:textId="77777777" w:rsidR="000262F1" w:rsidRDefault="000262F1" w:rsidP="007151AC"/>
    <w:p w14:paraId="4F0029B9" w14:textId="7E217597" w:rsidR="00EA6213" w:rsidRDefault="000F0487" w:rsidP="007151AC">
      <w:pPr>
        <w:pStyle w:val="Heading4"/>
      </w:pPr>
      <w:bookmarkStart w:id="91" w:name="_Toc76735968"/>
      <w:r>
        <w:t>Path Finding</w:t>
      </w:r>
      <w:bookmarkEnd w:id="90"/>
      <w:bookmarkEnd w:id="91"/>
      <w:r w:rsidR="007D7738">
        <w:t xml:space="preserve"> </w:t>
      </w:r>
    </w:p>
    <w:p w14:paraId="64A9255A" w14:textId="77777777" w:rsidR="000262F1" w:rsidRPr="000262F1" w:rsidRDefault="000262F1" w:rsidP="007151AC"/>
    <w:p w14:paraId="50057904" w14:textId="6474D178" w:rsidR="00DE330A" w:rsidRDefault="00DE330A" w:rsidP="007151AC">
      <w:r>
        <w:t>Once we have map o</w:t>
      </w:r>
      <w:r w:rsidR="00C61F48">
        <w:t>f</w:t>
      </w:r>
      <w:r>
        <w:t xml:space="preserve"> our </w:t>
      </w:r>
      <w:r w:rsidR="006243BA">
        <w:t>environment,</w:t>
      </w:r>
      <w:r>
        <w:t xml:space="preserve"> we need to move from one point to </w:t>
      </w:r>
      <w:r w:rsidR="00D02E37">
        <w:t>another</w:t>
      </w:r>
      <w:r>
        <w:t xml:space="preserve"> for that we need to decide a path for robot to following</w:t>
      </w:r>
      <w:r w:rsidR="005464F5">
        <w:t xml:space="preserve">, </w:t>
      </w:r>
      <w:r w:rsidR="008F3024">
        <w:t>as shown in Fig 2.1.</w:t>
      </w:r>
      <w:r>
        <w:t xml:space="preserve"> </w:t>
      </w:r>
      <w:r w:rsidR="00142822">
        <w:t>T</w:t>
      </w:r>
      <w:r>
        <w:t xml:space="preserve">he process of path finding is a procedure </w:t>
      </w:r>
      <w:r w:rsidR="00E76B9F">
        <w:t>in which we</w:t>
      </w:r>
      <w:r>
        <w:t xml:space="preserve"> </w:t>
      </w:r>
      <w:r w:rsidR="00E76B9F">
        <w:t>determine</w:t>
      </w:r>
      <w:r>
        <w:t xml:space="preserve"> the most </w:t>
      </w:r>
      <w:r w:rsidR="00D02E37">
        <w:t>optimal</w:t>
      </w:r>
      <w:r>
        <w:t xml:space="preserve"> path</w:t>
      </w:r>
      <w:r w:rsidR="004E11ED">
        <w:t>,</w:t>
      </w:r>
      <w:r>
        <w:t xml:space="preserve"> using which robot will move </w:t>
      </w:r>
      <w:r w:rsidR="00D02E37">
        <w:t>from</w:t>
      </w:r>
      <w:r>
        <w:t xml:space="preserve"> one source to destination</w:t>
      </w:r>
      <w:r w:rsidR="00457E23">
        <w:t xml:space="preserve"> </w:t>
      </w:r>
      <w:r w:rsidR="00457E23">
        <w:fldChar w:fldCharType="begin" w:fldLock="1"/>
      </w:r>
      <w:r w:rsidR="00706F5A">
        <w:instrText>ADDIN CSL_CITATION {"citationItems":[{"id":"ITEM-1","itemData":{"DOI":"10.1109/isic.1990.128581","ISBN":"0818621087","abstract":"Suboptimal algorithms for path planning in real time are described. The proposed system uses inexpensive general-purpose microprocessors for image processing and for guidance and control to determine a suboptimal path between two nodes and to recalculate the path in the event of path blockage by an obstacle. In addition, it has obstacle avoidance capabilities if there is enough clearance to allow vehicle passage in the presence of an obstacle. The algorithms are for global path planning along predefined world pathways and for lateral path planning within a pathway, for obstacle avoidance. The world is based on a factory floor layout model. The presence of potential obstacles precludes storage of the world map in memory. Information on pathway layout and obstacle presence is acquired by means of a pair of linear image arrays (LIAs). Two LIAs are needed for stereo vision, used in obstacle detection.","author":[{"dropping-particle":"","family":"Inigo","given":"Rafael M.","non-dropping-particle":"","parse-names":false,"suffix":""},{"dropping-particle":"","family":"Alley","given":"Daniel","non-dropping-particle":"","parse-names":false,"suffix":""}],"id":"ITEM-1","issued":{"date-parts":[["1990"]]},"page":"1032-1036","title":"Path planning algorithms for mobile robots","type":"article-journal"},"uris":["http://www.mendeley.com/documents/?uuid=7adab0a2-5198-4881-aaa2-578506b8bef3","http://www.mendeley.com/documents/?uuid=92662483-f836-480c-8fd0-fe59ee12ce37"]}],"mendeley":{"formattedCitation":"[6]","plainTextFormattedCitation":"[6]","previouslyFormattedCitation":"[6]"},"properties":{"noteIndex":0},"schema":"https://github.com/citation-style-language/schema/raw/master/csl-citation.json"}</w:instrText>
      </w:r>
      <w:r w:rsidR="00457E23">
        <w:fldChar w:fldCharType="separate"/>
      </w:r>
      <w:r w:rsidR="00706F5A" w:rsidRPr="00706F5A">
        <w:rPr>
          <w:noProof/>
        </w:rPr>
        <w:t>[6]</w:t>
      </w:r>
      <w:r w:rsidR="00457E23">
        <w:fldChar w:fldCharType="end"/>
      </w:r>
      <w:r w:rsidR="00261772">
        <w:t>.</w:t>
      </w:r>
    </w:p>
    <w:p w14:paraId="01C5D56B" w14:textId="1D991269" w:rsidR="000262F1" w:rsidRDefault="000262F1" w:rsidP="007151AC"/>
    <w:p w14:paraId="146403E4" w14:textId="0B7A3BEC" w:rsidR="000262F1" w:rsidRDefault="000262F1" w:rsidP="007151AC"/>
    <w:p w14:paraId="6B59824E" w14:textId="77777777" w:rsidR="000262F1" w:rsidRDefault="000262F1" w:rsidP="007151AC"/>
    <w:p w14:paraId="3BFF51DB" w14:textId="6BF77212" w:rsidR="00785C5D" w:rsidRDefault="00785C5D" w:rsidP="007151AC">
      <w:pPr>
        <w:pStyle w:val="Heading4"/>
      </w:pPr>
      <w:bookmarkStart w:id="92" w:name="_Toc59383400"/>
      <w:bookmarkStart w:id="93" w:name="_Toc76735969"/>
      <w:r>
        <w:t>Graphs</w:t>
      </w:r>
      <w:bookmarkEnd w:id="92"/>
      <w:bookmarkEnd w:id="93"/>
    </w:p>
    <w:p w14:paraId="0EE0170D" w14:textId="77777777" w:rsidR="000262F1" w:rsidRPr="000262F1" w:rsidRDefault="000262F1" w:rsidP="007151AC"/>
    <w:p w14:paraId="165C30E8" w14:textId="162450C4" w:rsidR="00785C5D" w:rsidRDefault="00785C5D" w:rsidP="007151AC">
      <w:r>
        <w:t xml:space="preserve">In path finding we have different path finding and planning algorithm that takes map in form of graphs as input and </w:t>
      </w:r>
      <w:r w:rsidR="00540BDC">
        <w:t xml:space="preserve">starting from one vertex it explores its </w:t>
      </w:r>
      <w:r w:rsidR="000B6469">
        <w:t>adjacent nodes until it does not reach its goal</w:t>
      </w:r>
      <w:r w:rsidR="00763E3F">
        <w:t>. Techniques used to search destination in graphs ar</w:t>
      </w:r>
      <w:r w:rsidR="00D4756F">
        <w:t>e following</w:t>
      </w:r>
    </w:p>
    <w:p w14:paraId="443EAA82" w14:textId="674CA183" w:rsidR="00763E3F" w:rsidRPr="00502F40" w:rsidRDefault="00763E3F" w:rsidP="003A23D0">
      <w:pPr>
        <w:pStyle w:val="ListParagraph"/>
        <w:numPr>
          <w:ilvl w:val="0"/>
          <w:numId w:val="12"/>
        </w:numPr>
        <w:jc w:val="both"/>
        <w:rPr>
          <w:b w:val="0"/>
          <w:bCs/>
        </w:rPr>
      </w:pPr>
      <w:r w:rsidRPr="00502F40">
        <w:rPr>
          <w:b w:val="0"/>
          <w:bCs/>
        </w:rPr>
        <w:t>DFS (Depth First Search)</w:t>
      </w:r>
    </w:p>
    <w:p w14:paraId="62C3EADE" w14:textId="0D5D5824" w:rsidR="00763E3F" w:rsidRPr="00502F40" w:rsidRDefault="00763E3F" w:rsidP="003A23D0">
      <w:pPr>
        <w:pStyle w:val="ListParagraph"/>
        <w:numPr>
          <w:ilvl w:val="0"/>
          <w:numId w:val="12"/>
        </w:numPr>
        <w:jc w:val="both"/>
        <w:rPr>
          <w:b w:val="0"/>
          <w:bCs/>
        </w:rPr>
      </w:pPr>
      <w:r w:rsidRPr="00502F40">
        <w:rPr>
          <w:b w:val="0"/>
          <w:bCs/>
        </w:rPr>
        <w:t>BFS</w:t>
      </w:r>
      <w:r w:rsidR="00706B98" w:rsidRPr="00502F40">
        <w:rPr>
          <w:b w:val="0"/>
          <w:bCs/>
        </w:rPr>
        <w:t xml:space="preserve"> (Breath First Search)</w:t>
      </w:r>
    </w:p>
    <w:p w14:paraId="510B090F" w14:textId="4105F6AB" w:rsidR="000262F1" w:rsidRDefault="000262F1" w:rsidP="007151AC"/>
    <w:p w14:paraId="3650C61A" w14:textId="53CCB36D" w:rsidR="000262F1" w:rsidRPr="00D62885" w:rsidRDefault="00261986" w:rsidP="007151AC">
      <w:pPr>
        <w:spacing w:line="240" w:lineRule="auto"/>
      </w:pPr>
      <w:r>
        <w:br w:type="page"/>
      </w:r>
    </w:p>
    <w:p w14:paraId="01214988" w14:textId="3682B90B" w:rsidR="00DB2B15" w:rsidRDefault="00DB2B15" w:rsidP="007151AC">
      <w:pPr>
        <w:pStyle w:val="Heading4"/>
      </w:pPr>
      <w:bookmarkStart w:id="94" w:name="_Toc59383401"/>
      <w:bookmarkStart w:id="95" w:name="_Toc76735970"/>
      <w:r w:rsidRPr="00DB2B15">
        <w:lastRenderedPageBreak/>
        <w:t xml:space="preserve">Process of Path </w:t>
      </w:r>
      <w:r w:rsidR="009E45BE">
        <w:t>Finding</w:t>
      </w:r>
      <w:bookmarkEnd w:id="94"/>
      <w:bookmarkEnd w:id="95"/>
    </w:p>
    <w:p w14:paraId="5001BD00" w14:textId="77777777" w:rsidR="000262F1" w:rsidRPr="000262F1" w:rsidRDefault="000262F1" w:rsidP="007151AC"/>
    <w:p w14:paraId="69B3BA3F" w14:textId="111843DE" w:rsidR="00177065" w:rsidRDefault="009E45BE" w:rsidP="007151AC">
      <w:r>
        <w:t xml:space="preserve">There are two aspects of path finding </w:t>
      </w:r>
    </w:p>
    <w:p w14:paraId="6AF04F92" w14:textId="2EE66FFD" w:rsidR="009E45BE" w:rsidRPr="00502F40" w:rsidRDefault="009E45BE" w:rsidP="003A23D0">
      <w:pPr>
        <w:pStyle w:val="ListParagraph"/>
        <w:numPr>
          <w:ilvl w:val="0"/>
          <w:numId w:val="13"/>
        </w:numPr>
        <w:jc w:val="both"/>
        <w:rPr>
          <w:b w:val="0"/>
          <w:bCs/>
        </w:rPr>
      </w:pPr>
      <w:r w:rsidRPr="00502F40">
        <w:rPr>
          <w:b w:val="0"/>
          <w:bCs/>
        </w:rPr>
        <w:t xml:space="preserve">Search graph to find destination </w:t>
      </w:r>
    </w:p>
    <w:p w14:paraId="59630BA9" w14:textId="1F4BB794" w:rsidR="009E45BE" w:rsidRPr="00502F40" w:rsidRDefault="009E45BE" w:rsidP="003A23D0">
      <w:pPr>
        <w:pStyle w:val="ListParagraph"/>
        <w:numPr>
          <w:ilvl w:val="0"/>
          <w:numId w:val="13"/>
        </w:numPr>
        <w:jc w:val="both"/>
        <w:rPr>
          <w:b w:val="0"/>
          <w:bCs/>
        </w:rPr>
      </w:pPr>
      <w:r w:rsidRPr="00502F40">
        <w:rPr>
          <w:b w:val="0"/>
          <w:bCs/>
        </w:rPr>
        <w:t>Find Optimal Path between source and destination</w:t>
      </w:r>
    </w:p>
    <w:p w14:paraId="36CE6C47" w14:textId="77777777" w:rsidR="000262F1" w:rsidRDefault="000262F1" w:rsidP="007151AC"/>
    <w:p w14:paraId="4E8A4896" w14:textId="6DBC9951" w:rsidR="00F32AA6" w:rsidRDefault="00F32AA6" w:rsidP="002C3C82">
      <w:pPr>
        <w:pStyle w:val="Heading5"/>
      </w:pPr>
      <w:r>
        <w:t>Search for destination</w:t>
      </w:r>
    </w:p>
    <w:p w14:paraId="77529CFA" w14:textId="77777777" w:rsidR="000262F1" w:rsidRDefault="000262F1" w:rsidP="007151AC">
      <w:pPr>
        <w:rPr>
          <w:b/>
          <w:bCs/>
        </w:rPr>
      </w:pPr>
    </w:p>
    <w:p w14:paraId="7559A27F" w14:textId="64D5CD0E" w:rsidR="000262F1" w:rsidRDefault="00F457D6" w:rsidP="007151AC">
      <w:r>
        <w:t>This process is concerned with finding a destination in a network of graph, all nodes are visited until destination is not reached.</w:t>
      </w:r>
    </w:p>
    <w:p w14:paraId="79287B22" w14:textId="77777777" w:rsidR="000262F1" w:rsidRDefault="000262F1" w:rsidP="007151AC"/>
    <w:p w14:paraId="47C62BAA" w14:textId="375D1A08" w:rsidR="00F457D6" w:rsidRDefault="00F76844" w:rsidP="002C3C82">
      <w:pPr>
        <w:pStyle w:val="Heading5"/>
      </w:pPr>
      <w:r w:rsidRPr="00F76844">
        <w:t>Find Optimal Path</w:t>
      </w:r>
    </w:p>
    <w:p w14:paraId="09BC7E73" w14:textId="77777777" w:rsidR="000262F1" w:rsidRDefault="000262F1" w:rsidP="007151AC">
      <w:pPr>
        <w:rPr>
          <w:b/>
          <w:bCs/>
        </w:rPr>
      </w:pPr>
    </w:p>
    <w:p w14:paraId="2A8214B7" w14:textId="2108BA85" w:rsidR="00FF4715" w:rsidRDefault="00F76844" w:rsidP="007151AC">
      <w:r>
        <w:t xml:space="preserve">This process is rather of great importance as </w:t>
      </w:r>
      <w:r w:rsidR="00DB7F22">
        <w:t>compared</w:t>
      </w:r>
      <w:r>
        <w:t xml:space="preserve"> to searc</w:t>
      </w:r>
      <w:r w:rsidR="00592527">
        <w:t xml:space="preserve">h for destination. Once we know </w:t>
      </w:r>
      <w:r w:rsidR="00C90DE4">
        <w:t>destination,</w:t>
      </w:r>
      <w:r w:rsidR="00592527">
        <w:t xml:space="preserve"> we need to plan such path which saves computational resources at the same time energy resource and also reduce wear and tear of hardware.</w:t>
      </w:r>
    </w:p>
    <w:p w14:paraId="66E83AD5" w14:textId="7625F842" w:rsidR="000262F1" w:rsidRDefault="000262F1" w:rsidP="007151AC"/>
    <w:p w14:paraId="29B1F7FC" w14:textId="6B29F708" w:rsidR="000262F1" w:rsidRDefault="000262F1" w:rsidP="007151AC"/>
    <w:p w14:paraId="43F6E5CB" w14:textId="77777777" w:rsidR="000262F1" w:rsidRDefault="000262F1" w:rsidP="007151AC">
      <w:pPr>
        <w:rPr>
          <w:b/>
          <w:bCs/>
        </w:rPr>
      </w:pPr>
    </w:p>
    <w:p w14:paraId="719244C6" w14:textId="3702FBCA" w:rsidR="00C90DE4" w:rsidRDefault="00346C5C" w:rsidP="007151AC">
      <w:pPr>
        <w:pStyle w:val="Heading4"/>
      </w:pPr>
      <w:bookmarkStart w:id="96" w:name="_Toc59383402"/>
      <w:bookmarkStart w:id="97" w:name="_Toc76735971"/>
      <w:r>
        <w:t xml:space="preserve">Algorithm for Path </w:t>
      </w:r>
      <w:r w:rsidR="00C20CB4">
        <w:t>Planning</w:t>
      </w:r>
      <w:bookmarkEnd w:id="96"/>
      <w:bookmarkEnd w:id="97"/>
    </w:p>
    <w:p w14:paraId="08825558" w14:textId="77777777" w:rsidR="000262F1" w:rsidRPr="000262F1" w:rsidRDefault="000262F1" w:rsidP="007151AC"/>
    <w:p w14:paraId="68B5BF6C" w14:textId="13F9AF06" w:rsidR="007026EA" w:rsidRDefault="00145D1A" w:rsidP="007151AC">
      <w:r>
        <w:t xml:space="preserve">Path planning algorithm are divided into three categories </w:t>
      </w:r>
    </w:p>
    <w:p w14:paraId="6CBC2CE1" w14:textId="4A03ED87" w:rsidR="00145D1A" w:rsidRPr="00502F40" w:rsidRDefault="00145D1A" w:rsidP="003A23D0">
      <w:pPr>
        <w:pStyle w:val="ListParagraph"/>
        <w:numPr>
          <w:ilvl w:val="0"/>
          <w:numId w:val="14"/>
        </w:numPr>
        <w:jc w:val="both"/>
        <w:rPr>
          <w:b w:val="0"/>
          <w:bCs/>
        </w:rPr>
      </w:pPr>
      <w:r w:rsidRPr="00502F40">
        <w:rPr>
          <w:b w:val="0"/>
          <w:bCs/>
        </w:rPr>
        <w:t xml:space="preserve">Basic or Traditional </w:t>
      </w:r>
    </w:p>
    <w:p w14:paraId="40525C60" w14:textId="20D1969B" w:rsidR="00145D1A" w:rsidRPr="00502F40" w:rsidRDefault="00145D1A" w:rsidP="003A23D0">
      <w:pPr>
        <w:pStyle w:val="ListParagraph"/>
        <w:numPr>
          <w:ilvl w:val="0"/>
          <w:numId w:val="14"/>
        </w:numPr>
        <w:jc w:val="both"/>
        <w:rPr>
          <w:b w:val="0"/>
          <w:bCs/>
        </w:rPr>
      </w:pPr>
      <w:r w:rsidRPr="00502F40">
        <w:rPr>
          <w:b w:val="0"/>
          <w:bCs/>
        </w:rPr>
        <w:t>Grid Based</w:t>
      </w:r>
    </w:p>
    <w:p w14:paraId="238B7F31" w14:textId="355D4D04" w:rsidR="00145D1A" w:rsidRPr="00502F40" w:rsidRDefault="00AA0237" w:rsidP="003A23D0">
      <w:pPr>
        <w:pStyle w:val="ListParagraph"/>
        <w:numPr>
          <w:ilvl w:val="0"/>
          <w:numId w:val="14"/>
        </w:numPr>
        <w:jc w:val="both"/>
        <w:rPr>
          <w:b w:val="0"/>
          <w:bCs/>
        </w:rPr>
      </w:pPr>
      <w:r w:rsidRPr="00502F40">
        <w:rPr>
          <w:b w:val="0"/>
          <w:bCs/>
        </w:rPr>
        <w:t>Sampling Based Algorithms</w:t>
      </w:r>
    </w:p>
    <w:p w14:paraId="7B9204EB" w14:textId="32984ABC" w:rsidR="000262F1" w:rsidRDefault="00957326" w:rsidP="007151AC">
      <w:pPr>
        <w:ind w:firstLine="360"/>
      </w:pPr>
      <w:r>
        <w:t>Details of which are discussed below in detail</w:t>
      </w:r>
    </w:p>
    <w:p w14:paraId="1777EBE3" w14:textId="6EA111EB" w:rsidR="00121A50" w:rsidRDefault="00121A50" w:rsidP="007151AC"/>
    <w:p w14:paraId="6EADFB96" w14:textId="77777777" w:rsidR="00121A50" w:rsidRPr="00957326" w:rsidRDefault="00121A50" w:rsidP="007151AC"/>
    <w:p w14:paraId="033ACF11" w14:textId="5B155AC6" w:rsidR="006F29FD" w:rsidRPr="00CD32C2" w:rsidRDefault="006F29FD" w:rsidP="000D4D88">
      <w:pPr>
        <w:pStyle w:val="Heading5"/>
      </w:pPr>
      <w:bookmarkStart w:id="98" w:name="_Toc59383403"/>
      <w:r w:rsidRPr="00CD32C2">
        <w:t>Basic or Traditional</w:t>
      </w:r>
      <w:bookmarkEnd w:id="98"/>
      <w:r w:rsidRPr="00CD32C2">
        <w:t xml:space="preserve"> </w:t>
      </w:r>
    </w:p>
    <w:p w14:paraId="5D485510" w14:textId="77777777" w:rsidR="000262F1" w:rsidRPr="000262F1" w:rsidRDefault="000262F1" w:rsidP="007151AC"/>
    <w:p w14:paraId="75A4DE79" w14:textId="30460590" w:rsidR="0043635C" w:rsidRDefault="00072D66" w:rsidP="007151AC">
      <w:r>
        <w:t xml:space="preserve">Basic path planning algorithms have no issues in terms of </w:t>
      </w:r>
      <w:r w:rsidR="00D80637">
        <w:t>computational</w:t>
      </w:r>
      <w:r>
        <w:t xml:space="preserve"> resources </w:t>
      </w:r>
      <w:r w:rsidR="009F560B">
        <w:t>consumption,</w:t>
      </w:r>
      <w:r>
        <w:t xml:space="preserve"> but they fail and are unable to hold more than one dimensions</w:t>
      </w:r>
      <w:r w:rsidR="00542D6C">
        <w:t xml:space="preserve">. </w:t>
      </w:r>
      <w:r w:rsidR="00A45F52">
        <w:t>So,</w:t>
      </w:r>
      <w:r w:rsidR="00542D6C">
        <w:t xml:space="preserve"> they are of no use in modern day implementation</w:t>
      </w:r>
      <w:r w:rsidR="0043635C">
        <w:t>.</w:t>
      </w:r>
    </w:p>
    <w:p w14:paraId="7491415C" w14:textId="673B06E0" w:rsidR="00FF56B4" w:rsidRDefault="00EE52E4" w:rsidP="000D4D88">
      <w:pPr>
        <w:pStyle w:val="Heading5"/>
      </w:pPr>
      <w:bookmarkStart w:id="99" w:name="_Toc59383404"/>
      <w:r w:rsidRPr="00CD32C2">
        <w:lastRenderedPageBreak/>
        <w:t>Grid</w:t>
      </w:r>
      <w:r>
        <w:t xml:space="preserve"> </w:t>
      </w:r>
      <w:r w:rsidRPr="00CD32C2">
        <w:t>Based</w:t>
      </w:r>
      <w:r>
        <w:t xml:space="preserve"> </w:t>
      </w:r>
      <w:r w:rsidRPr="00CD32C2">
        <w:t>Algorithms</w:t>
      </w:r>
      <w:bookmarkEnd w:id="99"/>
    </w:p>
    <w:p w14:paraId="5E83A87F" w14:textId="77777777" w:rsidR="000262F1" w:rsidRPr="000262F1" w:rsidRDefault="000262F1" w:rsidP="007151AC"/>
    <w:p w14:paraId="75C2A41F" w14:textId="78E541D2" w:rsidR="00EE52E4" w:rsidRDefault="0049022D" w:rsidP="007151AC">
      <w:r>
        <w:t xml:space="preserve">Grid based algorithms handles complex data and dimension with ease they have no issue in processing them they require a lot of computational resources and memory they give a viable </w:t>
      </w:r>
      <w:r w:rsidR="007C5F41">
        <w:t>output,</w:t>
      </w:r>
      <w:r w:rsidR="008F3024">
        <w:t xml:space="preserve"> but the cost of resources can</w:t>
      </w:r>
      <w:r>
        <w:t>not be afforded in real life applications</w:t>
      </w:r>
      <w:r w:rsidR="0031575D">
        <w:t>.</w:t>
      </w:r>
      <w:r w:rsidR="007C5F41">
        <w:t xml:space="preserve"> </w:t>
      </w:r>
    </w:p>
    <w:p w14:paraId="16D68BFC" w14:textId="7BE40A44" w:rsidR="007C5F41" w:rsidRDefault="007C5F41" w:rsidP="007151AC">
      <w:pPr>
        <w:ind w:firstLine="720"/>
      </w:pPr>
      <w:r>
        <w:t xml:space="preserve">The most famous </w:t>
      </w:r>
      <w:r w:rsidR="0007150F">
        <w:t>grid-based</w:t>
      </w:r>
      <w:r>
        <w:t xml:space="preserve"> planners are </w:t>
      </w:r>
      <w:r w:rsidR="00287219">
        <w:t>DJ, A</w:t>
      </w:r>
      <w:r>
        <w:t>* etc.</w:t>
      </w:r>
    </w:p>
    <w:p w14:paraId="766AD5C0" w14:textId="7B971B1C" w:rsidR="000262F1" w:rsidRDefault="000262F1" w:rsidP="007151AC"/>
    <w:p w14:paraId="6EF804D1" w14:textId="6A37F590" w:rsidR="000262F1" w:rsidRDefault="000262F1" w:rsidP="007151AC"/>
    <w:p w14:paraId="7FD47B23" w14:textId="77777777" w:rsidR="000262F1" w:rsidRDefault="000262F1" w:rsidP="007151AC"/>
    <w:p w14:paraId="1929522E" w14:textId="62FBAE0E" w:rsidR="00287219" w:rsidRPr="00CD32C2" w:rsidRDefault="007C02CE" w:rsidP="000D4D88">
      <w:pPr>
        <w:pStyle w:val="Heading5"/>
      </w:pPr>
      <w:bookmarkStart w:id="100" w:name="_Toc59383405"/>
      <w:r w:rsidRPr="00CD32C2">
        <w:t>DJ (</w:t>
      </w:r>
      <w:r w:rsidR="00F5069C" w:rsidRPr="00CD32C2">
        <w:t>D</w:t>
      </w:r>
      <w:r w:rsidR="00325EBD" w:rsidRPr="00CD32C2">
        <w:t>ijkstra's</w:t>
      </w:r>
      <w:r w:rsidRPr="00CD32C2">
        <w:t>)</w:t>
      </w:r>
      <w:bookmarkEnd w:id="100"/>
    </w:p>
    <w:p w14:paraId="6C51307E" w14:textId="77777777" w:rsidR="000262F1" w:rsidRPr="000262F1" w:rsidRDefault="000262F1" w:rsidP="007151AC"/>
    <w:p w14:paraId="167B37C3" w14:textId="3B8FC750" w:rsidR="006951EC" w:rsidRDefault="006951EC" w:rsidP="007151AC">
      <w:r>
        <w:t xml:space="preserve">DJ is the most </w:t>
      </w:r>
      <w:r w:rsidR="00F83B60">
        <w:t>commonly</w:t>
      </w:r>
      <w:r>
        <w:t xml:space="preserve"> known pathfinding algorithm</w:t>
      </w:r>
      <w:r w:rsidR="00A75288">
        <w:t xml:space="preserve">, it begins with the start node and examines next node to which has the </w:t>
      </w:r>
      <w:r w:rsidR="00600938">
        <w:t>least small</w:t>
      </w:r>
      <w:r w:rsidR="00A75288">
        <w:t xml:space="preserve"> path, then the current node is marked as the closed node and all nodes connected to it are set as opened nodes</w:t>
      </w:r>
      <w:r w:rsidR="009E628C">
        <w:t xml:space="preserve">. </w:t>
      </w:r>
      <w:r w:rsidR="00F83B60">
        <w:t>Since path with shortest distance is elected fist so the</w:t>
      </w:r>
      <w:r w:rsidR="00600938">
        <w:t xml:space="preserve"> path to</w:t>
      </w:r>
      <w:r w:rsidR="00F83B60">
        <w:t xml:space="preserve"> destination found is to be </w:t>
      </w:r>
      <w:r w:rsidR="0034516C">
        <w:t>smallest</w:t>
      </w:r>
      <w:r w:rsidR="0078457D">
        <w:t xml:space="preserve"> </w:t>
      </w:r>
      <w:r w:rsidR="0078457D">
        <w:fldChar w:fldCharType="begin" w:fldLock="1"/>
      </w:r>
      <w:r w:rsidR="00706F5A">
        <w:instrText>ADDIN CSL_CITATION {"citationItems":[{"id":"ITEM-1","itemData":{"DOI":"10.1109/MACE.2011.5987118","ISBN":"9781424494392","abstract":"In this paper, the robot is a maze robot. Dijkstra algorithm is used in the robot path planning. The shortest path is selected in the process of barrier. Simulation results prove the model valid; it can effectively solve the maze robot path planning. © 2011 IEEE.","author":[{"dropping-particle":"","family":"Wang","given":"Huijuan","non-dropping-particle":"","parse-names":false,"suffix":""},{"dropping-particle":"","family":"Yu","given":"Yuan","non-dropping-particle":"","parse-names":false,"suffix":""},{"dropping-particle":"","family":"Yuan","given":"Quanbo","non-dropping-particle":"","parse-names":false,"suffix":""}],"container-title":"2011 2nd International Conference on Mechanic Automation and Control Engineering, MACE 2011 - Proceedings","id":"ITEM-1","issue":"2010011004","issued":{"date-parts":[["2011"]]},"page":"1067-1069","publisher":"IEEE","title":"Application of Dijkstra algorithm in robot path-planning","type":"article-journal"},"uris":["http://www.mendeley.com/documents/?uuid=63c66af1-5800-47a8-ba40-45197e979921","http://www.mendeley.com/documents/?uuid=01d6f97c-b218-4da6-9e42-1797745d7752"]}],"mendeley":{"formattedCitation":"[7]","plainTextFormattedCitation":"[7]","previouslyFormattedCitation":"[7]"},"properties":{"noteIndex":0},"schema":"https://github.com/citation-style-language/schema/raw/master/csl-citation.json"}</w:instrText>
      </w:r>
      <w:r w:rsidR="0078457D">
        <w:fldChar w:fldCharType="separate"/>
      </w:r>
      <w:r w:rsidR="00706F5A" w:rsidRPr="00706F5A">
        <w:rPr>
          <w:noProof/>
        </w:rPr>
        <w:t>[7]</w:t>
      </w:r>
      <w:r w:rsidR="0078457D">
        <w:fldChar w:fldCharType="end"/>
      </w:r>
      <w:r w:rsidR="0034516C">
        <w:t>.</w:t>
      </w:r>
    </w:p>
    <w:p w14:paraId="16EF2D5C" w14:textId="77777777" w:rsidR="000262F1" w:rsidRDefault="000262F1" w:rsidP="007151AC"/>
    <w:p w14:paraId="6E4DF760" w14:textId="24F8DB66" w:rsidR="0067340B" w:rsidRDefault="0067340B" w:rsidP="007151AC">
      <w:r>
        <w:rPr>
          <w:b/>
          <w:bCs/>
        </w:rPr>
        <w:t>Problem:</w:t>
      </w:r>
      <w:r w:rsidR="008F3024">
        <w:rPr>
          <w:b/>
          <w:bCs/>
        </w:rPr>
        <w:t xml:space="preserve"> </w:t>
      </w:r>
      <w:r w:rsidR="004D3ECA">
        <w:t>DJ</w:t>
      </w:r>
      <w:r>
        <w:t xml:space="preserve"> seems to be the prefect algorithm bu</w:t>
      </w:r>
      <w:r w:rsidR="008F3024">
        <w:t xml:space="preserve">t it </w:t>
      </w:r>
      <w:r>
        <w:t xml:space="preserve">is not its </w:t>
      </w:r>
      <w:r w:rsidR="0018346A">
        <w:t>biggest</w:t>
      </w:r>
      <w:r>
        <w:t xml:space="preserve"> flaw is that it is local optimal</w:t>
      </w:r>
      <w:r w:rsidR="0078457D">
        <w:t xml:space="preserve">. </w:t>
      </w:r>
      <w:r w:rsidR="006F6BF1">
        <w:t>DJ</w:t>
      </w:r>
      <w:r w:rsidR="0078457D">
        <w:t xml:space="preserve"> only selects the path which at the hand seems the shortest but what if the shortest path leads to longest path later on</w:t>
      </w:r>
      <w:r w:rsidR="005B11ED">
        <w:t xml:space="preserve"> it has no </w:t>
      </w:r>
      <w:r w:rsidR="00017170">
        <w:t>heuristic</w:t>
      </w:r>
      <w:r w:rsidR="005B11ED">
        <w:t xml:space="preserve"> help to determine which path is better for getting a global optimal</w:t>
      </w:r>
      <w:r w:rsidR="00CE5A6E">
        <w:t>.</w:t>
      </w:r>
    </w:p>
    <w:p w14:paraId="1E3893C9" w14:textId="7B8A5285" w:rsidR="000262F1" w:rsidRDefault="000262F1" w:rsidP="007151AC"/>
    <w:p w14:paraId="048CA39E" w14:textId="168855A1" w:rsidR="000262F1" w:rsidRDefault="000262F1" w:rsidP="007151AC"/>
    <w:p w14:paraId="0749BE55" w14:textId="77777777" w:rsidR="000262F1" w:rsidRDefault="000262F1" w:rsidP="007151AC"/>
    <w:p w14:paraId="126A735A" w14:textId="21E6085F" w:rsidR="00527888" w:rsidRPr="00CD32C2" w:rsidRDefault="00527888" w:rsidP="000D4D88">
      <w:pPr>
        <w:pStyle w:val="Heading5"/>
      </w:pPr>
      <w:bookmarkStart w:id="101" w:name="_Toc59383406"/>
      <w:r w:rsidRPr="00CD32C2">
        <w:t>A</w:t>
      </w:r>
      <w:bookmarkEnd w:id="101"/>
      <w:r w:rsidR="005334DB">
        <w:t xml:space="preserve"> Star</w:t>
      </w:r>
    </w:p>
    <w:p w14:paraId="368337AD" w14:textId="77777777" w:rsidR="000262F1" w:rsidRPr="000262F1" w:rsidRDefault="000262F1" w:rsidP="007151AC"/>
    <w:p w14:paraId="64BE30D7" w14:textId="01BE30B6" w:rsidR="00650FA9" w:rsidRDefault="003F19B1" w:rsidP="007151AC">
      <w:r>
        <w:t>A* has similar working to Dj but it has an informed guess which allows is to make most better decision in final output and help to escape problem of local optimal.</w:t>
      </w:r>
    </w:p>
    <w:p w14:paraId="7EBF30C1" w14:textId="6040440B" w:rsidR="000262F1" w:rsidRDefault="000262F1" w:rsidP="007151AC">
      <w:pPr>
        <w:spacing w:line="240" w:lineRule="auto"/>
        <w:rPr>
          <w:b/>
          <w:bCs/>
        </w:rPr>
      </w:pPr>
      <w:r>
        <w:rPr>
          <w:b/>
          <w:bCs/>
        </w:rPr>
        <w:br w:type="page"/>
      </w:r>
    </w:p>
    <w:p w14:paraId="5C7F8DAC" w14:textId="1C7F49DE" w:rsidR="0063560E" w:rsidRPr="00CD32C2" w:rsidRDefault="00650FA9" w:rsidP="000D4D88">
      <w:pPr>
        <w:pStyle w:val="Heading5"/>
      </w:pPr>
      <w:bookmarkStart w:id="102" w:name="_Toc59383407"/>
      <w:r w:rsidRPr="00CD32C2">
        <w:lastRenderedPageBreak/>
        <w:t>Sampling Based Algorithm</w:t>
      </w:r>
      <w:r w:rsidR="00644492" w:rsidRPr="00CD32C2">
        <w:t>s</w:t>
      </w:r>
      <w:bookmarkEnd w:id="102"/>
    </w:p>
    <w:p w14:paraId="5A418464" w14:textId="77777777" w:rsidR="000262F1" w:rsidRPr="000262F1" w:rsidRDefault="000262F1" w:rsidP="007151AC"/>
    <w:p w14:paraId="124BD287" w14:textId="1E80D9C1" w:rsidR="00644492" w:rsidRDefault="00644492" w:rsidP="007151AC">
      <w:r>
        <w:t xml:space="preserve">Sampling based algorithms are the best approach so </w:t>
      </w:r>
      <w:r w:rsidR="00AC70D1">
        <w:t>far,</w:t>
      </w:r>
      <w:r>
        <w:t xml:space="preserve"> they handle both complex data beautifully and at much lower computational costs.</w:t>
      </w:r>
      <w:r w:rsidR="00AC70D1">
        <w:t xml:space="preserve"> Its most well-known example is RRT*</w:t>
      </w:r>
      <w:r w:rsidR="000A3BEF">
        <w:t>.</w:t>
      </w:r>
    </w:p>
    <w:p w14:paraId="502E8A64" w14:textId="248010E5" w:rsidR="000262F1" w:rsidRDefault="000262F1" w:rsidP="007151AC"/>
    <w:p w14:paraId="6014F09D" w14:textId="17DCD693" w:rsidR="000262F1" w:rsidRDefault="000262F1" w:rsidP="007151AC"/>
    <w:p w14:paraId="0E2087F1" w14:textId="77777777" w:rsidR="000262F1" w:rsidRDefault="000262F1" w:rsidP="007151AC"/>
    <w:p w14:paraId="42FC13D8" w14:textId="7C888431" w:rsidR="00B80C83" w:rsidRDefault="00B80C83" w:rsidP="007151AC">
      <w:pPr>
        <w:pStyle w:val="Heading4"/>
      </w:pPr>
      <w:bookmarkStart w:id="103" w:name="_Toc59383408"/>
      <w:bookmarkStart w:id="104" w:name="_Toc76735972"/>
      <w:r>
        <w:t>Actuators</w:t>
      </w:r>
      <w:bookmarkEnd w:id="103"/>
      <w:bookmarkEnd w:id="104"/>
      <w:r w:rsidR="000416B8">
        <w:t xml:space="preserve"> </w:t>
      </w:r>
    </w:p>
    <w:p w14:paraId="334FC321" w14:textId="041DE2FE" w:rsidR="00F02476" w:rsidRDefault="00F02476" w:rsidP="007151AC">
      <w:r>
        <w:t>Actuators are responsible for moving and controlling a mechanism. Actuators are the cause of motion in a robot. In mobile autonomous robot after mapping and path planning actuators are responsible to move robot on the defined path</w:t>
      </w:r>
      <w:r w:rsidR="009B7005">
        <w:t xml:space="preserve">. </w:t>
      </w:r>
      <w:r w:rsidR="004447A8">
        <w:t>Most common actuators in a mobile robot are DC motors</w:t>
      </w:r>
      <w:r w:rsidR="00477D0E">
        <w:t>, as shown in Fig 2.1.</w:t>
      </w:r>
    </w:p>
    <w:p w14:paraId="62C4A004" w14:textId="1C073792" w:rsidR="003F33B3" w:rsidRDefault="003F33B3" w:rsidP="007151AC"/>
    <w:p w14:paraId="7546EC39" w14:textId="0D816AFE" w:rsidR="00581CC6" w:rsidRDefault="00581CC6" w:rsidP="007151AC"/>
    <w:p w14:paraId="38F237F7" w14:textId="77777777" w:rsidR="00E35696" w:rsidRDefault="00E35696" w:rsidP="007151AC"/>
    <w:p w14:paraId="41F9215B" w14:textId="382961DD" w:rsidR="00E35696" w:rsidRDefault="00E35696" w:rsidP="00E35696">
      <w:pPr>
        <w:pStyle w:val="Heading4"/>
      </w:pPr>
      <w:bookmarkStart w:id="105" w:name="_Toc76735973"/>
      <w:r>
        <w:t>Conclusion</w:t>
      </w:r>
      <w:bookmarkEnd w:id="105"/>
    </w:p>
    <w:p w14:paraId="269C3041" w14:textId="1AD290E5" w:rsidR="00E35696" w:rsidRDefault="00CD3D2B" w:rsidP="00E35696">
      <w:r>
        <w:t xml:space="preserve">The aim of this project to create an autonomous mobile robot that is able to propagate in environment and collect environmental data. So, we proposed an autonomous robot that can move in </w:t>
      </w:r>
      <w:r w:rsidR="00913ACB">
        <w:t>a</w:t>
      </w:r>
      <w:r>
        <w:t xml:space="preserve"> hazardous environment, </w:t>
      </w:r>
      <w:r w:rsidR="00B71F5B">
        <w:t>collect,</w:t>
      </w:r>
      <w:r w:rsidR="00203AB1">
        <w:t xml:space="preserve"> </w:t>
      </w:r>
      <w:r>
        <w:t xml:space="preserve">and share its data to those </w:t>
      </w:r>
      <w:r w:rsidR="00AD2960">
        <w:t>people who have to interact with hazardous environment</w:t>
      </w:r>
      <w:r w:rsidR="00203AB1">
        <w:t xml:space="preserve">. This robot will benefit rescue workers, researchers or whoever </w:t>
      </w:r>
      <w:r w:rsidR="001007CA">
        <w:t>wants</w:t>
      </w:r>
      <w:r w:rsidR="00203AB1">
        <w:t xml:space="preserve"> to explore and collect data from hazardous environment</w:t>
      </w:r>
      <w:r w:rsidR="001007CA">
        <w:t>.</w:t>
      </w:r>
    </w:p>
    <w:p w14:paraId="6DDF7BA6" w14:textId="7CB92126" w:rsidR="00E67042" w:rsidRDefault="00E67042">
      <w:pPr>
        <w:spacing w:line="240" w:lineRule="auto"/>
        <w:jc w:val="left"/>
      </w:pPr>
      <w:r>
        <w:br w:type="page"/>
      </w:r>
    </w:p>
    <w:p w14:paraId="1A1BE4B0" w14:textId="6718968B" w:rsidR="003F33B3" w:rsidRPr="00E67042" w:rsidRDefault="003F33B3" w:rsidP="00E67042">
      <w:pPr>
        <w:spacing w:line="240" w:lineRule="auto"/>
        <w:rPr>
          <w:b/>
          <w:bCs/>
        </w:rPr>
      </w:pPr>
    </w:p>
    <w:p w14:paraId="4B35069F" w14:textId="3C3066D0" w:rsidR="003A6F19" w:rsidRDefault="003A6F19" w:rsidP="00355507">
      <w:pPr>
        <w:pStyle w:val="Heading1"/>
      </w:pPr>
    </w:p>
    <w:p w14:paraId="27E50D2F" w14:textId="6922FE05" w:rsidR="003A6F19" w:rsidRDefault="003A6F19" w:rsidP="003A6F19"/>
    <w:p w14:paraId="7E77F2D5" w14:textId="018FC24B" w:rsidR="0088605A" w:rsidRDefault="0088605A" w:rsidP="003A6F19"/>
    <w:p w14:paraId="2192B11A" w14:textId="38DB16D4" w:rsidR="0088605A" w:rsidRPr="003A6F19" w:rsidRDefault="0088605A" w:rsidP="003A6F19"/>
    <w:p w14:paraId="6046C89D" w14:textId="77777777" w:rsidR="00355507" w:rsidRDefault="00B91023" w:rsidP="00355507">
      <w:pPr>
        <w:pStyle w:val="Heading2"/>
      </w:pPr>
      <w:bookmarkStart w:id="106" w:name="_Toc76735974"/>
      <w:r>
        <w:t>DESIGN AND METHODLOGIES</w:t>
      </w:r>
      <w:bookmarkEnd w:id="106"/>
    </w:p>
    <w:p w14:paraId="7FFBCF05" w14:textId="7A41DF62" w:rsidR="003A6F19" w:rsidRDefault="003A6F19" w:rsidP="003A6F19"/>
    <w:p w14:paraId="4C23BA72" w14:textId="1EA51701" w:rsidR="003A6F19" w:rsidRDefault="003A6F19" w:rsidP="003A6F19"/>
    <w:p w14:paraId="5E8C4AB7" w14:textId="77777777" w:rsidR="003A6F19" w:rsidRPr="003A6F19" w:rsidRDefault="003A6F19" w:rsidP="003A6F19"/>
    <w:p w14:paraId="0DC755DC" w14:textId="6F3DFF38" w:rsidR="00780BB1" w:rsidRDefault="00780BB1" w:rsidP="004F45B4">
      <w:pPr>
        <w:pStyle w:val="Heading3"/>
      </w:pPr>
      <w:bookmarkStart w:id="107" w:name="_Toc76735975"/>
      <w:r>
        <w:t>Introduction</w:t>
      </w:r>
      <w:bookmarkEnd w:id="107"/>
    </w:p>
    <w:p w14:paraId="3FAF6A2D" w14:textId="26E6E44E" w:rsidR="00780BB1" w:rsidRDefault="00780BB1" w:rsidP="00780BB1"/>
    <w:p w14:paraId="6F8DEE53" w14:textId="1003885E" w:rsidR="00780BB1" w:rsidRDefault="00780BB1" w:rsidP="00780BB1">
      <w:r>
        <w:t>This chapter is about design methodology. In pervious chapters, analysis of system is completed. So, we understand the current situation of the problem domain by using object-oriented approach. Following artefacts must be included in this deliverable.</w:t>
      </w:r>
    </w:p>
    <w:p w14:paraId="1C672556" w14:textId="29813582" w:rsidR="00780BB1" w:rsidRPr="00920062" w:rsidRDefault="00780BB1" w:rsidP="008411C1">
      <w:pPr>
        <w:pStyle w:val="ListParagraph"/>
        <w:numPr>
          <w:ilvl w:val="0"/>
          <w:numId w:val="19"/>
        </w:numPr>
        <w:jc w:val="both"/>
        <w:rPr>
          <w:b w:val="0"/>
          <w:bCs/>
        </w:rPr>
      </w:pPr>
      <w:r w:rsidRPr="00920062">
        <w:rPr>
          <w:b w:val="0"/>
          <w:bCs/>
        </w:rPr>
        <w:t>System Architecture</w:t>
      </w:r>
    </w:p>
    <w:p w14:paraId="7939344B" w14:textId="34720D94" w:rsidR="00780BB1" w:rsidRPr="00920062" w:rsidRDefault="00780BB1" w:rsidP="008411C1">
      <w:pPr>
        <w:pStyle w:val="ListParagraph"/>
        <w:numPr>
          <w:ilvl w:val="0"/>
          <w:numId w:val="19"/>
        </w:numPr>
        <w:jc w:val="both"/>
        <w:rPr>
          <w:b w:val="0"/>
          <w:bCs/>
        </w:rPr>
      </w:pPr>
      <w:r w:rsidRPr="00920062">
        <w:rPr>
          <w:b w:val="0"/>
          <w:bCs/>
        </w:rPr>
        <w:t>Domain Model</w:t>
      </w:r>
    </w:p>
    <w:p w14:paraId="383AA48C" w14:textId="7F3333AE" w:rsidR="00780BB1" w:rsidRPr="00920062" w:rsidRDefault="00780BB1" w:rsidP="008411C1">
      <w:pPr>
        <w:pStyle w:val="ListParagraph"/>
        <w:numPr>
          <w:ilvl w:val="0"/>
          <w:numId w:val="19"/>
        </w:numPr>
        <w:jc w:val="both"/>
        <w:rPr>
          <w:b w:val="0"/>
          <w:bCs/>
        </w:rPr>
      </w:pPr>
      <w:r w:rsidRPr="00920062">
        <w:rPr>
          <w:b w:val="0"/>
          <w:bCs/>
        </w:rPr>
        <w:t>Class Diagram</w:t>
      </w:r>
    </w:p>
    <w:p w14:paraId="6117360B" w14:textId="45BF2842" w:rsidR="00540138" w:rsidRDefault="00540138" w:rsidP="00540138">
      <w:pPr>
        <w:rPr>
          <w:b/>
          <w:bCs/>
        </w:rPr>
      </w:pPr>
    </w:p>
    <w:p w14:paraId="778E9D3D" w14:textId="7C8A339E" w:rsidR="00540138" w:rsidRDefault="00540138" w:rsidP="00540138">
      <w:pPr>
        <w:rPr>
          <w:b/>
          <w:bCs/>
        </w:rPr>
      </w:pPr>
    </w:p>
    <w:p w14:paraId="0879CDDD" w14:textId="010977B9" w:rsidR="00540138" w:rsidRPr="00540138" w:rsidRDefault="00540138" w:rsidP="00540138">
      <w:pPr>
        <w:rPr>
          <w:b/>
          <w:bCs/>
        </w:rPr>
      </w:pPr>
    </w:p>
    <w:p w14:paraId="29E1C503" w14:textId="1B11B309" w:rsidR="00780BB1" w:rsidRDefault="00540138" w:rsidP="00540138">
      <w:pPr>
        <w:pStyle w:val="Heading3"/>
      </w:pPr>
      <w:bookmarkStart w:id="108" w:name="_Toc76735976"/>
      <w:r>
        <w:t>System Architecture</w:t>
      </w:r>
      <w:bookmarkEnd w:id="108"/>
    </w:p>
    <w:p w14:paraId="4CC1E42E" w14:textId="6A2B232A" w:rsidR="00540138" w:rsidRDefault="00540138" w:rsidP="00540138"/>
    <w:p w14:paraId="6309B44D" w14:textId="58090524" w:rsidR="00540138" w:rsidRDefault="00540138" w:rsidP="00540138">
      <w:r>
        <w:t>Below is the system architecture diagram of our system.</w:t>
      </w:r>
    </w:p>
    <w:p w14:paraId="14246A8A" w14:textId="6D1718AE" w:rsidR="008E714D" w:rsidRDefault="00F43D09" w:rsidP="00540138">
      <w:r>
        <w:rPr>
          <w:noProof/>
          <w:lang w:val="en-US" w:eastAsia="en-US"/>
        </w:rPr>
        <w:drawing>
          <wp:anchor distT="0" distB="0" distL="114300" distR="114300" simplePos="0" relativeHeight="251694080" behindDoc="1" locked="0" layoutInCell="1" allowOverlap="1" wp14:anchorId="7B0CE924" wp14:editId="2F17623D">
            <wp:simplePos x="0" y="0"/>
            <wp:positionH relativeFrom="margin">
              <wp:posOffset>24277</wp:posOffset>
            </wp:positionH>
            <wp:positionV relativeFrom="margin">
              <wp:posOffset>6003908</wp:posOffset>
            </wp:positionV>
            <wp:extent cx="4765675" cy="2683510"/>
            <wp:effectExtent l="0" t="0" r="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5675" cy="2683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807797" w14:textId="28C7E7FE" w:rsidR="00F5259F" w:rsidRPr="00C25A74" w:rsidRDefault="002B5CF9" w:rsidP="00A72605">
      <w:pPr>
        <w:pStyle w:val="ListParagraph"/>
        <w:rPr>
          <w:b w:val="0"/>
          <w:bCs/>
        </w:rPr>
      </w:pPr>
      <w:bookmarkStart w:id="109" w:name="_Toc76729684"/>
      <w:r w:rsidRPr="00C25A74">
        <w:rPr>
          <w:b w:val="0"/>
          <w:bCs/>
        </w:rPr>
        <w:t xml:space="preserve">Figure: 3. </w:t>
      </w:r>
      <w:r w:rsidRPr="00C25A74">
        <w:rPr>
          <w:b w:val="0"/>
          <w:bCs/>
        </w:rPr>
        <w:fldChar w:fldCharType="begin"/>
      </w:r>
      <w:r w:rsidRPr="00C25A74">
        <w:rPr>
          <w:b w:val="0"/>
          <w:bCs/>
        </w:rPr>
        <w:instrText xml:space="preserve"> SEQ Figure:_3. \* ARABIC </w:instrText>
      </w:r>
      <w:r w:rsidRPr="00C25A74">
        <w:rPr>
          <w:b w:val="0"/>
          <w:bCs/>
        </w:rPr>
        <w:fldChar w:fldCharType="separate"/>
      </w:r>
      <w:r w:rsidR="00C810D4" w:rsidRPr="00C25A74">
        <w:rPr>
          <w:b w:val="0"/>
          <w:bCs/>
          <w:noProof/>
        </w:rPr>
        <w:t>1</w:t>
      </w:r>
      <w:r w:rsidRPr="00C25A74">
        <w:rPr>
          <w:b w:val="0"/>
          <w:bCs/>
        </w:rPr>
        <w:fldChar w:fldCharType="end"/>
      </w:r>
      <w:r w:rsidRPr="00C25A74">
        <w:rPr>
          <w:b w:val="0"/>
          <w:bCs/>
        </w:rPr>
        <w:t xml:space="preserve"> </w:t>
      </w:r>
      <w:r w:rsidR="0060671D" w:rsidRPr="00C25A74">
        <w:rPr>
          <w:b w:val="0"/>
          <w:bCs/>
        </w:rPr>
        <w:t>System Architecture</w:t>
      </w:r>
      <w:bookmarkEnd w:id="109"/>
    </w:p>
    <w:p w14:paraId="45662811" w14:textId="4E590A28" w:rsidR="00BE4FCF" w:rsidRDefault="00BE4FCF" w:rsidP="00212096">
      <w:r>
        <w:lastRenderedPageBreak/>
        <w:t xml:space="preserve">Figure 3.1 </w:t>
      </w:r>
      <w:r w:rsidR="006440BD">
        <w:t>shows architecture of robot system</w:t>
      </w:r>
      <w:r>
        <w:t>.</w:t>
      </w:r>
      <w:r w:rsidR="001105CA">
        <w:t xml:space="preserve"> </w:t>
      </w:r>
      <w:r w:rsidR="006440BD">
        <w:t>Robot</w:t>
      </w:r>
      <w:r w:rsidR="001105CA">
        <w:t xml:space="preserve"> system is subdivided into </w:t>
      </w:r>
      <w:r w:rsidR="00B74734">
        <w:t>following</w:t>
      </w:r>
      <w:r w:rsidR="001105CA">
        <w:t xml:space="preserve"> </w:t>
      </w:r>
      <w:r w:rsidR="00316DE6">
        <w:t>subsystems</w:t>
      </w:r>
      <w:r w:rsidR="00BC1FE8">
        <w:t xml:space="preserve"> which are explained in detail below.</w:t>
      </w:r>
    </w:p>
    <w:p w14:paraId="5569D4FF" w14:textId="2ED5DFD9" w:rsidR="001105CA" w:rsidRPr="00920062" w:rsidRDefault="001105CA" w:rsidP="00C15169">
      <w:pPr>
        <w:pStyle w:val="ListParagraph"/>
        <w:numPr>
          <w:ilvl w:val="0"/>
          <w:numId w:val="20"/>
        </w:numPr>
        <w:jc w:val="both"/>
        <w:rPr>
          <w:b w:val="0"/>
          <w:bCs/>
        </w:rPr>
      </w:pPr>
      <w:r w:rsidRPr="00920062">
        <w:rPr>
          <w:b w:val="0"/>
          <w:bCs/>
        </w:rPr>
        <w:t>Autonomous Stack</w:t>
      </w:r>
    </w:p>
    <w:p w14:paraId="393685B7" w14:textId="58C33C32" w:rsidR="00ED6AB3" w:rsidRPr="00920062" w:rsidRDefault="00AE118B" w:rsidP="00C15169">
      <w:pPr>
        <w:pStyle w:val="ListParagraph"/>
        <w:numPr>
          <w:ilvl w:val="0"/>
          <w:numId w:val="20"/>
        </w:numPr>
        <w:jc w:val="both"/>
        <w:rPr>
          <w:b w:val="0"/>
          <w:bCs/>
        </w:rPr>
      </w:pPr>
      <w:r w:rsidRPr="00920062">
        <w:rPr>
          <w:b w:val="0"/>
          <w:bCs/>
        </w:rPr>
        <w:t>Environmental Data</w:t>
      </w:r>
    </w:p>
    <w:p w14:paraId="54E91E02" w14:textId="4A193398" w:rsidR="00B74734" w:rsidRPr="00920062" w:rsidRDefault="00B74734" w:rsidP="00C15169">
      <w:pPr>
        <w:pStyle w:val="ListParagraph"/>
        <w:numPr>
          <w:ilvl w:val="0"/>
          <w:numId w:val="20"/>
        </w:numPr>
        <w:jc w:val="both"/>
        <w:rPr>
          <w:b w:val="0"/>
          <w:bCs/>
        </w:rPr>
      </w:pPr>
      <w:r w:rsidRPr="00920062">
        <w:rPr>
          <w:b w:val="0"/>
          <w:bCs/>
        </w:rPr>
        <w:t>Manual Control</w:t>
      </w:r>
    </w:p>
    <w:p w14:paraId="62F00161" w14:textId="6AB5C13D" w:rsidR="00ED6AB3" w:rsidRDefault="00ED6AB3" w:rsidP="00ED6AB3"/>
    <w:p w14:paraId="59C333B9" w14:textId="30A435FF" w:rsidR="00C34BFA" w:rsidRDefault="00C34BFA" w:rsidP="00ED6AB3"/>
    <w:p w14:paraId="26B83FCB" w14:textId="77777777" w:rsidR="00C34BFA" w:rsidRDefault="00C34BFA" w:rsidP="00ED6AB3"/>
    <w:p w14:paraId="03892191" w14:textId="032475E8" w:rsidR="00ED6AB3" w:rsidRDefault="00ED6AB3" w:rsidP="00F77DCF">
      <w:pPr>
        <w:pStyle w:val="Heading4"/>
      </w:pPr>
      <w:bookmarkStart w:id="110" w:name="_Toc76735977"/>
      <w:r>
        <w:t>Autonomous Stack</w:t>
      </w:r>
      <w:bookmarkEnd w:id="110"/>
    </w:p>
    <w:p w14:paraId="28CBF17E" w14:textId="32FC3712" w:rsidR="00ED6AB3" w:rsidRDefault="00ED6AB3" w:rsidP="00ED6AB3"/>
    <w:p w14:paraId="10D96BFF" w14:textId="379C59F2" w:rsidR="00ED6AB3" w:rsidRDefault="00895EDE" w:rsidP="00ED6AB3">
      <w:r>
        <w:t>In autonomous stack a scan of environment is taken through a LIDAR sensor. A LIDAR is a laser-based distance measuring sensor it measures the distance of objects why emitting a led light and then receiving it back. Data from Distance measuring sensor is used for generating a m</w:t>
      </w:r>
      <w:r w:rsidR="002129BB">
        <w:t xml:space="preserve">ap using which our robot would know about environment. And using that map localization is done, by using that map we take current position as start point and select destination form the map. Using those two points a path is planned for robot to move in the environment avoiding obstacles, once the path is generated for robot to move </w:t>
      </w:r>
      <w:r w:rsidR="00373ED6">
        <w:t>on,</w:t>
      </w:r>
      <w:r w:rsidR="002129BB">
        <w:t xml:space="preserve"> we need to navigate </w:t>
      </w:r>
      <w:r w:rsidR="00373ED6">
        <w:t xml:space="preserve">on the path any at same time analyse where our robot is on the current planned path, navigator is responsible for keeping this check during moving the robot. Navigator send commands to hardware controller to move actuators so our robot could move in the actual </w:t>
      </w:r>
      <w:r w:rsidR="00C22797">
        <w:t>world</w:t>
      </w:r>
      <w:r w:rsidR="00373ED6">
        <w:t>.</w:t>
      </w:r>
      <w:r w:rsidR="00AF75C3">
        <w:t xml:space="preserve"> </w:t>
      </w:r>
    </w:p>
    <w:p w14:paraId="0433589B" w14:textId="01111731" w:rsidR="008A1855" w:rsidRDefault="008A1855" w:rsidP="00ED6AB3"/>
    <w:p w14:paraId="3EDEEA9B" w14:textId="08DB097D" w:rsidR="008A1855" w:rsidRDefault="008A1855" w:rsidP="00ED6AB3"/>
    <w:p w14:paraId="5607B755" w14:textId="07B36814" w:rsidR="008A1855" w:rsidRDefault="008A1855" w:rsidP="00ED6AB3"/>
    <w:p w14:paraId="08AC805E" w14:textId="5920F3F9" w:rsidR="008A1855" w:rsidRDefault="008A1855" w:rsidP="00F77DCF">
      <w:pPr>
        <w:pStyle w:val="Heading4"/>
      </w:pPr>
      <w:bookmarkStart w:id="111" w:name="_Toc76735978"/>
      <w:r>
        <w:t>Environmental Data</w:t>
      </w:r>
      <w:bookmarkEnd w:id="111"/>
    </w:p>
    <w:p w14:paraId="603C715F" w14:textId="09D62228" w:rsidR="008A1855" w:rsidRDefault="008A1855" w:rsidP="008A1855"/>
    <w:p w14:paraId="606D9EC4" w14:textId="4BFA8161" w:rsidR="00B74734" w:rsidRDefault="008A1855" w:rsidP="008A1855">
      <w:r>
        <w:t>Environmental data will be gathered using multiple sensors each providing different useful information, this data will be received by a microcontroller (Arduino, Raspberry Pi) and displayed to whomever it concerns.</w:t>
      </w:r>
    </w:p>
    <w:p w14:paraId="64424146" w14:textId="02C91F3D" w:rsidR="008E714D" w:rsidRDefault="008E714D" w:rsidP="008A1855"/>
    <w:p w14:paraId="78C020ED" w14:textId="7795C20E" w:rsidR="008E714D" w:rsidRDefault="008E714D" w:rsidP="008A1855"/>
    <w:p w14:paraId="693F3866" w14:textId="3963A035" w:rsidR="008E714D" w:rsidRDefault="003551CF" w:rsidP="003551CF">
      <w:pPr>
        <w:spacing w:line="240" w:lineRule="auto"/>
        <w:jc w:val="left"/>
      </w:pPr>
      <w:r>
        <w:br w:type="page"/>
      </w:r>
    </w:p>
    <w:p w14:paraId="25905E38" w14:textId="10333BAD" w:rsidR="00C34BFA" w:rsidRPr="008A1855" w:rsidRDefault="00C34BFA" w:rsidP="008A1855"/>
    <w:p w14:paraId="1F664AA0" w14:textId="09C01064" w:rsidR="00212096" w:rsidRDefault="00B74734" w:rsidP="00F77DCF">
      <w:pPr>
        <w:pStyle w:val="Heading4"/>
      </w:pPr>
      <w:bookmarkStart w:id="112" w:name="_Toc76735979"/>
      <w:r>
        <w:t>Manual Control</w:t>
      </w:r>
      <w:bookmarkEnd w:id="112"/>
    </w:p>
    <w:p w14:paraId="579AE816" w14:textId="6CC66968" w:rsidR="00B74734" w:rsidRDefault="00B74734" w:rsidP="00B74734"/>
    <w:p w14:paraId="12C6BDAF" w14:textId="2191144E" w:rsidR="00B74734" w:rsidRDefault="00B74734" w:rsidP="00B74734">
      <w:r>
        <w:t xml:space="preserve">There will be situations where an autonomous robot would require a manual guidance or there might be need in some scenarios where a more in-depth analysis of the environment might be required so there will be arise of a manual controller. A manual controller will take input directly form user and make robot move according to it. </w:t>
      </w:r>
    </w:p>
    <w:p w14:paraId="493DE3A4" w14:textId="239AAA69" w:rsidR="008863C9" w:rsidRDefault="008863C9" w:rsidP="00B74734"/>
    <w:p w14:paraId="1775F300" w14:textId="38293447" w:rsidR="008863C9" w:rsidRDefault="008863C9" w:rsidP="00B74734"/>
    <w:p w14:paraId="1EEF04E2" w14:textId="2B18E54A" w:rsidR="008863C9" w:rsidRDefault="008863C9" w:rsidP="00B74734"/>
    <w:p w14:paraId="20A7AB23" w14:textId="5BA1D627" w:rsidR="008863C9" w:rsidRDefault="008863C9" w:rsidP="008863C9">
      <w:pPr>
        <w:pStyle w:val="Heading3"/>
      </w:pPr>
      <w:bookmarkStart w:id="113" w:name="_Toc76735980"/>
      <w:r>
        <w:t>Domain Model</w:t>
      </w:r>
      <w:bookmarkEnd w:id="113"/>
    </w:p>
    <w:p w14:paraId="7826CCDC" w14:textId="197F0635" w:rsidR="008863C9" w:rsidRDefault="008863C9" w:rsidP="008863C9"/>
    <w:p w14:paraId="7959C764" w14:textId="695DABB5" w:rsidR="008863C9" w:rsidRDefault="00A26F4A" w:rsidP="008863C9">
      <w:r>
        <w:rPr>
          <w:noProof/>
          <w:lang w:val="en-US" w:eastAsia="en-US"/>
        </w:rPr>
        <w:drawing>
          <wp:anchor distT="0" distB="0" distL="114300" distR="114300" simplePos="0" relativeHeight="251664384" behindDoc="1" locked="0" layoutInCell="1" allowOverlap="1" wp14:anchorId="6730F44D" wp14:editId="4991336B">
            <wp:simplePos x="0" y="0"/>
            <wp:positionH relativeFrom="margin">
              <wp:align>center</wp:align>
            </wp:positionH>
            <wp:positionV relativeFrom="margin">
              <wp:posOffset>3465111</wp:posOffset>
            </wp:positionV>
            <wp:extent cx="6124086" cy="4279272"/>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124086" cy="4279272"/>
                    </a:xfrm>
                    <a:prstGeom prst="rect">
                      <a:avLst/>
                    </a:prstGeom>
                  </pic:spPr>
                </pic:pic>
              </a:graphicData>
            </a:graphic>
            <wp14:sizeRelH relativeFrom="margin">
              <wp14:pctWidth>0</wp14:pctWidth>
            </wp14:sizeRelH>
            <wp14:sizeRelV relativeFrom="margin">
              <wp14:pctHeight>0</wp14:pctHeight>
            </wp14:sizeRelV>
          </wp:anchor>
        </w:drawing>
      </w:r>
      <w:r w:rsidR="004A09BB">
        <w:t xml:space="preserve">Domain model of your system is given </w:t>
      </w:r>
      <w:r w:rsidR="00705217">
        <w:t>below.</w:t>
      </w:r>
    </w:p>
    <w:p w14:paraId="3368909A" w14:textId="3416B2F4" w:rsidR="00705217" w:rsidRDefault="00705217" w:rsidP="008863C9"/>
    <w:p w14:paraId="343B9D64" w14:textId="4C260369" w:rsidR="00AF4EC2" w:rsidRPr="00C25A74" w:rsidRDefault="002B5CF9" w:rsidP="002B5CF9">
      <w:pPr>
        <w:pStyle w:val="Caption"/>
      </w:pPr>
      <w:bookmarkStart w:id="114" w:name="_Toc76729685"/>
      <w:r w:rsidRPr="00C25A74">
        <w:t xml:space="preserve">Figure: 3. </w:t>
      </w:r>
      <w:r w:rsidRPr="00C25A74">
        <w:fldChar w:fldCharType="begin"/>
      </w:r>
      <w:r w:rsidRPr="00C25A74">
        <w:instrText xml:space="preserve"> SEQ Figure:_3. \* ARABIC </w:instrText>
      </w:r>
      <w:r w:rsidRPr="00C25A74">
        <w:fldChar w:fldCharType="separate"/>
      </w:r>
      <w:r w:rsidR="00C810D4" w:rsidRPr="00C25A74">
        <w:rPr>
          <w:noProof/>
        </w:rPr>
        <w:t>2</w:t>
      </w:r>
      <w:r w:rsidRPr="00C25A74">
        <w:fldChar w:fldCharType="end"/>
      </w:r>
      <w:r w:rsidR="00C93646" w:rsidRPr="00C25A74">
        <w:t xml:space="preserve"> Domain Model</w:t>
      </w:r>
      <w:bookmarkEnd w:id="114"/>
    </w:p>
    <w:p w14:paraId="54C9969E" w14:textId="13C33ED8" w:rsidR="004A09BB" w:rsidRDefault="00AF4EC2" w:rsidP="00AF4EC2">
      <w:r>
        <w:t>Figure 3.2 represents the overall domain model of our system and its explanation is given below.</w:t>
      </w:r>
    </w:p>
    <w:p w14:paraId="1A5D334E" w14:textId="3C883E12" w:rsidR="00AF4EC2" w:rsidRDefault="00AF4EC2" w:rsidP="00AF4EC2"/>
    <w:p w14:paraId="202683E4" w14:textId="54F141B9" w:rsidR="00AF4EC2" w:rsidRDefault="00BB47CF" w:rsidP="00AF4EC2">
      <w:r>
        <w:t>Using a Lidar sensor, a distance matrix is generated that is then passed to mapping to create a map using it once map is generated it is used for localization, determining current position of robot in the map with respect to the environment. Once after localization the map is used for path planning where using giving start point and destination an obstacle free path is generated which is used for navigation form source to destination. Navigator sends information to hardware controller to move robot in actual environment.</w:t>
      </w:r>
    </w:p>
    <w:p w14:paraId="5A1B720D" w14:textId="02556088" w:rsidR="00BB47CF" w:rsidRDefault="000D6BB2" w:rsidP="00AF4EC2">
      <w:r>
        <w:tab/>
        <w:t>Environmental data during this process if simultaneously being collected and provided to concerned people.</w:t>
      </w:r>
    </w:p>
    <w:p w14:paraId="6B11E83D" w14:textId="05C197D3" w:rsidR="00586E2F" w:rsidRDefault="000E441F" w:rsidP="00AF4EC2">
      <w:r>
        <w:tab/>
        <w:t>Sometimes there might be certain situations where manual control is required of the robot so there is controller that enables someone to manually control robot by sending message to hardware controller.</w:t>
      </w:r>
    </w:p>
    <w:p w14:paraId="50AF02A2" w14:textId="722800E1" w:rsidR="008C22DE" w:rsidRDefault="008C22DE">
      <w:pPr>
        <w:spacing w:line="240" w:lineRule="auto"/>
        <w:jc w:val="left"/>
      </w:pPr>
      <w:r>
        <w:br w:type="page"/>
      </w:r>
    </w:p>
    <w:p w14:paraId="03B6AFDA" w14:textId="77777777" w:rsidR="00C34BFA" w:rsidRDefault="00C34BFA" w:rsidP="00AF4EC2"/>
    <w:p w14:paraId="1AA1F29B" w14:textId="2E8E9BEF" w:rsidR="00AF4EC2" w:rsidRDefault="00577192" w:rsidP="00577192">
      <w:pPr>
        <w:pStyle w:val="Heading3"/>
      </w:pPr>
      <w:bookmarkStart w:id="115" w:name="_Toc76735981"/>
      <w:r>
        <w:t>Class Diagram</w:t>
      </w:r>
      <w:bookmarkEnd w:id="115"/>
    </w:p>
    <w:p w14:paraId="5C3E8F7A" w14:textId="3F48B051" w:rsidR="00B349EB" w:rsidRDefault="00B349EB" w:rsidP="00B349EB"/>
    <w:p w14:paraId="64D2AD6F" w14:textId="2A4284E6" w:rsidR="002A2122" w:rsidRDefault="008C22DE" w:rsidP="00AA5BAF">
      <w:r>
        <w:rPr>
          <w:noProof/>
          <w:lang w:val="en-US" w:eastAsia="en-US"/>
        </w:rPr>
        <w:drawing>
          <wp:anchor distT="0" distB="0" distL="114300" distR="114300" simplePos="0" relativeHeight="251663360" behindDoc="1" locked="0" layoutInCell="1" allowOverlap="1" wp14:anchorId="6A53ECD8" wp14:editId="49BE24A3">
            <wp:simplePos x="0" y="0"/>
            <wp:positionH relativeFrom="margin">
              <wp:align>left</wp:align>
            </wp:positionH>
            <wp:positionV relativeFrom="margin">
              <wp:posOffset>1465863</wp:posOffset>
            </wp:positionV>
            <wp:extent cx="5375275" cy="37598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375275" cy="3759835"/>
                    </a:xfrm>
                    <a:prstGeom prst="rect">
                      <a:avLst/>
                    </a:prstGeom>
                  </pic:spPr>
                </pic:pic>
              </a:graphicData>
            </a:graphic>
            <wp14:sizeRelH relativeFrom="margin">
              <wp14:pctWidth>0</wp14:pctWidth>
            </wp14:sizeRelH>
            <wp14:sizeRelV relativeFrom="margin">
              <wp14:pctHeight>0</wp14:pctHeight>
            </wp14:sizeRelV>
          </wp:anchor>
        </w:drawing>
      </w:r>
      <w:r w:rsidR="00DE78B6">
        <w:t>Following c</w:t>
      </w:r>
      <w:r w:rsidR="00B349EB">
        <w:t xml:space="preserve">lass </w:t>
      </w:r>
      <w:r w:rsidR="00DE78B6">
        <w:t>diagram</w:t>
      </w:r>
      <w:r w:rsidR="008215E1">
        <w:t xml:space="preserve"> </w:t>
      </w:r>
      <w:r w:rsidR="00B349EB">
        <w:t xml:space="preserve">explain the relationship, </w:t>
      </w:r>
      <w:r w:rsidR="00B14E7A">
        <w:t>attributes,</w:t>
      </w:r>
      <w:r w:rsidR="00B349EB">
        <w:t xml:space="preserve"> and methods each class would hold of our system which is explained </w:t>
      </w:r>
      <w:r w:rsidR="00DE78B6">
        <w:t xml:space="preserve">further </w:t>
      </w:r>
      <w:r w:rsidR="00B349EB">
        <w:t>below.</w:t>
      </w:r>
    </w:p>
    <w:p w14:paraId="1C382FA1" w14:textId="03815DBD" w:rsidR="008C22DE" w:rsidRDefault="008C22DE" w:rsidP="00A72605">
      <w:pPr>
        <w:pStyle w:val="Caption"/>
      </w:pPr>
    </w:p>
    <w:p w14:paraId="45E99E00" w14:textId="78D19B1A" w:rsidR="00AA5BAF" w:rsidRPr="00C25A74" w:rsidRDefault="00FE0D0F" w:rsidP="00A72605">
      <w:pPr>
        <w:pStyle w:val="Caption"/>
      </w:pPr>
      <w:bookmarkStart w:id="116" w:name="_Toc76729686"/>
      <w:r w:rsidRPr="00C25A74">
        <w:t xml:space="preserve">Figure: 3. </w:t>
      </w:r>
      <w:r w:rsidRPr="00C25A74">
        <w:fldChar w:fldCharType="begin"/>
      </w:r>
      <w:r w:rsidRPr="00C25A74">
        <w:instrText xml:space="preserve"> SEQ Figure:_3. \* ARABIC </w:instrText>
      </w:r>
      <w:r w:rsidRPr="00C25A74">
        <w:fldChar w:fldCharType="separate"/>
      </w:r>
      <w:r w:rsidR="00C810D4" w:rsidRPr="00C25A74">
        <w:rPr>
          <w:noProof/>
        </w:rPr>
        <w:t>3</w:t>
      </w:r>
      <w:r w:rsidRPr="00C25A74">
        <w:fldChar w:fldCharType="end"/>
      </w:r>
      <w:r w:rsidR="00A72605" w:rsidRPr="00C25A74">
        <w:t xml:space="preserve"> </w:t>
      </w:r>
      <w:r w:rsidR="002A2122" w:rsidRPr="00C25A74">
        <w:t>Class Diagram</w:t>
      </w:r>
      <w:bookmarkEnd w:id="116"/>
    </w:p>
    <w:p w14:paraId="22ABFAD3" w14:textId="0DE27EFC" w:rsidR="00BE7641" w:rsidRDefault="00DE78B6" w:rsidP="003569C2">
      <w:r>
        <w:t>Figure 3.3 explains the overall class diagram of our system</w:t>
      </w:r>
      <w:r w:rsidR="00C5323B">
        <w:t xml:space="preserve"> </w:t>
      </w:r>
      <w:r w:rsidR="00BE7641">
        <w:t>and its detailed explanation is given below.</w:t>
      </w:r>
    </w:p>
    <w:p w14:paraId="4D8AA928" w14:textId="380DC94F" w:rsidR="00BE7641" w:rsidRDefault="00BE7641" w:rsidP="003569C2">
      <w:pPr>
        <w:ind w:firstLine="720"/>
      </w:pPr>
      <w:r>
        <w:t>Distance information is collected and stored which is later used to create a map whose data is then accessed for localization. After localizing robot current position of the robot and map generated from distance sensor is sent for path planning where initial and final position are set and using them an optimal path is generated. Navigation is responsible for sending proper input data to hardware controller to move robot.</w:t>
      </w:r>
    </w:p>
    <w:p w14:paraId="5386A6C7" w14:textId="36C0596A" w:rsidR="00BE7641" w:rsidRDefault="00BE7641" w:rsidP="003569C2">
      <w:pPr>
        <w:ind w:firstLine="720"/>
      </w:pPr>
      <w:r>
        <w:t xml:space="preserve">Environmental sensors collect data from environment and that data is stored and retrieved </w:t>
      </w:r>
      <w:r w:rsidR="0048159A">
        <w:t>later</w:t>
      </w:r>
      <w:r>
        <w:t>.</w:t>
      </w:r>
    </w:p>
    <w:p w14:paraId="47AA9C0A" w14:textId="207EBE12" w:rsidR="00FF2E8A" w:rsidRDefault="00C550AF" w:rsidP="00C22BB9">
      <w:r>
        <w:tab/>
      </w:r>
      <w:r w:rsidR="007D4EE7">
        <w:t>There are some scenarios where there will rise occasion to manually control robot. Controller holds commands which can be send to hardware controller to control the robot.</w:t>
      </w:r>
      <w:r w:rsidR="00537833">
        <w:t xml:space="preserve"> </w:t>
      </w:r>
      <w:r w:rsidR="00FF2E8A">
        <w:br w:type="page"/>
      </w:r>
    </w:p>
    <w:p w14:paraId="4E804DF7" w14:textId="5D4C69C2" w:rsidR="00FF2E8A" w:rsidRDefault="00FF2E8A" w:rsidP="00BD47DC">
      <w:pPr>
        <w:pStyle w:val="Heading1"/>
      </w:pPr>
      <w:r>
        <w:lastRenderedPageBreak/>
        <w:t xml:space="preserve"> </w:t>
      </w:r>
    </w:p>
    <w:p w14:paraId="57822326" w14:textId="0E2DAD7D" w:rsidR="000F1E76" w:rsidRDefault="000F1E76" w:rsidP="000F1E76"/>
    <w:p w14:paraId="0965474A" w14:textId="5B04AA14" w:rsidR="004A72DF" w:rsidRDefault="004A72DF" w:rsidP="000F1E76"/>
    <w:p w14:paraId="5CFDBACC" w14:textId="77777777" w:rsidR="004A72DF" w:rsidRPr="000F1E76" w:rsidRDefault="004A72DF" w:rsidP="000F1E76"/>
    <w:p w14:paraId="7DACBB66" w14:textId="70F2B0DE" w:rsidR="00BD47DC" w:rsidRDefault="00C769E4" w:rsidP="004A72DF">
      <w:pPr>
        <w:pStyle w:val="Heading2"/>
      </w:pPr>
      <w:bookmarkStart w:id="117" w:name="_Toc76735982"/>
      <w:r>
        <w:t>DATA AND EXPERIMENTS (and/or IMPLEMENATION)</w:t>
      </w:r>
      <w:bookmarkEnd w:id="117"/>
    </w:p>
    <w:p w14:paraId="296221FC" w14:textId="669E3D5A" w:rsidR="0048159A" w:rsidRDefault="0048159A" w:rsidP="00BD47DC">
      <w:pPr>
        <w:pStyle w:val="Heading1"/>
        <w:numPr>
          <w:ilvl w:val="0"/>
          <w:numId w:val="0"/>
        </w:numPr>
        <w:jc w:val="both"/>
      </w:pPr>
    </w:p>
    <w:p w14:paraId="0EA0205D" w14:textId="77777777" w:rsidR="0048159A" w:rsidRDefault="0048159A" w:rsidP="000F1E76">
      <w:pPr>
        <w:pStyle w:val="Heading1"/>
        <w:numPr>
          <w:ilvl w:val="0"/>
          <w:numId w:val="0"/>
        </w:numPr>
        <w:jc w:val="both"/>
      </w:pPr>
    </w:p>
    <w:p w14:paraId="4F9EF43F" w14:textId="18B21799" w:rsidR="008B2DD4" w:rsidRDefault="005E2887" w:rsidP="00BD47DC">
      <w:pPr>
        <w:pStyle w:val="Heading3"/>
      </w:pPr>
      <w:bookmarkStart w:id="118" w:name="_Toc76735983"/>
      <w:r>
        <w:t>Overview</w:t>
      </w:r>
      <w:bookmarkEnd w:id="118"/>
    </w:p>
    <w:p w14:paraId="2D0F31A5" w14:textId="034019BC" w:rsidR="008B2DD4" w:rsidRDefault="008B2DD4" w:rsidP="005E2887">
      <w:pPr>
        <w:ind w:left="720"/>
      </w:pPr>
    </w:p>
    <w:p w14:paraId="36900024" w14:textId="0B330324" w:rsidR="008D00B6" w:rsidRDefault="005E2887" w:rsidP="005A0FD0">
      <w:r>
        <w:t xml:space="preserve">Implementation is done using ROS environment and </w:t>
      </w:r>
      <w:r w:rsidR="00375CE4">
        <w:t>packages</w:t>
      </w:r>
      <w:r>
        <w:t xml:space="preserve"> for </w:t>
      </w:r>
      <w:r w:rsidR="00375CE4">
        <w:t>autonomous</w:t>
      </w:r>
      <w:r>
        <w:t xml:space="preserve"> robot </w:t>
      </w:r>
      <w:r w:rsidR="008D00B6">
        <w:t xml:space="preserve">using TurtleBot3 </w:t>
      </w:r>
      <w:r>
        <w:t xml:space="preserve">and </w:t>
      </w:r>
      <w:r w:rsidR="00375CE4">
        <w:t>Arduino</w:t>
      </w:r>
      <w:r>
        <w:t xml:space="preserve"> is used for gathering </w:t>
      </w:r>
      <w:r w:rsidR="00375CE4">
        <w:t>environmental</w:t>
      </w:r>
      <w:r>
        <w:t xml:space="preserve"> data.</w:t>
      </w:r>
    </w:p>
    <w:p w14:paraId="190AB040" w14:textId="5DF52C2B" w:rsidR="008D00B6" w:rsidRDefault="008D00B6" w:rsidP="005A0FD0"/>
    <w:p w14:paraId="21AC6223" w14:textId="6D3D9D7F" w:rsidR="00356B41" w:rsidRDefault="00356B41" w:rsidP="005A0FD0"/>
    <w:p w14:paraId="6FD00799" w14:textId="1AC0592B" w:rsidR="00356B41" w:rsidRDefault="00356B41" w:rsidP="005A0FD0"/>
    <w:p w14:paraId="60297F57" w14:textId="63C5D7D3" w:rsidR="00356B41" w:rsidRDefault="00356B41" w:rsidP="00DF6EB2">
      <w:pPr>
        <w:pStyle w:val="Heading4"/>
      </w:pPr>
      <w:bookmarkStart w:id="119" w:name="_Toc76735984"/>
      <w:r>
        <w:t>Implementation</w:t>
      </w:r>
      <w:bookmarkEnd w:id="119"/>
    </w:p>
    <w:p w14:paraId="37F5B01D" w14:textId="6772290A" w:rsidR="00A52C3A" w:rsidRDefault="00A52C3A" w:rsidP="00A52C3A"/>
    <w:p w14:paraId="219D630A" w14:textId="5960F123" w:rsidR="00A52C3A" w:rsidRDefault="00A52C3A" w:rsidP="00A52C3A">
      <w:r>
        <w:t>Implementation details are given below</w:t>
      </w:r>
      <w:r w:rsidR="00DF6EB2">
        <w:t>.</w:t>
      </w:r>
    </w:p>
    <w:p w14:paraId="770FC29F" w14:textId="32AA5815" w:rsidR="00DF6EB2" w:rsidRDefault="00DF6EB2" w:rsidP="00A52C3A"/>
    <w:p w14:paraId="4C01DD18" w14:textId="7E8BB5C9" w:rsidR="00DF6EB2" w:rsidRDefault="00DF6EB2" w:rsidP="00A52C3A"/>
    <w:p w14:paraId="50C9D894" w14:textId="6A8689A5" w:rsidR="00DF6EB2" w:rsidRDefault="00DF6EB2" w:rsidP="00A52C3A"/>
    <w:p w14:paraId="465B5DA7" w14:textId="6D5BDDD3" w:rsidR="00DF6EB2" w:rsidRDefault="00DF6EB2" w:rsidP="00DF6EB2">
      <w:pPr>
        <w:pStyle w:val="Heading4"/>
      </w:pPr>
      <w:bookmarkStart w:id="120" w:name="_Toc76735985"/>
      <w:r>
        <w:t>Tools and Technology</w:t>
      </w:r>
      <w:bookmarkEnd w:id="120"/>
    </w:p>
    <w:p w14:paraId="7859D233" w14:textId="28E1D3C2" w:rsidR="00DF6EB2" w:rsidRDefault="00DF6EB2" w:rsidP="00DF6EB2"/>
    <w:p w14:paraId="7A857C3C" w14:textId="1775E43F" w:rsidR="00DF6EB2" w:rsidRDefault="00DF6EB2" w:rsidP="00DF6EB2">
      <w:r>
        <w:t>Information of tools and technology used in this project are mentioned below.</w:t>
      </w:r>
    </w:p>
    <w:p w14:paraId="20C20ED8" w14:textId="3C6DF86D" w:rsidR="00DF6EB2" w:rsidRPr="00723A11" w:rsidRDefault="00723A11" w:rsidP="00723A11">
      <w:pPr>
        <w:pStyle w:val="Caption"/>
      </w:pPr>
      <w:bookmarkStart w:id="121" w:name="_Toc75980621"/>
      <w:r w:rsidRPr="00723A11">
        <w:t xml:space="preserve">Table 4. </w:t>
      </w:r>
      <w:r w:rsidRPr="00723A11">
        <w:fldChar w:fldCharType="begin"/>
      </w:r>
      <w:r w:rsidRPr="00723A11">
        <w:instrText xml:space="preserve"> SEQ Table_4. \* ARABIC </w:instrText>
      </w:r>
      <w:r w:rsidRPr="00723A11">
        <w:fldChar w:fldCharType="separate"/>
      </w:r>
      <w:r w:rsidR="00C810D4">
        <w:rPr>
          <w:noProof/>
        </w:rPr>
        <w:t>1</w:t>
      </w:r>
      <w:r w:rsidRPr="00723A11">
        <w:fldChar w:fldCharType="end"/>
      </w:r>
      <w:r>
        <w:t xml:space="preserve"> Tool and Technology Details</w:t>
      </w:r>
      <w:bookmarkEnd w:id="121"/>
    </w:p>
    <w:tbl>
      <w:tblPr>
        <w:tblStyle w:val="TableGrid"/>
        <w:tblW w:w="0" w:type="auto"/>
        <w:tblLook w:val="04A0" w:firstRow="1" w:lastRow="0" w:firstColumn="1" w:lastColumn="0" w:noHBand="0" w:noVBand="1"/>
      </w:tblPr>
      <w:tblGrid>
        <w:gridCol w:w="4106"/>
        <w:gridCol w:w="4107"/>
      </w:tblGrid>
      <w:tr w:rsidR="00152848" w14:paraId="653307A8" w14:textId="77777777" w:rsidTr="00152848">
        <w:tc>
          <w:tcPr>
            <w:tcW w:w="4106" w:type="dxa"/>
          </w:tcPr>
          <w:p w14:paraId="0B60D26F" w14:textId="7C6DA1CF" w:rsidR="00152848" w:rsidRPr="00152848" w:rsidRDefault="00152848" w:rsidP="00AC5605">
            <w:pPr>
              <w:jc w:val="center"/>
              <w:rPr>
                <w:b/>
                <w:bCs/>
              </w:rPr>
            </w:pPr>
            <w:r>
              <w:rPr>
                <w:b/>
                <w:bCs/>
              </w:rPr>
              <w:t>Tool Name</w:t>
            </w:r>
          </w:p>
        </w:tc>
        <w:tc>
          <w:tcPr>
            <w:tcW w:w="4107" w:type="dxa"/>
          </w:tcPr>
          <w:p w14:paraId="1C759071" w14:textId="1F8B635F" w:rsidR="00152848" w:rsidRPr="00152848" w:rsidRDefault="00152848" w:rsidP="00AC5605">
            <w:pPr>
              <w:jc w:val="center"/>
              <w:rPr>
                <w:b/>
                <w:bCs/>
              </w:rPr>
            </w:pPr>
            <w:r w:rsidRPr="00152848">
              <w:rPr>
                <w:b/>
                <w:bCs/>
              </w:rPr>
              <w:t>Version</w:t>
            </w:r>
          </w:p>
        </w:tc>
      </w:tr>
      <w:tr w:rsidR="00152848" w14:paraId="78FAC97D" w14:textId="77777777" w:rsidTr="00152848">
        <w:tc>
          <w:tcPr>
            <w:tcW w:w="4106" w:type="dxa"/>
          </w:tcPr>
          <w:p w14:paraId="71B9923E" w14:textId="0F7CDF8B" w:rsidR="00152848" w:rsidRDefault="00152848" w:rsidP="00DF6EB2">
            <w:r>
              <w:t>Gazebo</w:t>
            </w:r>
          </w:p>
        </w:tc>
        <w:tc>
          <w:tcPr>
            <w:tcW w:w="4107" w:type="dxa"/>
          </w:tcPr>
          <w:p w14:paraId="772C4909" w14:textId="3D2CEA63" w:rsidR="00152848" w:rsidRDefault="00152848" w:rsidP="00DF6EB2">
            <w:r>
              <w:t>7.0</w:t>
            </w:r>
          </w:p>
        </w:tc>
      </w:tr>
      <w:tr w:rsidR="00152848" w14:paraId="0D6EACF4" w14:textId="77777777" w:rsidTr="00152848">
        <w:tc>
          <w:tcPr>
            <w:tcW w:w="4106" w:type="dxa"/>
          </w:tcPr>
          <w:p w14:paraId="4810BDEA" w14:textId="4E9E7A14" w:rsidR="00152848" w:rsidRDefault="00152848" w:rsidP="00DF6EB2">
            <w:r>
              <w:t>Rviz</w:t>
            </w:r>
          </w:p>
        </w:tc>
        <w:tc>
          <w:tcPr>
            <w:tcW w:w="4107" w:type="dxa"/>
          </w:tcPr>
          <w:p w14:paraId="45529D70" w14:textId="5A1C4E88" w:rsidR="00152848" w:rsidRDefault="00152848" w:rsidP="00DF6EB2">
            <w:r>
              <w:t>1.14.8</w:t>
            </w:r>
          </w:p>
        </w:tc>
      </w:tr>
      <w:tr w:rsidR="00152848" w14:paraId="02470118" w14:textId="77777777" w:rsidTr="00152848">
        <w:tc>
          <w:tcPr>
            <w:tcW w:w="4106" w:type="dxa"/>
          </w:tcPr>
          <w:p w14:paraId="69EDC941" w14:textId="6DBA94B8" w:rsidR="00152848" w:rsidRDefault="00990B15" w:rsidP="00DF6EB2">
            <w:r>
              <w:t>Notepad</w:t>
            </w:r>
          </w:p>
        </w:tc>
        <w:tc>
          <w:tcPr>
            <w:tcW w:w="4107" w:type="dxa"/>
          </w:tcPr>
          <w:p w14:paraId="624EC0CA" w14:textId="585EB3D8" w:rsidR="00152848" w:rsidRDefault="00990B15" w:rsidP="00DF6EB2">
            <w:r>
              <w:t>1.0</w:t>
            </w:r>
          </w:p>
        </w:tc>
      </w:tr>
      <w:tr w:rsidR="000A0F46" w14:paraId="5E702F1E" w14:textId="77777777" w:rsidTr="00152848">
        <w:tc>
          <w:tcPr>
            <w:tcW w:w="4106" w:type="dxa"/>
          </w:tcPr>
          <w:p w14:paraId="7FDF1A00" w14:textId="36DF80D5" w:rsidR="000A0F46" w:rsidRDefault="000A0F46" w:rsidP="00DF6EB2">
            <w:r>
              <w:t>Arduino IDE</w:t>
            </w:r>
          </w:p>
        </w:tc>
        <w:tc>
          <w:tcPr>
            <w:tcW w:w="4107" w:type="dxa"/>
          </w:tcPr>
          <w:p w14:paraId="2CF56D55" w14:textId="2F800D9A" w:rsidR="000A0F46" w:rsidRDefault="000A0F46" w:rsidP="00DF6EB2">
            <w:r>
              <w:t>1.8.15</w:t>
            </w:r>
          </w:p>
        </w:tc>
      </w:tr>
      <w:tr w:rsidR="008E7C58" w14:paraId="51449CED" w14:textId="77777777" w:rsidTr="00152848">
        <w:tc>
          <w:tcPr>
            <w:tcW w:w="4106" w:type="dxa"/>
          </w:tcPr>
          <w:p w14:paraId="3478524F" w14:textId="4B64F946" w:rsidR="008E7C58" w:rsidRDefault="008E7C58" w:rsidP="00DF6EB2">
            <w:r>
              <w:t>VSCode</w:t>
            </w:r>
          </w:p>
        </w:tc>
        <w:tc>
          <w:tcPr>
            <w:tcW w:w="4107" w:type="dxa"/>
          </w:tcPr>
          <w:p w14:paraId="06FA7419" w14:textId="5AAA55ED" w:rsidR="008E7C58" w:rsidRDefault="008E7C58" w:rsidP="00DF6EB2">
            <w:r>
              <w:t>1.57</w:t>
            </w:r>
          </w:p>
        </w:tc>
      </w:tr>
      <w:tr w:rsidR="008E7C58" w14:paraId="2DB513C5" w14:textId="77777777" w:rsidTr="00152848">
        <w:tc>
          <w:tcPr>
            <w:tcW w:w="4106" w:type="dxa"/>
          </w:tcPr>
          <w:p w14:paraId="0B205E04" w14:textId="698764CC" w:rsidR="008E7C58" w:rsidRDefault="008E7C58" w:rsidP="00DF6EB2">
            <w:r>
              <w:t>Android Studio</w:t>
            </w:r>
          </w:p>
        </w:tc>
        <w:tc>
          <w:tcPr>
            <w:tcW w:w="4107" w:type="dxa"/>
          </w:tcPr>
          <w:p w14:paraId="73C37D91" w14:textId="3E62C558" w:rsidR="008E7C58" w:rsidRDefault="008E7C58" w:rsidP="00DF6EB2">
            <w:r>
              <w:t>4.2.1</w:t>
            </w:r>
          </w:p>
        </w:tc>
      </w:tr>
    </w:tbl>
    <w:p w14:paraId="1B644E18" w14:textId="77777777" w:rsidR="00DF6EB2" w:rsidRPr="00DF6EB2" w:rsidRDefault="00DF6EB2" w:rsidP="00DF6EB2"/>
    <w:p w14:paraId="2104670D" w14:textId="40F22714" w:rsidR="008D00B6" w:rsidRDefault="008D00B6" w:rsidP="005A0FD0"/>
    <w:p w14:paraId="0F13010E" w14:textId="2464FA23" w:rsidR="00D47450" w:rsidRDefault="00D47450" w:rsidP="00D47450">
      <w:pPr>
        <w:pStyle w:val="Heading4"/>
      </w:pPr>
      <w:bookmarkStart w:id="122" w:name="_Toc76735986"/>
      <w:r>
        <w:lastRenderedPageBreak/>
        <w:t>Development Environment</w:t>
      </w:r>
      <w:bookmarkEnd w:id="122"/>
    </w:p>
    <w:p w14:paraId="50DCE1DD" w14:textId="44D1AA42" w:rsidR="00D47450" w:rsidRDefault="00D47450" w:rsidP="00D47450"/>
    <w:p w14:paraId="3BE5C518" w14:textId="1A13ECFE" w:rsidR="00BF6D44" w:rsidRDefault="00D47450" w:rsidP="00D47450">
      <w:r>
        <w:t xml:space="preserve">Development environment used in this project </w:t>
      </w:r>
      <w:r w:rsidR="00BF6D44">
        <w:t xml:space="preserve">is </w:t>
      </w:r>
      <w:r w:rsidR="009A7281">
        <w:t>mentioned below.</w:t>
      </w:r>
    </w:p>
    <w:p w14:paraId="09779BB3" w14:textId="63AB42CD" w:rsidR="009A7281" w:rsidRDefault="0048378D" w:rsidP="0048378D">
      <w:pPr>
        <w:pStyle w:val="Caption"/>
      </w:pPr>
      <w:bookmarkStart w:id="123" w:name="_Toc75980622"/>
      <w:r>
        <w:t xml:space="preserve">Table 4. </w:t>
      </w:r>
      <w:r>
        <w:fldChar w:fldCharType="begin"/>
      </w:r>
      <w:r>
        <w:instrText xml:space="preserve"> SEQ Table_4. \* ARABIC </w:instrText>
      </w:r>
      <w:r>
        <w:fldChar w:fldCharType="separate"/>
      </w:r>
      <w:r w:rsidR="00C810D4">
        <w:rPr>
          <w:noProof/>
        </w:rPr>
        <w:t>2</w:t>
      </w:r>
      <w:r>
        <w:fldChar w:fldCharType="end"/>
      </w:r>
      <w:r>
        <w:t xml:space="preserve"> Development Environment Information</w:t>
      </w:r>
      <w:bookmarkEnd w:id="123"/>
    </w:p>
    <w:tbl>
      <w:tblPr>
        <w:tblStyle w:val="TableGrid"/>
        <w:tblW w:w="0" w:type="auto"/>
        <w:tblLook w:val="04A0" w:firstRow="1" w:lastRow="0" w:firstColumn="1" w:lastColumn="0" w:noHBand="0" w:noVBand="1"/>
      </w:tblPr>
      <w:tblGrid>
        <w:gridCol w:w="4106"/>
        <w:gridCol w:w="4107"/>
      </w:tblGrid>
      <w:tr w:rsidR="00AC5605" w14:paraId="6C54391C" w14:textId="77777777" w:rsidTr="00AC5605">
        <w:tc>
          <w:tcPr>
            <w:tcW w:w="4106" w:type="dxa"/>
          </w:tcPr>
          <w:p w14:paraId="057E0CD5" w14:textId="7D9B23E6" w:rsidR="00AC5605" w:rsidRPr="00AC5605" w:rsidRDefault="00AC5605" w:rsidP="00AC5605">
            <w:pPr>
              <w:jc w:val="center"/>
              <w:rPr>
                <w:b/>
                <w:bCs/>
              </w:rPr>
            </w:pPr>
            <w:r>
              <w:rPr>
                <w:b/>
                <w:bCs/>
              </w:rPr>
              <w:t>Packages</w:t>
            </w:r>
          </w:p>
        </w:tc>
        <w:tc>
          <w:tcPr>
            <w:tcW w:w="4107" w:type="dxa"/>
          </w:tcPr>
          <w:p w14:paraId="4FBEF89B" w14:textId="6E4A9184" w:rsidR="00AC5605" w:rsidRPr="00AC5605" w:rsidRDefault="00AC5605" w:rsidP="00AC5605">
            <w:pPr>
              <w:jc w:val="center"/>
              <w:rPr>
                <w:b/>
                <w:bCs/>
              </w:rPr>
            </w:pPr>
            <w:r w:rsidRPr="00AC5605">
              <w:rPr>
                <w:b/>
                <w:bCs/>
              </w:rPr>
              <w:t>Version</w:t>
            </w:r>
          </w:p>
        </w:tc>
      </w:tr>
      <w:tr w:rsidR="00AC5605" w14:paraId="1C36DB5E" w14:textId="77777777" w:rsidTr="00AC5605">
        <w:tc>
          <w:tcPr>
            <w:tcW w:w="4106" w:type="dxa"/>
          </w:tcPr>
          <w:p w14:paraId="761FC91A" w14:textId="1AC96E17" w:rsidR="00AC5605" w:rsidRDefault="00B8339A" w:rsidP="00D47450">
            <w:r>
              <w:t>ROS TURLEBOT 3 SLAM</w:t>
            </w:r>
            <w:r w:rsidR="00706F5A">
              <w:fldChar w:fldCharType="begin" w:fldLock="1"/>
            </w:r>
            <w:r w:rsidR="00706F5A">
              <w:instrText>ADDIN CSL_CITATION {"citationItems":[{"id":"ITEM-1","itemData":{"URL":"https://github.com/ROBOTIS-GIT/OpenCR/tree/master/arduino/opencr_arduino/opencr/libraries/turtlebot3","author":[{"dropping-particle":"","family":"ROBOTIS-GIT","given":"","non-dropping-particle":"","parse-names":false,"suffix":""}],"id":"ITEM-1","issued":{"date-parts":[["2021"]]},"title":"No Title","type":"webpage"},"uris":["http://www.mendeley.com/documents/?uuid=d034476d-e1cd-4b3f-b499-749df443995c"]}],"mendeley":{"formattedCitation":"[8]","plainTextFormattedCitation":"[8]","previouslyFormattedCitation":"[8]"},"properties":{"noteIndex":0},"schema":"https://github.com/citation-style-language/schema/raw/master/csl-citation.json"}</w:instrText>
            </w:r>
            <w:r w:rsidR="00706F5A">
              <w:fldChar w:fldCharType="separate"/>
            </w:r>
            <w:r w:rsidR="00706F5A" w:rsidRPr="00706F5A">
              <w:rPr>
                <w:noProof/>
              </w:rPr>
              <w:t>[8]</w:t>
            </w:r>
            <w:r w:rsidR="00706F5A">
              <w:fldChar w:fldCharType="end"/>
            </w:r>
          </w:p>
        </w:tc>
        <w:tc>
          <w:tcPr>
            <w:tcW w:w="4107" w:type="dxa"/>
          </w:tcPr>
          <w:p w14:paraId="3C72D3DF" w14:textId="113E0F03" w:rsidR="00AC5605" w:rsidRDefault="009F7DF4" w:rsidP="00D47450">
            <w:r>
              <w:t>2.1.2</w:t>
            </w:r>
          </w:p>
        </w:tc>
      </w:tr>
      <w:tr w:rsidR="00AC5605" w14:paraId="129B3A54" w14:textId="77777777" w:rsidTr="00AC5605">
        <w:tc>
          <w:tcPr>
            <w:tcW w:w="4106" w:type="dxa"/>
          </w:tcPr>
          <w:p w14:paraId="7F8A7851" w14:textId="5E675284" w:rsidR="00AC5605" w:rsidRDefault="00B8339A" w:rsidP="00D47450">
            <w:r>
              <w:t>ROS TURLEBOT 3 NAVIGATION</w:t>
            </w:r>
            <w:r w:rsidR="00706F5A">
              <w:fldChar w:fldCharType="begin" w:fldLock="1"/>
            </w:r>
            <w:r w:rsidR="00706F5A">
              <w:instrText>ADDIN CSL_CITATION {"citationItems":[{"id":"ITEM-1","itemData":{"URL":"https://github.com/ROBOTIS-GIT/OpenCR/tree/master/arduino/opencr_arduino/opencr/libraries/turtlebot3","author":[{"dropping-particle":"","family":"ROBOTIS-GIT","given":"","non-dropping-particle":"","parse-names":false,"suffix":""}],"id":"ITEM-1","issued":{"date-parts":[["2021"]]},"title":"No Title","type":"webpage"},"uris":["http://www.mendeley.com/documents/?uuid=d034476d-e1cd-4b3f-b499-749df443995c"]}],"mendeley":{"formattedCitation":"[8]","plainTextFormattedCitation":"[8]","previouslyFormattedCitation":"[8]"},"properties":{"noteIndex":0},"schema":"https://github.com/citation-style-language/schema/raw/master/csl-citation.json"}</w:instrText>
            </w:r>
            <w:r w:rsidR="00706F5A">
              <w:fldChar w:fldCharType="separate"/>
            </w:r>
            <w:r w:rsidR="00706F5A" w:rsidRPr="00706F5A">
              <w:rPr>
                <w:noProof/>
              </w:rPr>
              <w:t>[8]</w:t>
            </w:r>
            <w:r w:rsidR="00706F5A">
              <w:fldChar w:fldCharType="end"/>
            </w:r>
          </w:p>
        </w:tc>
        <w:tc>
          <w:tcPr>
            <w:tcW w:w="4107" w:type="dxa"/>
          </w:tcPr>
          <w:p w14:paraId="7E36AD17" w14:textId="17A07E7B" w:rsidR="00AC5605" w:rsidRDefault="009F7DF4" w:rsidP="00D47450">
            <w:r>
              <w:t>2.1.2</w:t>
            </w:r>
          </w:p>
        </w:tc>
      </w:tr>
      <w:tr w:rsidR="00AC5605" w14:paraId="78D0C8A5" w14:textId="77777777" w:rsidTr="00AC5605">
        <w:tc>
          <w:tcPr>
            <w:tcW w:w="4106" w:type="dxa"/>
          </w:tcPr>
          <w:p w14:paraId="68195C70" w14:textId="081D0A2F" w:rsidR="00AC5605" w:rsidRDefault="00B8339A" w:rsidP="00D47450">
            <w:r>
              <w:t>ROS EXPLORATION</w:t>
            </w:r>
            <w:r w:rsidR="00A65D32">
              <w:fldChar w:fldCharType="begin" w:fldLock="1"/>
            </w:r>
            <w:r w:rsidR="00A65D32">
              <w:instrText>ADDIN CSL_CITATION {"citationItems":[{"id":"ITEM-1","itemData":{"URL":"https://github.com/hrnr/m-explore","author":[{"dropping-particle":"","family":"HRNR","given":"","non-dropping-particle":"","parse-names":false,"suffix":""}],"container-title":"March","id":"ITEM-1","issued":{"date-parts":[["2021"]]},"title":"No Title","type":"webpage"},"uris":["http://www.mendeley.com/documents/?uuid=e40ac9a7-c488-4bd0-ae72-09376a840244"]}],"mendeley":{"formattedCitation":"[9]","plainTextFormattedCitation":"[9]"},"properties":{"noteIndex":0},"schema":"https://github.com/citation-style-language/schema/raw/master/csl-citation.json"}</w:instrText>
            </w:r>
            <w:r w:rsidR="00A65D32">
              <w:fldChar w:fldCharType="separate"/>
            </w:r>
            <w:r w:rsidR="00A65D32" w:rsidRPr="00A65D32">
              <w:rPr>
                <w:noProof/>
              </w:rPr>
              <w:t>[9]</w:t>
            </w:r>
            <w:r w:rsidR="00A65D32">
              <w:fldChar w:fldCharType="end"/>
            </w:r>
          </w:p>
        </w:tc>
        <w:tc>
          <w:tcPr>
            <w:tcW w:w="4107" w:type="dxa"/>
          </w:tcPr>
          <w:p w14:paraId="2FFC302C" w14:textId="2EF64C8B" w:rsidR="00AC5605" w:rsidRDefault="009F7DF4" w:rsidP="00D47450">
            <w:r>
              <w:t>2.1.4</w:t>
            </w:r>
          </w:p>
        </w:tc>
      </w:tr>
      <w:tr w:rsidR="00AC5605" w14:paraId="1373F869" w14:textId="77777777" w:rsidTr="00AC5605">
        <w:tc>
          <w:tcPr>
            <w:tcW w:w="4106" w:type="dxa"/>
          </w:tcPr>
          <w:p w14:paraId="7CAE58C6" w14:textId="48E1CCD5" w:rsidR="00AC5605" w:rsidRDefault="00B8339A" w:rsidP="00D47450">
            <w:r>
              <w:t xml:space="preserve">ROS GAZEBO </w:t>
            </w:r>
          </w:p>
        </w:tc>
        <w:tc>
          <w:tcPr>
            <w:tcW w:w="4107" w:type="dxa"/>
          </w:tcPr>
          <w:p w14:paraId="4790A76E" w14:textId="0320F0DB" w:rsidR="00AC5605" w:rsidRDefault="009F7DF4" w:rsidP="00D47450">
            <w:r>
              <w:t>7</w:t>
            </w:r>
          </w:p>
        </w:tc>
      </w:tr>
      <w:tr w:rsidR="00AC5605" w14:paraId="2BA550E5" w14:textId="77777777" w:rsidTr="00AC5605">
        <w:tc>
          <w:tcPr>
            <w:tcW w:w="4106" w:type="dxa"/>
          </w:tcPr>
          <w:p w14:paraId="630D98A1" w14:textId="5EA3F2A0" w:rsidR="00AC5605" w:rsidRDefault="00B8339A" w:rsidP="00D47450">
            <w:r>
              <w:t>React</w:t>
            </w:r>
            <w:r w:rsidR="009F7DF4">
              <w:t xml:space="preserve"> Native</w:t>
            </w:r>
          </w:p>
        </w:tc>
        <w:tc>
          <w:tcPr>
            <w:tcW w:w="4107" w:type="dxa"/>
          </w:tcPr>
          <w:p w14:paraId="1BA53314" w14:textId="1856375E" w:rsidR="00AC5605" w:rsidRDefault="00B91838" w:rsidP="00D47450">
            <w:r>
              <w:t>0.64</w:t>
            </w:r>
          </w:p>
        </w:tc>
      </w:tr>
      <w:tr w:rsidR="00AC5605" w14:paraId="403A9AF8" w14:textId="77777777" w:rsidTr="00AC5605">
        <w:tc>
          <w:tcPr>
            <w:tcW w:w="4106" w:type="dxa"/>
          </w:tcPr>
          <w:p w14:paraId="001D37BD" w14:textId="7A416841" w:rsidR="00AC5605" w:rsidRDefault="00B8339A" w:rsidP="00D47450">
            <w:r>
              <w:t>C</w:t>
            </w:r>
          </w:p>
        </w:tc>
        <w:tc>
          <w:tcPr>
            <w:tcW w:w="4107" w:type="dxa"/>
          </w:tcPr>
          <w:p w14:paraId="7BEFF944" w14:textId="3C104974" w:rsidR="00AC5605" w:rsidRDefault="00B91838" w:rsidP="00D47450">
            <w:r>
              <w:t>1.0</w:t>
            </w:r>
          </w:p>
        </w:tc>
      </w:tr>
    </w:tbl>
    <w:p w14:paraId="331AE553" w14:textId="6537FCC9" w:rsidR="00AC5605" w:rsidRDefault="00AC5605" w:rsidP="00D47450"/>
    <w:p w14:paraId="2FE9A527" w14:textId="3171A5DB" w:rsidR="0061119D" w:rsidRDefault="0061119D" w:rsidP="00D47450"/>
    <w:p w14:paraId="6FF4907B" w14:textId="1457BB4B" w:rsidR="0061119D" w:rsidRDefault="0061119D" w:rsidP="00D47450"/>
    <w:p w14:paraId="04B8E26C" w14:textId="0884C07A" w:rsidR="0061119D" w:rsidRDefault="0061119D" w:rsidP="0061119D">
      <w:pPr>
        <w:pStyle w:val="Heading4"/>
      </w:pPr>
      <w:bookmarkStart w:id="124" w:name="_Toc76735987"/>
      <w:r>
        <w:t>Development Environment Setup</w:t>
      </w:r>
      <w:bookmarkEnd w:id="124"/>
    </w:p>
    <w:p w14:paraId="67D8BA85" w14:textId="007874FC" w:rsidR="0061119D" w:rsidRDefault="0061119D" w:rsidP="0061119D"/>
    <w:p w14:paraId="282C93E8" w14:textId="641C3B77" w:rsidR="0061119D" w:rsidRDefault="0061119D" w:rsidP="0061119D">
      <w:r>
        <w:t>Development environment is listed below.</w:t>
      </w:r>
    </w:p>
    <w:p w14:paraId="2A2236DF" w14:textId="6952C148" w:rsidR="002850B5" w:rsidRDefault="002850B5" w:rsidP="0061119D"/>
    <w:p w14:paraId="26CDCBC9" w14:textId="400FB5B0" w:rsidR="00CC0F77" w:rsidRDefault="00CC0F77" w:rsidP="0061119D"/>
    <w:p w14:paraId="35B9E858" w14:textId="381355C8" w:rsidR="00CC0F77" w:rsidRDefault="00CC0F77" w:rsidP="0061119D"/>
    <w:p w14:paraId="58CE9D04" w14:textId="16C99A52" w:rsidR="00CC0F77" w:rsidRDefault="00CC0F77" w:rsidP="00CC0F77">
      <w:pPr>
        <w:pStyle w:val="Heading5"/>
      </w:pPr>
      <w:r>
        <w:t>Software Setup</w:t>
      </w:r>
    </w:p>
    <w:p w14:paraId="4F31E901" w14:textId="48C4B92C" w:rsidR="00CC0F77" w:rsidRDefault="00CC0F77" w:rsidP="00CC0F77"/>
    <w:p w14:paraId="3E009B0F" w14:textId="05E1CCAF" w:rsidR="00CC0F77" w:rsidRDefault="00CC0F77" w:rsidP="00CC0F77">
      <w:r>
        <w:t>Following is the software setup.</w:t>
      </w:r>
    </w:p>
    <w:p w14:paraId="4276012F" w14:textId="23CCE462" w:rsidR="00CC0F77" w:rsidRDefault="00234FAD" w:rsidP="00234FAD">
      <w:pPr>
        <w:pStyle w:val="Caption"/>
      </w:pPr>
      <w:bookmarkStart w:id="125" w:name="_Toc75980623"/>
      <w:r>
        <w:t xml:space="preserve">Table 4. </w:t>
      </w:r>
      <w:r>
        <w:fldChar w:fldCharType="begin"/>
      </w:r>
      <w:r>
        <w:instrText xml:space="preserve"> SEQ Table_4. \* ARABIC </w:instrText>
      </w:r>
      <w:r>
        <w:fldChar w:fldCharType="separate"/>
      </w:r>
      <w:r w:rsidR="00C810D4">
        <w:rPr>
          <w:noProof/>
        </w:rPr>
        <w:t>3</w:t>
      </w:r>
      <w:r>
        <w:fldChar w:fldCharType="end"/>
      </w:r>
      <w:r>
        <w:t xml:space="preserve"> Software Setup Information</w:t>
      </w:r>
      <w:bookmarkEnd w:id="125"/>
    </w:p>
    <w:tbl>
      <w:tblPr>
        <w:tblStyle w:val="TableGrid"/>
        <w:tblW w:w="0" w:type="auto"/>
        <w:tblLook w:val="04A0" w:firstRow="1" w:lastRow="0" w:firstColumn="1" w:lastColumn="0" w:noHBand="0" w:noVBand="1"/>
      </w:tblPr>
      <w:tblGrid>
        <w:gridCol w:w="4106"/>
        <w:gridCol w:w="4107"/>
      </w:tblGrid>
      <w:tr w:rsidR="00AB698F" w14:paraId="6F236CE0" w14:textId="77777777" w:rsidTr="00AB698F">
        <w:tc>
          <w:tcPr>
            <w:tcW w:w="4106" w:type="dxa"/>
          </w:tcPr>
          <w:p w14:paraId="1371C1EF" w14:textId="60AFB259" w:rsidR="00AB698F" w:rsidRPr="00AB698F" w:rsidRDefault="00AB698F" w:rsidP="00AB698F">
            <w:pPr>
              <w:jc w:val="center"/>
              <w:rPr>
                <w:b/>
                <w:bCs/>
              </w:rPr>
            </w:pPr>
            <w:r w:rsidRPr="00AB698F">
              <w:rPr>
                <w:b/>
                <w:bCs/>
              </w:rPr>
              <w:t>Name</w:t>
            </w:r>
          </w:p>
        </w:tc>
        <w:tc>
          <w:tcPr>
            <w:tcW w:w="4107" w:type="dxa"/>
          </w:tcPr>
          <w:p w14:paraId="0E29A81F" w14:textId="3BCC0DBF" w:rsidR="00AB698F" w:rsidRPr="00AB698F" w:rsidRDefault="00AB698F" w:rsidP="00AB698F">
            <w:pPr>
              <w:jc w:val="center"/>
              <w:rPr>
                <w:b/>
                <w:bCs/>
              </w:rPr>
            </w:pPr>
            <w:r w:rsidRPr="00AB698F">
              <w:rPr>
                <w:b/>
                <w:bCs/>
              </w:rPr>
              <w:t>OS Version</w:t>
            </w:r>
          </w:p>
        </w:tc>
      </w:tr>
      <w:tr w:rsidR="00AB698F" w14:paraId="53838824" w14:textId="77777777" w:rsidTr="00AB698F">
        <w:tc>
          <w:tcPr>
            <w:tcW w:w="4106" w:type="dxa"/>
          </w:tcPr>
          <w:p w14:paraId="3D14AF62" w14:textId="681F8343" w:rsidR="00AB698F" w:rsidRDefault="00D57AAC" w:rsidP="00CC0F77">
            <w:r>
              <w:t>Windows 10</w:t>
            </w:r>
          </w:p>
        </w:tc>
        <w:tc>
          <w:tcPr>
            <w:tcW w:w="4107" w:type="dxa"/>
          </w:tcPr>
          <w:p w14:paraId="5D990C8E" w14:textId="4CC4E8BE" w:rsidR="00AB698F" w:rsidRDefault="00D57AAC" w:rsidP="00CC0F77">
            <w:r>
              <w:t>20H1</w:t>
            </w:r>
          </w:p>
        </w:tc>
      </w:tr>
      <w:tr w:rsidR="00AB698F" w14:paraId="0633A3BA" w14:textId="77777777" w:rsidTr="00AB698F">
        <w:tc>
          <w:tcPr>
            <w:tcW w:w="4106" w:type="dxa"/>
          </w:tcPr>
          <w:p w14:paraId="780A9DC6" w14:textId="109D405B" w:rsidR="00AB698F" w:rsidRDefault="00D57AAC" w:rsidP="00CC0F77">
            <w:r>
              <w:t>Linux</w:t>
            </w:r>
          </w:p>
        </w:tc>
        <w:tc>
          <w:tcPr>
            <w:tcW w:w="4107" w:type="dxa"/>
          </w:tcPr>
          <w:p w14:paraId="4A53A6D2" w14:textId="3DBB3E09" w:rsidR="00AB698F" w:rsidRDefault="00D57AAC" w:rsidP="00CC0F77">
            <w:r>
              <w:t>Ubuntu 16.0</w:t>
            </w:r>
          </w:p>
        </w:tc>
      </w:tr>
    </w:tbl>
    <w:p w14:paraId="078E52BB" w14:textId="13BD6B14" w:rsidR="00AB698F" w:rsidRDefault="00AB698F" w:rsidP="00CC0F77"/>
    <w:p w14:paraId="64C1A718" w14:textId="743432D6" w:rsidR="003126A4" w:rsidRDefault="003126A4" w:rsidP="00CC0F77"/>
    <w:p w14:paraId="118F23E5" w14:textId="3B60CE40" w:rsidR="003126A4" w:rsidRDefault="003126A4" w:rsidP="00CC0F77"/>
    <w:p w14:paraId="0BD540B9" w14:textId="10B45220" w:rsidR="003126A4" w:rsidRDefault="003126A4">
      <w:pPr>
        <w:spacing w:line="240" w:lineRule="auto"/>
        <w:jc w:val="left"/>
      </w:pPr>
      <w:r>
        <w:br w:type="page"/>
      </w:r>
    </w:p>
    <w:p w14:paraId="65872F20" w14:textId="7AADBBB1" w:rsidR="00BE3D72" w:rsidRDefault="00BE3D72" w:rsidP="00BE3D72">
      <w:pPr>
        <w:pStyle w:val="Heading5"/>
      </w:pPr>
      <w:r>
        <w:lastRenderedPageBreak/>
        <w:t>Hardware Setup</w:t>
      </w:r>
    </w:p>
    <w:p w14:paraId="76066265" w14:textId="6DF9A883" w:rsidR="00BE3D72" w:rsidRDefault="00BE3D72" w:rsidP="00BE3D72"/>
    <w:p w14:paraId="1DC2921E" w14:textId="10F63A0C" w:rsidR="00BE3D72" w:rsidRDefault="00BE3D72" w:rsidP="00BE3D72">
      <w:r>
        <w:t>Following is the hardware setup of our system.</w:t>
      </w:r>
    </w:p>
    <w:p w14:paraId="39FFE331" w14:textId="7549166F" w:rsidR="00240608" w:rsidRDefault="00760C4C" w:rsidP="00760C4C">
      <w:pPr>
        <w:pStyle w:val="Caption"/>
      </w:pPr>
      <w:bookmarkStart w:id="126" w:name="_Toc75980624"/>
      <w:r>
        <w:t xml:space="preserve">Table 4. </w:t>
      </w:r>
      <w:r>
        <w:fldChar w:fldCharType="begin"/>
      </w:r>
      <w:r>
        <w:instrText xml:space="preserve"> SEQ Table_4. \* ARABIC </w:instrText>
      </w:r>
      <w:r>
        <w:fldChar w:fldCharType="separate"/>
      </w:r>
      <w:r w:rsidR="00C810D4">
        <w:rPr>
          <w:noProof/>
        </w:rPr>
        <w:t>4</w:t>
      </w:r>
      <w:r>
        <w:fldChar w:fldCharType="end"/>
      </w:r>
      <w:r>
        <w:t xml:space="preserve"> Hardware Setup Information</w:t>
      </w:r>
      <w:bookmarkEnd w:id="126"/>
    </w:p>
    <w:tbl>
      <w:tblPr>
        <w:tblStyle w:val="TableGrid"/>
        <w:tblW w:w="0" w:type="auto"/>
        <w:tblLook w:val="04A0" w:firstRow="1" w:lastRow="0" w:firstColumn="1" w:lastColumn="0" w:noHBand="0" w:noVBand="1"/>
      </w:tblPr>
      <w:tblGrid>
        <w:gridCol w:w="4106"/>
        <w:gridCol w:w="4107"/>
      </w:tblGrid>
      <w:tr w:rsidR="00240608" w14:paraId="5F0836D5" w14:textId="77777777" w:rsidTr="00240608">
        <w:tc>
          <w:tcPr>
            <w:tcW w:w="4106" w:type="dxa"/>
          </w:tcPr>
          <w:p w14:paraId="0F247557" w14:textId="5EAE483C" w:rsidR="00240608" w:rsidRPr="00240608" w:rsidRDefault="00240608" w:rsidP="00240608">
            <w:pPr>
              <w:jc w:val="center"/>
              <w:rPr>
                <w:b/>
                <w:bCs/>
              </w:rPr>
            </w:pPr>
            <w:r w:rsidRPr="00240608">
              <w:rPr>
                <w:b/>
                <w:bCs/>
              </w:rPr>
              <w:t>Name</w:t>
            </w:r>
          </w:p>
        </w:tc>
        <w:tc>
          <w:tcPr>
            <w:tcW w:w="4107" w:type="dxa"/>
          </w:tcPr>
          <w:p w14:paraId="04B641D5" w14:textId="4D0B2885" w:rsidR="00240608" w:rsidRPr="00240608" w:rsidRDefault="00240608" w:rsidP="00240608">
            <w:pPr>
              <w:jc w:val="center"/>
              <w:rPr>
                <w:b/>
                <w:bCs/>
              </w:rPr>
            </w:pPr>
            <w:r>
              <w:rPr>
                <w:b/>
                <w:bCs/>
              </w:rPr>
              <w:t>Specification</w:t>
            </w:r>
          </w:p>
        </w:tc>
      </w:tr>
      <w:tr w:rsidR="00240608" w14:paraId="5CA1814A" w14:textId="77777777" w:rsidTr="00240608">
        <w:tc>
          <w:tcPr>
            <w:tcW w:w="4106" w:type="dxa"/>
          </w:tcPr>
          <w:p w14:paraId="592C7AE5" w14:textId="273248E4" w:rsidR="00240608" w:rsidRDefault="00BC60ED" w:rsidP="00BE3D72">
            <w:r>
              <w:t>Processor</w:t>
            </w:r>
          </w:p>
        </w:tc>
        <w:tc>
          <w:tcPr>
            <w:tcW w:w="4107" w:type="dxa"/>
          </w:tcPr>
          <w:p w14:paraId="1A738427" w14:textId="5AD2D7B4" w:rsidR="00240608" w:rsidRDefault="00BC60ED" w:rsidP="00BE3D72">
            <w:r>
              <w:t>Xeon-E5 1650 V3 @ 3.5 GHz x 6</w:t>
            </w:r>
          </w:p>
        </w:tc>
      </w:tr>
      <w:tr w:rsidR="00240608" w14:paraId="0A9B864A" w14:textId="77777777" w:rsidTr="00240608">
        <w:tc>
          <w:tcPr>
            <w:tcW w:w="4106" w:type="dxa"/>
          </w:tcPr>
          <w:p w14:paraId="3AE9EBC5" w14:textId="34AB2A0C" w:rsidR="00240608" w:rsidRDefault="00282B67" w:rsidP="00BE3D72">
            <w:r>
              <w:t>RAM</w:t>
            </w:r>
          </w:p>
        </w:tc>
        <w:tc>
          <w:tcPr>
            <w:tcW w:w="4107" w:type="dxa"/>
          </w:tcPr>
          <w:p w14:paraId="3B06B005" w14:textId="2BB49EAA" w:rsidR="00240608" w:rsidRDefault="00282B67" w:rsidP="00BE3D72">
            <w:r>
              <w:t>16 Gb</w:t>
            </w:r>
          </w:p>
        </w:tc>
      </w:tr>
      <w:tr w:rsidR="00240608" w14:paraId="4FD012C2" w14:textId="77777777" w:rsidTr="00240608">
        <w:tc>
          <w:tcPr>
            <w:tcW w:w="4106" w:type="dxa"/>
          </w:tcPr>
          <w:p w14:paraId="0B7B6987" w14:textId="070BB4E8" w:rsidR="00240608" w:rsidRDefault="00282B67" w:rsidP="00BE3D72">
            <w:r>
              <w:t>System Type</w:t>
            </w:r>
          </w:p>
        </w:tc>
        <w:tc>
          <w:tcPr>
            <w:tcW w:w="4107" w:type="dxa"/>
          </w:tcPr>
          <w:p w14:paraId="188C0CB4" w14:textId="50E082BE" w:rsidR="00240608" w:rsidRDefault="00282B67" w:rsidP="00BE3D72">
            <w:r>
              <w:t xml:space="preserve">64-Bit </w:t>
            </w:r>
          </w:p>
        </w:tc>
      </w:tr>
      <w:tr w:rsidR="00240608" w14:paraId="567E32C6" w14:textId="77777777" w:rsidTr="00240608">
        <w:tc>
          <w:tcPr>
            <w:tcW w:w="4106" w:type="dxa"/>
          </w:tcPr>
          <w:p w14:paraId="7C6C6D3F" w14:textId="1E4F3CDF" w:rsidR="00240608" w:rsidRDefault="00282B67" w:rsidP="00BE3D72">
            <w:r>
              <w:t>Processor</w:t>
            </w:r>
          </w:p>
        </w:tc>
        <w:tc>
          <w:tcPr>
            <w:tcW w:w="4107" w:type="dxa"/>
          </w:tcPr>
          <w:p w14:paraId="66A802BE" w14:textId="4805F546" w:rsidR="00240608" w:rsidRDefault="00282B67" w:rsidP="00BE3D72">
            <w:r>
              <w:t>Core M3 @1.0 GHz x 2</w:t>
            </w:r>
          </w:p>
        </w:tc>
      </w:tr>
      <w:tr w:rsidR="00240608" w14:paraId="7BADAA83" w14:textId="77777777" w:rsidTr="00240608">
        <w:tc>
          <w:tcPr>
            <w:tcW w:w="4106" w:type="dxa"/>
          </w:tcPr>
          <w:p w14:paraId="426ECA85" w14:textId="59C28B8C" w:rsidR="00240608" w:rsidRDefault="00282B67" w:rsidP="00BE3D72">
            <w:r>
              <w:t>RAM</w:t>
            </w:r>
          </w:p>
        </w:tc>
        <w:tc>
          <w:tcPr>
            <w:tcW w:w="4107" w:type="dxa"/>
          </w:tcPr>
          <w:p w14:paraId="2F5C1C12" w14:textId="6ECD3957" w:rsidR="00240608" w:rsidRDefault="00282B67" w:rsidP="00BE3D72">
            <w:r>
              <w:t>8gb</w:t>
            </w:r>
          </w:p>
        </w:tc>
      </w:tr>
      <w:tr w:rsidR="00240608" w14:paraId="1A6D87DB" w14:textId="77777777" w:rsidTr="00240608">
        <w:tc>
          <w:tcPr>
            <w:tcW w:w="4106" w:type="dxa"/>
          </w:tcPr>
          <w:p w14:paraId="50736AD6" w14:textId="5BD77EB1" w:rsidR="00240608" w:rsidRDefault="00282B67" w:rsidP="00BE3D72">
            <w:r>
              <w:t>System Type</w:t>
            </w:r>
          </w:p>
        </w:tc>
        <w:tc>
          <w:tcPr>
            <w:tcW w:w="4107" w:type="dxa"/>
          </w:tcPr>
          <w:p w14:paraId="76D66855" w14:textId="7C6C2B43" w:rsidR="00240608" w:rsidRDefault="00282B67" w:rsidP="00BE3D72">
            <w:r>
              <w:t>64-Bit</w:t>
            </w:r>
          </w:p>
        </w:tc>
      </w:tr>
    </w:tbl>
    <w:p w14:paraId="417DF60B" w14:textId="55F8AE48" w:rsidR="00240608" w:rsidRDefault="00240608" w:rsidP="00BE3D72"/>
    <w:p w14:paraId="4042E336" w14:textId="61136D66" w:rsidR="00B971C8" w:rsidRDefault="00B971C8" w:rsidP="00BE3D72"/>
    <w:p w14:paraId="4158D9A4" w14:textId="77777777" w:rsidR="00B971C8" w:rsidRPr="00BE3D72" w:rsidRDefault="00B971C8" w:rsidP="00BE3D72"/>
    <w:p w14:paraId="70BF4667" w14:textId="70541A70" w:rsidR="003126A4" w:rsidRDefault="003126A4" w:rsidP="003126A4">
      <w:pPr>
        <w:pStyle w:val="Heading4"/>
      </w:pPr>
      <w:bookmarkStart w:id="127" w:name="_Toc76735988"/>
      <w:r>
        <w:t>Operational Environment</w:t>
      </w:r>
      <w:bookmarkEnd w:id="127"/>
      <w:r>
        <w:t xml:space="preserve"> </w:t>
      </w:r>
    </w:p>
    <w:p w14:paraId="785CEE94" w14:textId="2039AD30" w:rsidR="003126A4" w:rsidRDefault="003126A4" w:rsidP="003126A4"/>
    <w:p w14:paraId="5FB5C302" w14:textId="3EFFD662" w:rsidR="003126A4" w:rsidRDefault="003126A4" w:rsidP="003126A4">
      <w:r>
        <w:t>Our project was test in static environment because nature of our robot is to explore hazardous environment where there will be no living thing, thus environment will remain static.</w:t>
      </w:r>
    </w:p>
    <w:p w14:paraId="77D04C75" w14:textId="0D122310" w:rsidR="00C15F8F" w:rsidRDefault="00C15F8F" w:rsidP="003126A4"/>
    <w:p w14:paraId="0BD7C859" w14:textId="702DC643" w:rsidR="00C15F8F" w:rsidRDefault="00C15F8F" w:rsidP="003126A4"/>
    <w:p w14:paraId="271BE091" w14:textId="77777777" w:rsidR="00C15F8F" w:rsidRPr="003126A4" w:rsidRDefault="00C15F8F" w:rsidP="003126A4"/>
    <w:p w14:paraId="0C6BE4CF" w14:textId="77777777" w:rsidR="008D00B6" w:rsidRDefault="008D00B6" w:rsidP="00DF6EB2">
      <w:pPr>
        <w:pStyle w:val="Heading4"/>
      </w:pPr>
      <w:bookmarkStart w:id="128" w:name="_Toc76735989"/>
      <w:r>
        <w:t>Simulation</w:t>
      </w:r>
      <w:bookmarkEnd w:id="128"/>
    </w:p>
    <w:p w14:paraId="27EF0F4B" w14:textId="192A6898" w:rsidR="008D00B6" w:rsidRDefault="008D00B6" w:rsidP="005A0FD0"/>
    <w:p w14:paraId="28D28F9F" w14:textId="165E3B6B" w:rsidR="008D00B6" w:rsidRDefault="008D00B6" w:rsidP="005A0FD0">
      <w:r>
        <w:t>Below is the data representing implementation of autonomous robot in simulation.</w:t>
      </w:r>
    </w:p>
    <w:p w14:paraId="381A4546" w14:textId="62E05A41" w:rsidR="008D00B6" w:rsidRDefault="008D00B6" w:rsidP="005A0FD0"/>
    <w:p w14:paraId="53F368EC" w14:textId="3C0D027F" w:rsidR="008D00B6" w:rsidRDefault="008D00B6" w:rsidP="005A0FD0"/>
    <w:p w14:paraId="5A259707" w14:textId="6F1FE006" w:rsidR="008D00B6" w:rsidRDefault="008D00B6" w:rsidP="005A0FD0"/>
    <w:p w14:paraId="34E24961" w14:textId="77777777" w:rsidR="008D00B6" w:rsidRPr="008D00B6" w:rsidRDefault="008D00B6" w:rsidP="005A0FD0"/>
    <w:p w14:paraId="3EFB82C4" w14:textId="77777777" w:rsidR="003B543F" w:rsidRDefault="003B543F">
      <w:pPr>
        <w:spacing w:line="240" w:lineRule="auto"/>
        <w:jc w:val="left"/>
        <w:rPr>
          <w:b/>
          <w:bCs/>
          <w:iCs/>
          <w:szCs w:val="26"/>
        </w:rPr>
      </w:pPr>
      <w:r>
        <w:br w:type="page"/>
      </w:r>
    </w:p>
    <w:p w14:paraId="33058719" w14:textId="7CC5A307" w:rsidR="008B2DD4" w:rsidRDefault="00B73F8A" w:rsidP="00DF6EB2">
      <w:pPr>
        <w:pStyle w:val="Heading5"/>
      </w:pPr>
      <w:r>
        <w:lastRenderedPageBreak/>
        <w:t>SLAM</w:t>
      </w:r>
      <w:r w:rsidR="008B2DD4">
        <w:t xml:space="preserve"> </w:t>
      </w:r>
    </w:p>
    <w:p w14:paraId="721722B3" w14:textId="0D6F8971" w:rsidR="00B73F8A" w:rsidRDefault="00B73F8A" w:rsidP="005A0FD0"/>
    <w:p w14:paraId="66D62A4A" w14:textId="427E9063" w:rsidR="005E2887" w:rsidRDefault="005E2887" w:rsidP="005A0FD0">
      <w:r>
        <w:t xml:space="preserve">The command for </w:t>
      </w:r>
      <w:r w:rsidR="00BA43A7" w:rsidRPr="00BA43A7">
        <w:t>executing</w:t>
      </w:r>
      <w:r w:rsidR="00BA43A7">
        <w:rPr>
          <w:b/>
          <w:bCs/>
        </w:rPr>
        <w:t xml:space="preserve"> </w:t>
      </w:r>
      <w:r w:rsidR="008D00B6">
        <w:t>SLAM package</w:t>
      </w:r>
      <w:r w:rsidR="005D7F7F">
        <w:t>.</w:t>
      </w:r>
    </w:p>
    <w:p w14:paraId="65A2731C" w14:textId="32617061" w:rsidR="000C2D27" w:rsidRDefault="00E43B9A" w:rsidP="005A0FD0">
      <w:r>
        <w:t>roslaunch turtlebot3_slam turtlebot3_slam.launch</w:t>
      </w:r>
    </w:p>
    <w:p w14:paraId="6A4D8EB5" w14:textId="2B4CB8CB" w:rsidR="00FA7D03" w:rsidRDefault="003B543F" w:rsidP="005A0FD0">
      <w:r>
        <w:rPr>
          <w:noProof/>
          <w:lang w:val="en-US" w:eastAsia="en-US"/>
        </w:rPr>
        <w:drawing>
          <wp:anchor distT="0" distB="0" distL="114300" distR="114300" simplePos="0" relativeHeight="251668480" behindDoc="0" locked="0" layoutInCell="1" allowOverlap="1" wp14:anchorId="45736777" wp14:editId="2493CE7B">
            <wp:simplePos x="0" y="0"/>
            <wp:positionH relativeFrom="page">
              <wp:posOffset>1545400</wp:posOffset>
            </wp:positionH>
            <wp:positionV relativeFrom="margin">
              <wp:posOffset>1136518</wp:posOffset>
            </wp:positionV>
            <wp:extent cx="4648835" cy="3152775"/>
            <wp:effectExtent l="0" t="0" r="0" b="9525"/>
            <wp:wrapSquare wrapText="bothSides"/>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48835"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71DAE4" w14:textId="725112D7" w:rsidR="005D7F7F" w:rsidRPr="00B73F8A" w:rsidRDefault="005D7F7F" w:rsidP="005A0FD0"/>
    <w:p w14:paraId="47FDA1EC" w14:textId="1114DF5D" w:rsidR="00C2177A" w:rsidRDefault="00C2177A" w:rsidP="005A0FD0">
      <w:pPr>
        <w:pStyle w:val="Heading3"/>
        <w:numPr>
          <w:ilvl w:val="0"/>
          <w:numId w:val="0"/>
        </w:numPr>
        <w:ind w:left="864" w:hanging="864"/>
      </w:pPr>
    </w:p>
    <w:p w14:paraId="42B7B5E8" w14:textId="77777777" w:rsidR="00AD16A3" w:rsidRDefault="00AD16A3" w:rsidP="005A0FD0">
      <w:pPr>
        <w:jc w:val="left"/>
      </w:pPr>
    </w:p>
    <w:p w14:paraId="181687D6" w14:textId="77777777" w:rsidR="00AD16A3" w:rsidRDefault="00AD16A3" w:rsidP="005A0FD0">
      <w:pPr>
        <w:jc w:val="left"/>
      </w:pPr>
    </w:p>
    <w:p w14:paraId="68589351" w14:textId="77777777" w:rsidR="00AD16A3" w:rsidRDefault="00AD16A3" w:rsidP="005A0FD0">
      <w:pPr>
        <w:jc w:val="left"/>
      </w:pPr>
    </w:p>
    <w:p w14:paraId="2CD8DC2E" w14:textId="77777777" w:rsidR="00AD16A3" w:rsidRDefault="00AD16A3" w:rsidP="005A0FD0">
      <w:pPr>
        <w:jc w:val="left"/>
      </w:pPr>
    </w:p>
    <w:p w14:paraId="522D4C2C" w14:textId="77777777" w:rsidR="00AD16A3" w:rsidRDefault="00AD16A3" w:rsidP="005A0FD0">
      <w:pPr>
        <w:jc w:val="left"/>
      </w:pPr>
    </w:p>
    <w:p w14:paraId="008C53DC" w14:textId="77777777" w:rsidR="00AD16A3" w:rsidRDefault="00AD16A3" w:rsidP="005A0FD0">
      <w:pPr>
        <w:jc w:val="left"/>
      </w:pPr>
    </w:p>
    <w:p w14:paraId="376F5A62" w14:textId="77777777" w:rsidR="00AD16A3" w:rsidRDefault="00AD16A3" w:rsidP="005A0FD0">
      <w:pPr>
        <w:jc w:val="left"/>
      </w:pPr>
    </w:p>
    <w:p w14:paraId="6A9253FF" w14:textId="77777777" w:rsidR="00AD16A3" w:rsidRDefault="00AD16A3" w:rsidP="005A0FD0">
      <w:pPr>
        <w:jc w:val="left"/>
      </w:pPr>
    </w:p>
    <w:p w14:paraId="3754DA05" w14:textId="77777777" w:rsidR="00AD16A3" w:rsidRDefault="00AD16A3" w:rsidP="005A0FD0">
      <w:pPr>
        <w:jc w:val="left"/>
      </w:pPr>
    </w:p>
    <w:p w14:paraId="30637D72" w14:textId="77777777" w:rsidR="00AD16A3" w:rsidRDefault="00AD16A3" w:rsidP="005A0FD0">
      <w:pPr>
        <w:jc w:val="left"/>
      </w:pPr>
    </w:p>
    <w:p w14:paraId="4CFA756F" w14:textId="4B125B06" w:rsidR="005A4552" w:rsidRDefault="005D132F" w:rsidP="005D132F">
      <w:pPr>
        <w:pStyle w:val="Caption"/>
      </w:pPr>
      <w:bookmarkStart w:id="129" w:name="_Toc76729668"/>
      <w:r>
        <w:t xml:space="preserve">Figure: 4. </w:t>
      </w:r>
      <w:r>
        <w:fldChar w:fldCharType="begin"/>
      </w:r>
      <w:r>
        <w:instrText xml:space="preserve"> SEQ Figure:_4. \* ARABIC </w:instrText>
      </w:r>
      <w:r>
        <w:fldChar w:fldCharType="separate"/>
      </w:r>
      <w:r w:rsidR="00674E26">
        <w:rPr>
          <w:noProof/>
        </w:rPr>
        <w:t>1</w:t>
      </w:r>
      <w:r>
        <w:fldChar w:fldCharType="end"/>
      </w:r>
      <w:r>
        <w:t xml:space="preserve"> </w:t>
      </w:r>
      <w:r w:rsidR="0056745E">
        <w:t>SLAM Launch Command</w:t>
      </w:r>
      <w:bookmarkEnd w:id="129"/>
    </w:p>
    <w:p w14:paraId="1A3AD5C4" w14:textId="77777777" w:rsidR="00C828CE" w:rsidRPr="00C828CE" w:rsidRDefault="00C828CE" w:rsidP="00C828CE"/>
    <w:p w14:paraId="1AA383A8" w14:textId="528554B0" w:rsidR="00C77AB6" w:rsidRDefault="005A4552" w:rsidP="005A0FD0">
      <w:r>
        <w:t>Figure 4.1 shows the command to execute to launch SLAM node.</w:t>
      </w:r>
      <w:r w:rsidR="00C828CE">
        <w:t xml:space="preserve"> </w:t>
      </w:r>
      <w:r w:rsidR="00670341">
        <w:t xml:space="preserve">A ROS (robot operating system) </w:t>
      </w:r>
      <w:r w:rsidR="00952D29">
        <w:t>SLAM node</w:t>
      </w:r>
      <w:r w:rsidR="00670341">
        <w:t xml:space="preserve"> is launched in a separate terminal that communicates with the LIDAR A1M8 sensor via UART USB connection. </w:t>
      </w:r>
      <w:r w:rsidR="00EB6D69">
        <w:t xml:space="preserve">LIDAR is a distance measuring sensor that emits </w:t>
      </w:r>
      <w:r w:rsidR="00136C22">
        <w:t>an</w:t>
      </w:r>
      <w:r w:rsidR="00EB6D69">
        <w:t xml:space="preserve"> IR blasts and then receive it back. Distance is measured by measuring how much time it took for IR blast to </w:t>
      </w:r>
      <w:r w:rsidR="00136C22">
        <w:t>return</w:t>
      </w:r>
      <w:r w:rsidR="00EB6D69">
        <w:t xml:space="preserve"> to sensor.</w:t>
      </w:r>
      <w:r w:rsidR="00134151">
        <w:t xml:space="preserve"> ROS SLAM node receives a matrix of distance and angle upon which IR blast was sent, then ROS SLAM node make map matrix and localize robot in it.</w:t>
      </w:r>
      <w:r w:rsidR="00630304">
        <w:t xml:space="preserve"> </w:t>
      </w:r>
      <w:r w:rsidR="00C77AB6">
        <w:t>To see live generation of map RVIZ is used. RVIZ is added in launch file of SLAM node for ease.</w:t>
      </w:r>
    </w:p>
    <w:p w14:paraId="3EB0C658" w14:textId="48E23CF6" w:rsidR="00336687" w:rsidRDefault="00537C3D" w:rsidP="005A0FD0">
      <w:r>
        <w:rPr>
          <w:noProof/>
          <w:lang w:val="en-US" w:eastAsia="en-US"/>
        </w:rPr>
        <w:lastRenderedPageBreak/>
        <w:drawing>
          <wp:inline distT="0" distB="0" distL="0" distR="0" wp14:anchorId="0EB5A361" wp14:editId="6236AFB8">
            <wp:extent cx="5037129" cy="3176217"/>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0278" t="10627" r="2274" b="10513"/>
                    <a:stretch/>
                  </pic:blipFill>
                  <pic:spPr bwMode="auto">
                    <a:xfrm>
                      <a:off x="0" y="0"/>
                      <a:ext cx="5049414" cy="3183963"/>
                    </a:xfrm>
                    <a:prstGeom prst="rect">
                      <a:avLst/>
                    </a:prstGeom>
                    <a:noFill/>
                    <a:ln>
                      <a:noFill/>
                    </a:ln>
                    <a:extLst>
                      <a:ext uri="{53640926-AAD7-44D8-BBD7-CCE9431645EC}">
                        <a14:shadowObscured xmlns:a14="http://schemas.microsoft.com/office/drawing/2010/main"/>
                      </a:ext>
                    </a:extLst>
                  </pic:spPr>
                </pic:pic>
              </a:graphicData>
            </a:graphic>
          </wp:inline>
        </w:drawing>
      </w:r>
    </w:p>
    <w:p w14:paraId="7081D189" w14:textId="7DF2349C" w:rsidR="00C77AB6" w:rsidRDefault="00674E26" w:rsidP="00674E26">
      <w:pPr>
        <w:pStyle w:val="Caption"/>
      </w:pPr>
      <w:bookmarkStart w:id="130" w:name="_Toc76729669"/>
      <w:r>
        <w:t>Figure: 4.</w:t>
      </w:r>
      <w:r>
        <w:fldChar w:fldCharType="begin"/>
      </w:r>
      <w:r>
        <w:instrText xml:space="preserve"> SEQ Figure:_4. \* ARABIC </w:instrText>
      </w:r>
      <w:r>
        <w:fldChar w:fldCharType="separate"/>
      </w:r>
      <w:r>
        <w:rPr>
          <w:noProof/>
        </w:rPr>
        <w:t>2</w:t>
      </w:r>
      <w:r>
        <w:fldChar w:fldCharType="end"/>
      </w:r>
      <w:r w:rsidR="00336687" w:rsidRPr="00E85BC0">
        <w:t xml:space="preserve"> SLAM map Visual Representation</w:t>
      </w:r>
      <w:bookmarkEnd w:id="130"/>
    </w:p>
    <w:p w14:paraId="4FD93537" w14:textId="77777777" w:rsidR="00D8627F" w:rsidRPr="00D8627F" w:rsidRDefault="00D8627F" w:rsidP="00D8627F"/>
    <w:p w14:paraId="364C737B" w14:textId="73F37CFD" w:rsidR="00336687" w:rsidRPr="00E27975" w:rsidRDefault="00E27975" w:rsidP="005A0FD0">
      <w:r>
        <w:t xml:space="preserve">Figure 4.2 shows visual representation of SLAM using RVIZ in </w:t>
      </w:r>
      <w:r w:rsidR="00D473A0">
        <w:t>Linux based operating system</w:t>
      </w:r>
      <w:r>
        <w:t>.</w:t>
      </w:r>
      <w:r w:rsidR="00BE16AC">
        <w:t xml:space="preserve"> Rviz is free tool used for data visualization it communicates with the ROS SLAM node launched, SLAM node sends the </w:t>
      </w:r>
      <w:r w:rsidR="00F92F22">
        <w:t xml:space="preserve">data matrix that it </w:t>
      </w:r>
      <w:r w:rsidR="00D11DDC">
        <w:t>receives</w:t>
      </w:r>
      <w:r w:rsidR="00F92F22">
        <w:t xml:space="preserve"> from LIDAR sensor and the rviz uses that to create a visual map.</w:t>
      </w:r>
    </w:p>
    <w:p w14:paraId="0B5C94F3" w14:textId="79CAF1B6" w:rsidR="00C77AB6" w:rsidRDefault="00C77AB6" w:rsidP="005A0FD0"/>
    <w:p w14:paraId="5D8283B5" w14:textId="06648F43" w:rsidR="00FA7D03" w:rsidRDefault="00A105BE" w:rsidP="00703E30">
      <w:pPr>
        <w:spacing w:line="240" w:lineRule="auto"/>
        <w:jc w:val="left"/>
      </w:pPr>
      <w:r>
        <w:br w:type="page"/>
      </w:r>
    </w:p>
    <w:p w14:paraId="38F4BD95" w14:textId="4697D6BC" w:rsidR="00C77AB6" w:rsidRDefault="00B70E88" w:rsidP="005A0FD0">
      <w:pPr>
        <w:pStyle w:val="Heading4"/>
      </w:pPr>
      <w:bookmarkStart w:id="131" w:name="_Toc76735990"/>
      <w:r>
        <w:lastRenderedPageBreak/>
        <w:t>Navigation</w:t>
      </w:r>
      <w:bookmarkEnd w:id="131"/>
    </w:p>
    <w:p w14:paraId="3A963BF7" w14:textId="3EDB0266" w:rsidR="00D77FF6" w:rsidRDefault="00D77FF6" w:rsidP="005A0FD0"/>
    <w:p w14:paraId="3D6726D2" w14:textId="20E4E679" w:rsidR="00A54AF3" w:rsidRDefault="00901A92" w:rsidP="005A0FD0">
      <w:r>
        <w:t>To</w:t>
      </w:r>
      <w:r w:rsidR="00D77FF6">
        <w:t xml:space="preserve"> move robot separate ROS</w:t>
      </w:r>
      <w:r w:rsidR="007B6179">
        <w:t xml:space="preserve"> package</w:t>
      </w:r>
      <w:r w:rsidR="00D77FF6">
        <w:t xml:space="preserve"> is used</w:t>
      </w:r>
      <w:r w:rsidR="00280C51">
        <w:t>, it is launched in a separate terminal for concurrent execution of process.</w:t>
      </w:r>
      <w:r w:rsidR="0015604C">
        <w:t xml:space="preserve"> </w:t>
      </w:r>
      <w:r w:rsidR="00A54AF3">
        <w:t xml:space="preserve">Command for </w:t>
      </w:r>
      <w:r w:rsidR="00BA43A7" w:rsidRPr="00BA43A7">
        <w:t>executing</w:t>
      </w:r>
      <w:r w:rsidR="00BA43A7">
        <w:rPr>
          <w:b/>
          <w:bCs/>
        </w:rPr>
        <w:t xml:space="preserve"> </w:t>
      </w:r>
      <w:r w:rsidR="00A54AF3">
        <w:t>base control.</w:t>
      </w:r>
    </w:p>
    <w:p w14:paraId="59F9F5D7" w14:textId="7B05B7A5" w:rsidR="00766E69" w:rsidRDefault="0015604C" w:rsidP="00A105BE">
      <w:r>
        <w:t>roslaunch turtlebot3_navigation move_base.launch</w:t>
      </w:r>
    </w:p>
    <w:p w14:paraId="31DA2A5D" w14:textId="25632D6E" w:rsidR="00766E69" w:rsidRDefault="00A105BE" w:rsidP="00A16539">
      <w:pPr>
        <w:pStyle w:val="Caption"/>
      </w:pPr>
      <w:r>
        <w:rPr>
          <w:noProof/>
          <w:lang w:val="en-US" w:eastAsia="en-US"/>
        </w:rPr>
        <w:drawing>
          <wp:anchor distT="0" distB="0" distL="114300" distR="114300" simplePos="0" relativeHeight="251693056" behindDoc="1" locked="0" layoutInCell="1" allowOverlap="1" wp14:anchorId="0E329291" wp14:editId="68D28B6F">
            <wp:simplePos x="0" y="0"/>
            <wp:positionH relativeFrom="margin">
              <wp:align>center</wp:align>
            </wp:positionH>
            <wp:positionV relativeFrom="margin">
              <wp:posOffset>1876674</wp:posOffset>
            </wp:positionV>
            <wp:extent cx="4523740" cy="3067050"/>
            <wp:effectExtent l="0" t="0" r="0" b="0"/>
            <wp:wrapTight wrapText="bothSides">
              <wp:wrapPolygon edited="0">
                <wp:start x="546" y="0"/>
                <wp:lineTo x="182" y="805"/>
                <wp:lineTo x="0" y="1610"/>
                <wp:lineTo x="0" y="20124"/>
                <wp:lineTo x="364" y="21198"/>
                <wp:lineTo x="546" y="21466"/>
                <wp:lineTo x="20921" y="21466"/>
                <wp:lineTo x="21103" y="21198"/>
                <wp:lineTo x="21467" y="20124"/>
                <wp:lineTo x="21467" y="1610"/>
                <wp:lineTo x="21285" y="805"/>
                <wp:lineTo x="20921" y="0"/>
                <wp:lineTo x="546" y="0"/>
              </wp:wrapPolygon>
            </wp:wrapTight>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23740" cy="3067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95E6BA" w14:textId="77777777" w:rsidR="00766E69" w:rsidRDefault="00766E69" w:rsidP="00A16539">
      <w:pPr>
        <w:pStyle w:val="Caption"/>
      </w:pPr>
    </w:p>
    <w:p w14:paraId="6BB6CA00" w14:textId="77777777" w:rsidR="00766E69" w:rsidRDefault="00766E69" w:rsidP="00A16539">
      <w:pPr>
        <w:pStyle w:val="Caption"/>
      </w:pPr>
    </w:p>
    <w:p w14:paraId="16690E2D" w14:textId="77777777" w:rsidR="00766E69" w:rsidRDefault="00766E69" w:rsidP="00A16539">
      <w:pPr>
        <w:pStyle w:val="Caption"/>
      </w:pPr>
    </w:p>
    <w:p w14:paraId="71F92B9A" w14:textId="77777777" w:rsidR="00766E69" w:rsidRDefault="00766E69" w:rsidP="00A16539">
      <w:pPr>
        <w:pStyle w:val="Caption"/>
      </w:pPr>
    </w:p>
    <w:p w14:paraId="54CA55B1" w14:textId="77777777" w:rsidR="00766E69" w:rsidRDefault="00766E69" w:rsidP="00A16539">
      <w:pPr>
        <w:pStyle w:val="Caption"/>
      </w:pPr>
    </w:p>
    <w:p w14:paraId="2FF5CB79" w14:textId="3E0AD895" w:rsidR="00766E69" w:rsidRDefault="00766E69" w:rsidP="00A16539">
      <w:pPr>
        <w:pStyle w:val="Caption"/>
      </w:pPr>
    </w:p>
    <w:p w14:paraId="75687095" w14:textId="1F3C0F79" w:rsidR="008713C4" w:rsidRDefault="00A16539" w:rsidP="00A16539">
      <w:pPr>
        <w:pStyle w:val="Caption"/>
        <w:rPr>
          <w:noProof/>
        </w:rPr>
      </w:pPr>
      <w:bookmarkStart w:id="132" w:name="_Toc76729670"/>
      <w:r>
        <w:t>Figure: 4.</w:t>
      </w:r>
      <w:r>
        <w:fldChar w:fldCharType="begin"/>
      </w:r>
      <w:r>
        <w:instrText xml:space="preserve"> SEQ Figure:_4. \* ARABIC </w:instrText>
      </w:r>
      <w:r>
        <w:fldChar w:fldCharType="separate"/>
      </w:r>
      <w:r w:rsidR="00674E26">
        <w:rPr>
          <w:noProof/>
        </w:rPr>
        <w:t>3</w:t>
      </w:r>
      <w:r>
        <w:fldChar w:fldCharType="end"/>
      </w:r>
      <w:r>
        <w:t xml:space="preserve"> </w:t>
      </w:r>
      <w:r w:rsidR="00C83509">
        <w:rPr>
          <w:noProof/>
        </w:rPr>
        <w:t>Move Base Launch Command</w:t>
      </w:r>
      <w:bookmarkEnd w:id="132"/>
    </w:p>
    <w:p w14:paraId="5E2A5BB0" w14:textId="77777777" w:rsidR="00885562" w:rsidRPr="00885562" w:rsidRDefault="00885562" w:rsidP="00885562"/>
    <w:p w14:paraId="19933B0B" w14:textId="11412AA3" w:rsidR="00F51DFB" w:rsidRDefault="00BA226C" w:rsidP="00496F6B">
      <w:pPr>
        <w:pStyle w:val="Caption"/>
        <w:jc w:val="both"/>
        <w:rPr>
          <w:bCs w:val="0"/>
          <w:noProof/>
        </w:rPr>
      </w:pPr>
      <w:r>
        <w:rPr>
          <w:bCs w:val="0"/>
          <w:noProof/>
        </w:rPr>
        <w:t>Figure 4.</w:t>
      </w:r>
      <w:r w:rsidR="00496F6B">
        <w:rPr>
          <w:bCs w:val="0"/>
          <w:noProof/>
        </w:rPr>
        <w:t>3</w:t>
      </w:r>
      <w:r>
        <w:rPr>
          <w:bCs w:val="0"/>
          <w:noProof/>
        </w:rPr>
        <w:t xml:space="preserve"> shows </w:t>
      </w:r>
      <w:r w:rsidR="0033353B">
        <w:rPr>
          <w:bCs w:val="0"/>
          <w:noProof/>
        </w:rPr>
        <w:t>node</w:t>
      </w:r>
      <w:r>
        <w:rPr>
          <w:bCs w:val="0"/>
          <w:noProof/>
        </w:rPr>
        <w:t xml:space="preserve"> </w:t>
      </w:r>
      <w:r w:rsidR="0033353B">
        <w:rPr>
          <w:bCs w:val="0"/>
          <w:noProof/>
        </w:rPr>
        <w:t>running</w:t>
      </w:r>
      <w:r>
        <w:rPr>
          <w:bCs w:val="0"/>
          <w:noProof/>
        </w:rPr>
        <w:t xml:space="preserve"> move base </w:t>
      </w:r>
      <w:r w:rsidR="0033353B">
        <w:rPr>
          <w:bCs w:val="0"/>
          <w:noProof/>
        </w:rPr>
        <w:t>pacakge</w:t>
      </w:r>
      <w:r>
        <w:rPr>
          <w:bCs w:val="0"/>
          <w:noProof/>
        </w:rPr>
        <w:t>.</w:t>
      </w:r>
      <w:r w:rsidR="0017476B">
        <w:rPr>
          <w:bCs w:val="0"/>
          <w:noProof/>
        </w:rPr>
        <w:t xml:space="preserve"> Move base ROS pacakge allows to control the wheels of robot by sending movement values matrix</w:t>
      </w:r>
      <w:r w:rsidR="00A64B41">
        <w:rPr>
          <w:bCs w:val="0"/>
          <w:noProof/>
        </w:rPr>
        <w:t xml:space="preserve">. This is a [1x2] matrix </w:t>
      </w:r>
      <w:r w:rsidR="0017476B">
        <w:rPr>
          <w:bCs w:val="0"/>
          <w:noProof/>
        </w:rPr>
        <w:t>where each index shows</w:t>
      </w:r>
      <w:r w:rsidR="00A64B41">
        <w:rPr>
          <w:bCs w:val="0"/>
          <w:noProof/>
        </w:rPr>
        <w:t xml:space="preserve"> individual</w:t>
      </w:r>
      <w:r w:rsidR="0017476B">
        <w:rPr>
          <w:bCs w:val="0"/>
          <w:noProof/>
        </w:rPr>
        <w:t xml:space="preserve"> values for each wheel.</w:t>
      </w:r>
      <w:r w:rsidR="00881F53">
        <w:rPr>
          <w:bCs w:val="0"/>
          <w:noProof/>
        </w:rPr>
        <w:t xml:space="preserve"> Turtlebot3 recevies these values and moves in envoirnment according to it.</w:t>
      </w:r>
    </w:p>
    <w:p w14:paraId="1459E4C5" w14:textId="2C0A8888" w:rsidR="00C41F0E" w:rsidRPr="00AF1181" w:rsidRDefault="00F51DFB" w:rsidP="00AF1181">
      <w:pPr>
        <w:spacing w:line="240" w:lineRule="auto"/>
        <w:jc w:val="left"/>
        <w:rPr>
          <w:noProof/>
          <w:szCs w:val="20"/>
        </w:rPr>
      </w:pPr>
      <w:r>
        <w:rPr>
          <w:bCs/>
          <w:noProof/>
        </w:rPr>
        <w:br w:type="page"/>
      </w:r>
    </w:p>
    <w:p w14:paraId="1A332420" w14:textId="3FC3A41D" w:rsidR="005548E5" w:rsidRDefault="005548E5" w:rsidP="005A0FD0">
      <w:pPr>
        <w:pStyle w:val="Heading4"/>
        <w:rPr>
          <w:noProof/>
        </w:rPr>
      </w:pPr>
      <w:bookmarkStart w:id="133" w:name="_Toc76735991"/>
      <w:r>
        <w:rPr>
          <w:noProof/>
        </w:rPr>
        <w:lastRenderedPageBreak/>
        <w:t>Exploring Envoirnment</w:t>
      </w:r>
      <w:bookmarkEnd w:id="133"/>
    </w:p>
    <w:p w14:paraId="33FE7B73" w14:textId="10412194" w:rsidR="006462AD" w:rsidRDefault="006462AD" w:rsidP="005A0FD0">
      <w:pPr>
        <w:pStyle w:val="Heading4"/>
        <w:numPr>
          <w:ilvl w:val="0"/>
          <w:numId w:val="0"/>
        </w:numPr>
      </w:pPr>
    </w:p>
    <w:p w14:paraId="0B4E896F" w14:textId="5CEC583A" w:rsidR="00B65691" w:rsidRPr="00BC3831" w:rsidRDefault="00F41BA2" w:rsidP="00BC3831">
      <w:pPr>
        <w:pStyle w:val="Caption"/>
        <w:jc w:val="both"/>
      </w:pPr>
      <w:r>
        <w:t>Environment exploration is the ROS node that identifies the available and unexplored parts in SLAM map and commands robot base to move towards those unexplored areas.</w:t>
      </w:r>
    </w:p>
    <w:p w14:paraId="0F11B4EB" w14:textId="72019052" w:rsidR="00B65691" w:rsidRDefault="00A5080B" w:rsidP="00346D36">
      <w:pPr>
        <w:pStyle w:val="Caption"/>
        <w:jc w:val="both"/>
      </w:pPr>
      <w:r>
        <w:rPr>
          <w:noProof/>
          <w:lang w:val="en-US" w:eastAsia="en-US"/>
        </w:rPr>
        <w:drawing>
          <wp:anchor distT="0" distB="0" distL="114300" distR="114300" simplePos="0" relativeHeight="251670528" behindDoc="1" locked="0" layoutInCell="1" allowOverlap="1" wp14:anchorId="28C6E384" wp14:editId="0BF3A26A">
            <wp:simplePos x="0" y="0"/>
            <wp:positionH relativeFrom="margin">
              <wp:align>right</wp:align>
            </wp:positionH>
            <wp:positionV relativeFrom="page">
              <wp:posOffset>2648143</wp:posOffset>
            </wp:positionV>
            <wp:extent cx="5219700" cy="3543300"/>
            <wp:effectExtent l="0" t="0" r="0" b="0"/>
            <wp:wrapSquare wrapText="bothSides"/>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70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rsidR="00BA43A7">
        <w:t>The c</w:t>
      </w:r>
      <w:r w:rsidR="00B65691">
        <w:t xml:space="preserve">ommand </w:t>
      </w:r>
      <w:r w:rsidR="00BA43A7">
        <w:t>for executing</w:t>
      </w:r>
      <w:r w:rsidR="00B65691">
        <w:t xml:space="preserve"> explorer node.</w:t>
      </w:r>
    </w:p>
    <w:p w14:paraId="410A7F2B" w14:textId="36EBF53C" w:rsidR="00BC3831" w:rsidRPr="00BC3831" w:rsidRDefault="004A1A80" w:rsidP="00BC3831">
      <w:r>
        <w:t>r</w:t>
      </w:r>
      <w:r w:rsidR="006D3198">
        <w:t>oslaunch explore_lite explore.launch</w:t>
      </w:r>
    </w:p>
    <w:p w14:paraId="528F6955" w14:textId="49F88421" w:rsidR="00F10F1A" w:rsidRDefault="00795767" w:rsidP="00795767">
      <w:pPr>
        <w:pStyle w:val="Caption"/>
      </w:pPr>
      <w:bookmarkStart w:id="134" w:name="_Toc76729671"/>
      <w:r>
        <w:t>Figure: 4.</w:t>
      </w:r>
      <w:r>
        <w:fldChar w:fldCharType="begin"/>
      </w:r>
      <w:r>
        <w:instrText xml:space="preserve"> SEQ Figure:_4. \* ARABIC </w:instrText>
      </w:r>
      <w:r>
        <w:fldChar w:fldCharType="separate"/>
      </w:r>
      <w:r w:rsidR="00674E26">
        <w:rPr>
          <w:noProof/>
        </w:rPr>
        <w:t>4</w:t>
      </w:r>
      <w:r>
        <w:fldChar w:fldCharType="end"/>
      </w:r>
      <w:r w:rsidR="00B906BB">
        <w:t xml:space="preserve"> Explorer Node Command</w:t>
      </w:r>
      <w:bookmarkEnd w:id="134"/>
    </w:p>
    <w:p w14:paraId="5DF1C5BF" w14:textId="77777777" w:rsidR="00885562" w:rsidRPr="00885562" w:rsidRDefault="00885562" w:rsidP="00885562"/>
    <w:p w14:paraId="417B7A63" w14:textId="74A6B202" w:rsidR="009B0AE0" w:rsidRDefault="00F10F1A" w:rsidP="00817900">
      <w:pPr>
        <w:pStyle w:val="Caption"/>
        <w:jc w:val="both"/>
      </w:pPr>
      <w:r>
        <w:t>Figure 4.</w:t>
      </w:r>
      <w:r w:rsidR="00724268">
        <w:t>4</w:t>
      </w:r>
      <w:r>
        <w:t xml:space="preserve"> shows </w:t>
      </w:r>
      <w:r w:rsidR="003109DF">
        <w:t xml:space="preserve">node running </w:t>
      </w:r>
      <w:r>
        <w:t>explorer node.</w:t>
      </w:r>
      <w:r w:rsidR="00EA2372">
        <w:t xml:space="preserve"> Explorer node take the generated slam map form SLAM ROS node and then identifies the unexplored area in slam and place markers on it that shows that there is more place to be explored beyond that point. </w:t>
      </w:r>
      <w:r w:rsidR="00023B97">
        <w:t xml:space="preserve">Once it </w:t>
      </w:r>
      <w:r w:rsidR="008B59D1">
        <w:t>places</w:t>
      </w:r>
      <w:r w:rsidR="00023B97">
        <w:t xml:space="preserve"> markers</w:t>
      </w:r>
      <w:r w:rsidR="00CD4F97">
        <w:t xml:space="preserve"> explorer node plans a path from current position to the closest node.</w:t>
      </w:r>
    </w:p>
    <w:p w14:paraId="705A45F8" w14:textId="43C882F6" w:rsidR="003C02AA" w:rsidRPr="003C02AA" w:rsidRDefault="008D4DF1" w:rsidP="002D31D0">
      <w:pPr>
        <w:spacing w:line="240" w:lineRule="auto"/>
        <w:jc w:val="left"/>
      </w:pPr>
      <w:r>
        <w:br w:type="page"/>
      </w:r>
    </w:p>
    <w:p w14:paraId="7D5CB058" w14:textId="38EE8850" w:rsidR="003C02AA" w:rsidRDefault="003C02AA" w:rsidP="003C02AA">
      <w:pPr>
        <w:pStyle w:val="Heading4"/>
      </w:pPr>
      <w:bookmarkStart w:id="135" w:name="_Toc76735992"/>
      <w:r>
        <w:lastRenderedPageBreak/>
        <w:t>Manual Control</w:t>
      </w:r>
      <w:bookmarkEnd w:id="135"/>
    </w:p>
    <w:p w14:paraId="67E60E7C" w14:textId="5F5A1D95" w:rsidR="003C02AA" w:rsidRDefault="003C02AA" w:rsidP="003C02AA">
      <w:pPr>
        <w:pStyle w:val="Heading4"/>
        <w:numPr>
          <w:ilvl w:val="0"/>
          <w:numId w:val="0"/>
        </w:numPr>
      </w:pPr>
    </w:p>
    <w:p w14:paraId="1EFEB6A6" w14:textId="670AED54" w:rsidR="003C02AA" w:rsidRDefault="003C02AA" w:rsidP="002F3853">
      <w:pPr>
        <w:pStyle w:val="Caption"/>
        <w:jc w:val="both"/>
      </w:pPr>
      <w:r>
        <w:t>Teleop is used to control the turtlebot3 manually. It is used to control base of turtlebot3 manually.</w:t>
      </w:r>
      <w:r w:rsidR="00475735">
        <w:t xml:space="preserve"> </w:t>
      </w:r>
      <w:r>
        <w:t>Command to execute Teleop.</w:t>
      </w:r>
    </w:p>
    <w:p w14:paraId="204C0270" w14:textId="1F67A82D" w:rsidR="000C1B68" w:rsidRPr="000C1B68" w:rsidRDefault="002E4BF8" w:rsidP="000C1B68">
      <w:r>
        <w:rPr>
          <w:noProof/>
          <w:lang w:val="en-US" w:eastAsia="en-US"/>
        </w:rPr>
        <w:drawing>
          <wp:anchor distT="0" distB="0" distL="114300" distR="114300" simplePos="0" relativeHeight="251674624" behindDoc="1" locked="0" layoutInCell="1" allowOverlap="1" wp14:anchorId="1A12667E" wp14:editId="099B48B7">
            <wp:simplePos x="0" y="0"/>
            <wp:positionH relativeFrom="margin">
              <wp:align>right</wp:align>
            </wp:positionH>
            <wp:positionV relativeFrom="margin">
              <wp:posOffset>1391494</wp:posOffset>
            </wp:positionV>
            <wp:extent cx="5219700" cy="2994660"/>
            <wp:effectExtent l="0" t="0" r="0" b="0"/>
            <wp:wrapTight wrapText="bothSides">
              <wp:wrapPolygon edited="0">
                <wp:start x="0" y="0"/>
                <wp:lineTo x="0" y="21435"/>
                <wp:lineTo x="21521" y="21435"/>
                <wp:lineTo x="21521" y="0"/>
                <wp:lineTo x="0" y="0"/>
              </wp:wrapPolygon>
            </wp:wrapTight>
            <wp:docPr id="16"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lum/>
                      <a:alphaModFix/>
                    </a:blip>
                    <a:srcRect/>
                    <a:stretch>
                      <a:fillRect/>
                    </a:stretch>
                  </pic:blipFill>
                  <pic:spPr>
                    <a:xfrm>
                      <a:off x="0" y="0"/>
                      <a:ext cx="5219700" cy="2994660"/>
                    </a:xfrm>
                    <a:prstGeom prst="rect">
                      <a:avLst/>
                    </a:prstGeom>
                  </pic:spPr>
                </pic:pic>
              </a:graphicData>
            </a:graphic>
            <wp14:sizeRelH relativeFrom="margin">
              <wp14:pctWidth>0</wp14:pctWidth>
            </wp14:sizeRelH>
            <wp14:sizeRelV relativeFrom="margin">
              <wp14:pctHeight>0</wp14:pctHeight>
            </wp14:sizeRelV>
          </wp:anchor>
        </w:drawing>
      </w:r>
      <w:r w:rsidR="000C1B68">
        <w:t>roslaunch turtlebot3_teleop turtlebot3_teleop_key.launch</w:t>
      </w:r>
    </w:p>
    <w:p w14:paraId="2CB1CB7C" w14:textId="7DB18C7E" w:rsidR="003C02AA" w:rsidRDefault="0032098C" w:rsidP="0032098C">
      <w:pPr>
        <w:pStyle w:val="Caption"/>
      </w:pPr>
      <w:bookmarkStart w:id="136" w:name="_Toc76729672"/>
      <w:r>
        <w:t>Figure: 4.</w:t>
      </w:r>
      <w:r>
        <w:fldChar w:fldCharType="begin"/>
      </w:r>
      <w:r>
        <w:instrText xml:space="preserve"> SEQ Figure:_4. \* ARABIC </w:instrText>
      </w:r>
      <w:r>
        <w:fldChar w:fldCharType="separate"/>
      </w:r>
      <w:r w:rsidR="00674E26">
        <w:rPr>
          <w:noProof/>
        </w:rPr>
        <w:t>5</w:t>
      </w:r>
      <w:r>
        <w:fldChar w:fldCharType="end"/>
      </w:r>
      <w:r>
        <w:t xml:space="preserve"> </w:t>
      </w:r>
      <w:r w:rsidR="003C02AA">
        <w:t>Command to Launch Teleop</w:t>
      </w:r>
      <w:bookmarkEnd w:id="136"/>
    </w:p>
    <w:p w14:paraId="3BD821F9" w14:textId="44F90200" w:rsidR="003C02AA" w:rsidRDefault="003C02AA" w:rsidP="003C02AA">
      <w:pPr>
        <w:pStyle w:val="Heading4"/>
        <w:numPr>
          <w:ilvl w:val="0"/>
          <w:numId w:val="0"/>
        </w:numPr>
      </w:pPr>
    </w:p>
    <w:p w14:paraId="6D9C23B2" w14:textId="52D7C3DF" w:rsidR="00450218" w:rsidRDefault="003C02AA" w:rsidP="002F3853">
      <w:pPr>
        <w:pStyle w:val="Caption"/>
        <w:jc w:val="both"/>
      </w:pPr>
      <w:r>
        <w:t>Figure 4.</w:t>
      </w:r>
      <w:r w:rsidR="005A407A">
        <w:t>5</w:t>
      </w:r>
      <w:r>
        <w:t xml:space="preserve"> shows </w:t>
      </w:r>
      <w:r w:rsidR="00865888">
        <w:t>terminal</w:t>
      </w:r>
      <w:r>
        <w:t xml:space="preserve"> </w:t>
      </w:r>
      <w:r w:rsidR="00865888">
        <w:t xml:space="preserve">running </w:t>
      </w:r>
      <w:r>
        <w:t>Teleop</w:t>
      </w:r>
      <w:r w:rsidR="00865888">
        <w:t xml:space="preserve"> node</w:t>
      </w:r>
      <w:r>
        <w:t>.</w:t>
      </w:r>
      <w:r w:rsidR="00865888">
        <w:t xml:space="preserve"> Teleop node takes input from keyboard and generates a [2x1] matrix where at each index is value of speed for individual wheels of robot.</w:t>
      </w:r>
      <w:r w:rsidR="001B56A2">
        <w:t xml:space="preserve"> This data is send to OCR</w:t>
      </w:r>
      <w:r w:rsidR="00F81F1F">
        <w:t>( Open Source Controller Module)</w:t>
      </w:r>
      <w:r w:rsidR="001B56A2">
        <w:t xml:space="preserve"> which then moves the turtlebot3 in </w:t>
      </w:r>
      <w:r w:rsidR="00F81F1F">
        <w:t>environment</w:t>
      </w:r>
      <w:r w:rsidR="001B56A2">
        <w:t>.</w:t>
      </w:r>
    </w:p>
    <w:p w14:paraId="635BBE9B" w14:textId="75B6B832" w:rsidR="003C02AA" w:rsidRPr="00450218" w:rsidRDefault="00450218" w:rsidP="000F1FCD">
      <w:pPr>
        <w:spacing w:line="240" w:lineRule="auto"/>
        <w:rPr>
          <w:bCs/>
          <w:szCs w:val="20"/>
        </w:rPr>
      </w:pPr>
      <w:r>
        <w:br w:type="page"/>
      </w:r>
    </w:p>
    <w:p w14:paraId="369C29BC" w14:textId="08BC54E7" w:rsidR="00432FE7" w:rsidRDefault="00934F90" w:rsidP="005A0FD0">
      <w:pPr>
        <w:pStyle w:val="Heading4"/>
        <w:rPr>
          <w:noProof/>
        </w:rPr>
      </w:pPr>
      <w:bookmarkStart w:id="137" w:name="_Toc76735993"/>
      <w:r>
        <w:lastRenderedPageBreak/>
        <w:t>Virtual World</w:t>
      </w:r>
      <w:bookmarkEnd w:id="137"/>
    </w:p>
    <w:p w14:paraId="46CAE14E" w14:textId="63B6E01E" w:rsidR="00432FE7" w:rsidRDefault="00432FE7" w:rsidP="005A0FD0">
      <w:pPr>
        <w:pStyle w:val="Heading4"/>
        <w:numPr>
          <w:ilvl w:val="0"/>
          <w:numId w:val="0"/>
        </w:numPr>
        <w:rPr>
          <w:noProof/>
        </w:rPr>
      </w:pPr>
    </w:p>
    <w:p w14:paraId="1709F85A" w14:textId="56D3B5C8" w:rsidR="0088638C" w:rsidRDefault="00432FE7" w:rsidP="002F3853">
      <w:pPr>
        <w:pStyle w:val="Caption"/>
        <w:jc w:val="both"/>
        <w:rPr>
          <w:noProof/>
        </w:rPr>
      </w:pPr>
      <w:r>
        <w:rPr>
          <w:noProof/>
        </w:rPr>
        <w:t>Gazebo was used to run simulations for exploring envoirnment</w:t>
      </w:r>
      <w:r w:rsidR="002962C7">
        <w:rPr>
          <w:noProof/>
        </w:rPr>
        <w:t>.</w:t>
      </w:r>
    </w:p>
    <w:p w14:paraId="60705894" w14:textId="7D41E16A" w:rsidR="000F7CD7" w:rsidRPr="000F7CD7" w:rsidRDefault="000F7CD7" w:rsidP="005A0FD0"/>
    <w:p w14:paraId="4BA851C5" w14:textId="3BF3A73B" w:rsidR="0088638C" w:rsidRDefault="0088638C" w:rsidP="007D5A9F">
      <w:pPr>
        <w:pStyle w:val="Caption"/>
        <w:jc w:val="both"/>
        <w:rPr>
          <w:noProof/>
        </w:rPr>
      </w:pPr>
      <w:r>
        <w:rPr>
          <w:noProof/>
        </w:rPr>
        <w:t>The command to execute simulation in Gazebo.</w:t>
      </w:r>
    </w:p>
    <w:p w14:paraId="0D63437A" w14:textId="09E0E853" w:rsidR="00CB2EB6" w:rsidRPr="00CB2EB6" w:rsidRDefault="00CB2EB6" w:rsidP="00CB2EB6">
      <w:r>
        <w:t xml:space="preserve">roslaunch turtlebot3_gazebo turtlebot3_house.launch </w:t>
      </w:r>
    </w:p>
    <w:p w14:paraId="6B676333" w14:textId="0BE021CA" w:rsidR="00C7060E" w:rsidRDefault="00C7060E" w:rsidP="007307A6">
      <w:pPr>
        <w:pStyle w:val="Caption"/>
      </w:pPr>
      <w:r>
        <w:rPr>
          <w:noProof/>
          <w:lang w:val="en-US" w:eastAsia="en-US"/>
        </w:rPr>
        <w:drawing>
          <wp:inline distT="0" distB="0" distL="0" distR="0" wp14:anchorId="2A77D857" wp14:editId="79A93B71">
            <wp:extent cx="5219700" cy="3543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9700" cy="3543300"/>
                    </a:xfrm>
                    <a:prstGeom prst="rect">
                      <a:avLst/>
                    </a:prstGeom>
                    <a:noFill/>
                    <a:ln>
                      <a:noFill/>
                    </a:ln>
                  </pic:spPr>
                </pic:pic>
              </a:graphicData>
            </a:graphic>
          </wp:inline>
        </w:drawing>
      </w:r>
    </w:p>
    <w:p w14:paraId="108561BA" w14:textId="3C87E955" w:rsidR="00C7060E" w:rsidRDefault="00DE57B5" w:rsidP="00DE57B5">
      <w:pPr>
        <w:pStyle w:val="Caption"/>
      </w:pPr>
      <w:bookmarkStart w:id="138" w:name="_Toc76729673"/>
      <w:r>
        <w:t>Figure: 4.</w:t>
      </w:r>
      <w:r>
        <w:fldChar w:fldCharType="begin"/>
      </w:r>
      <w:r>
        <w:instrText xml:space="preserve"> SEQ Figure:_4. \* ARABIC </w:instrText>
      </w:r>
      <w:r>
        <w:fldChar w:fldCharType="separate"/>
      </w:r>
      <w:r w:rsidR="00674E26">
        <w:rPr>
          <w:noProof/>
        </w:rPr>
        <w:t>6</w:t>
      </w:r>
      <w:r>
        <w:fldChar w:fldCharType="end"/>
      </w:r>
      <w:r>
        <w:t xml:space="preserve"> </w:t>
      </w:r>
      <w:r w:rsidR="00C7060E">
        <w:t>Launching World in Gazebo</w:t>
      </w:r>
      <w:bookmarkEnd w:id="138"/>
    </w:p>
    <w:p w14:paraId="450F4575" w14:textId="77777777" w:rsidR="00B8130B" w:rsidRPr="00B8130B" w:rsidRDefault="00B8130B" w:rsidP="00B8130B"/>
    <w:p w14:paraId="19937465" w14:textId="5F969B98" w:rsidR="00903158" w:rsidRDefault="005872E2" w:rsidP="00E7292F">
      <w:pPr>
        <w:pStyle w:val="Caption"/>
        <w:jc w:val="both"/>
      </w:pPr>
      <w:r>
        <w:t>Figure 4.</w:t>
      </w:r>
      <w:r w:rsidR="00EB03FE">
        <w:t>6</w:t>
      </w:r>
      <w:r>
        <w:t xml:space="preserve"> shows the </w:t>
      </w:r>
      <w:r w:rsidR="00CB2EB6">
        <w:t>terminal running a virtual world in gazebo</w:t>
      </w:r>
      <w:r>
        <w:t>.</w:t>
      </w:r>
      <w:r w:rsidR="00CB2EB6">
        <w:t xml:space="preserve"> Gazebo is a tool used for virtualization, gazebo turtlebot3 simulation is used to simulation ROS SLAM, explorer and move_base node.</w:t>
      </w:r>
    </w:p>
    <w:p w14:paraId="30CD4CDE" w14:textId="6C57BE2A" w:rsidR="003C02AA" w:rsidRDefault="000D6C3A" w:rsidP="003C02AA">
      <w:pPr>
        <w:jc w:val="left"/>
        <w:rPr>
          <w:b/>
          <w:bCs/>
          <w:noProof/>
          <w:lang w:val="en-US" w:eastAsia="en-US"/>
        </w:rPr>
      </w:pPr>
      <w:r>
        <w:rPr>
          <w:b/>
          <w:bCs/>
          <w:noProof/>
          <w:lang w:val="en-US" w:eastAsia="en-US"/>
        </w:rPr>
        <w:lastRenderedPageBreak/>
        <w:drawing>
          <wp:anchor distT="0" distB="0" distL="114300" distR="114300" simplePos="0" relativeHeight="251671552" behindDoc="1" locked="0" layoutInCell="1" allowOverlap="1" wp14:anchorId="61BB8388" wp14:editId="4BC93606">
            <wp:simplePos x="0" y="0"/>
            <wp:positionH relativeFrom="margin">
              <wp:align>left</wp:align>
            </wp:positionH>
            <wp:positionV relativeFrom="margin">
              <wp:posOffset>65185</wp:posOffset>
            </wp:positionV>
            <wp:extent cx="5219700" cy="2676525"/>
            <wp:effectExtent l="0" t="0" r="0" b="9525"/>
            <wp:wrapTight wrapText="bothSides">
              <wp:wrapPolygon edited="0">
                <wp:start x="0" y="0"/>
                <wp:lineTo x="0" y="21523"/>
                <wp:lineTo x="21521" y="21523"/>
                <wp:lineTo x="2152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9700" cy="2676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8E00B5" w14:textId="5BE6B7AE" w:rsidR="003C02AA" w:rsidRDefault="006B7370" w:rsidP="006B7370">
      <w:pPr>
        <w:pStyle w:val="Caption"/>
      </w:pPr>
      <w:bookmarkStart w:id="139" w:name="_Toc76729674"/>
      <w:r>
        <w:t>Figure: 4.</w:t>
      </w:r>
      <w:r>
        <w:fldChar w:fldCharType="begin"/>
      </w:r>
      <w:r>
        <w:instrText xml:space="preserve"> SEQ Figure:_4. \* ARABIC </w:instrText>
      </w:r>
      <w:r>
        <w:fldChar w:fldCharType="separate"/>
      </w:r>
      <w:r w:rsidR="00674E26">
        <w:rPr>
          <w:noProof/>
        </w:rPr>
        <w:t>7</w:t>
      </w:r>
      <w:r>
        <w:fldChar w:fldCharType="end"/>
      </w:r>
      <w:r>
        <w:t xml:space="preserve"> </w:t>
      </w:r>
      <w:r w:rsidR="000D6C3A">
        <w:t>Simulation</w:t>
      </w:r>
      <w:r w:rsidR="003C02AA">
        <w:t xml:space="preserve"> in Gazebo</w:t>
      </w:r>
      <w:bookmarkEnd w:id="139"/>
    </w:p>
    <w:p w14:paraId="45CDB255" w14:textId="5040610A" w:rsidR="003C02AA" w:rsidRPr="003C02AA" w:rsidRDefault="003C02AA" w:rsidP="003C02AA"/>
    <w:p w14:paraId="141D3D7C" w14:textId="321F8FB1" w:rsidR="003C02AA" w:rsidRDefault="003C02AA" w:rsidP="00974A60">
      <w:pPr>
        <w:pStyle w:val="Caption"/>
        <w:jc w:val="both"/>
      </w:pPr>
      <w:r>
        <w:t>Figure 4.</w:t>
      </w:r>
      <w:r w:rsidR="005D798B">
        <w:t>7</w:t>
      </w:r>
      <w:r>
        <w:t xml:space="preserve"> shows </w:t>
      </w:r>
      <w:r w:rsidR="000D6C3A">
        <w:t>the turtlebot3 simulation in gazebo</w:t>
      </w:r>
      <w:r>
        <w:t>.</w:t>
      </w:r>
      <w:r w:rsidR="000D6C3A">
        <w:t xml:space="preserve"> A house with multiple rooms was used to test the exploration functionality of turtlebot3, this house</w:t>
      </w:r>
      <w:r w:rsidR="00C50449">
        <w:t xml:space="preserve"> consisted of five rooms that were connected. This environment</w:t>
      </w:r>
      <w:r w:rsidR="000D6C3A">
        <w:t xml:space="preserve"> was used to test if turtlebot3 was able to explore complete house and generate SLAM map. </w:t>
      </w:r>
    </w:p>
    <w:p w14:paraId="1418A430" w14:textId="07672C95" w:rsidR="003D369A" w:rsidRDefault="003D369A" w:rsidP="005A0FD0">
      <w:pPr>
        <w:pStyle w:val="Heading4"/>
        <w:numPr>
          <w:ilvl w:val="0"/>
          <w:numId w:val="0"/>
        </w:numPr>
      </w:pPr>
    </w:p>
    <w:p w14:paraId="1C25FC44" w14:textId="784B6FA7" w:rsidR="00F92DC8" w:rsidRDefault="00F92DC8" w:rsidP="00F92DC8"/>
    <w:p w14:paraId="0107474B" w14:textId="77777777" w:rsidR="00F92DC8" w:rsidRPr="00F92DC8" w:rsidRDefault="00F92DC8" w:rsidP="00F92DC8"/>
    <w:p w14:paraId="164520D2" w14:textId="30320805" w:rsidR="00FC226B" w:rsidRDefault="003D369A" w:rsidP="005A0FD0">
      <w:pPr>
        <w:pStyle w:val="Heading3"/>
        <w:rPr>
          <w:noProof/>
        </w:rPr>
      </w:pPr>
      <w:bookmarkStart w:id="140" w:name="_Toc76735994"/>
      <w:r>
        <w:t>Hardware</w:t>
      </w:r>
      <w:bookmarkEnd w:id="140"/>
    </w:p>
    <w:p w14:paraId="39EF8D3A" w14:textId="77777777" w:rsidR="00FC226B" w:rsidRDefault="00FC226B" w:rsidP="005A0FD0">
      <w:pPr>
        <w:pStyle w:val="Heading3"/>
        <w:numPr>
          <w:ilvl w:val="0"/>
          <w:numId w:val="0"/>
        </w:numPr>
      </w:pPr>
    </w:p>
    <w:p w14:paraId="46673046" w14:textId="79B07AFC" w:rsidR="00C13157" w:rsidRDefault="00FC226B" w:rsidP="00BE4D60">
      <w:pPr>
        <w:pStyle w:val="Caption"/>
        <w:jc w:val="both"/>
      </w:pPr>
      <w:r>
        <w:t>Implementation on hardware is done using turtlebot3 and Arduino using MQ-7, MQ-135, KY-011 and MQ-2 sensor for gathering environmental data.</w:t>
      </w:r>
    </w:p>
    <w:p w14:paraId="026AFDB4" w14:textId="5D938215" w:rsidR="00952681" w:rsidRDefault="00952681" w:rsidP="00952681"/>
    <w:p w14:paraId="7EF25976" w14:textId="325F020C" w:rsidR="00952681" w:rsidRDefault="00952681" w:rsidP="00952681"/>
    <w:p w14:paraId="01DE5BB5" w14:textId="5DA73D97" w:rsidR="00AC5EF3" w:rsidRDefault="00AC5EF3">
      <w:pPr>
        <w:spacing w:line="240" w:lineRule="auto"/>
        <w:jc w:val="left"/>
      </w:pPr>
      <w:r>
        <w:br w:type="page"/>
      </w:r>
    </w:p>
    <w:p w14:paraId="73F2BCA5" w14:textId="77777777" w:rsidR="00952681" w:rsidRPr="00952681" w:rsidRDefault="00952681" w:rsidP="00952681"/>
    <w:p w14:paraId="5A13E1EA" w14:textId="77777777" w:rsidR="00C13157" w:rsidRDefault="00C13157" w:rsidP="00C13157">
      <w:pPr>
        <w:pStyle w:val="Heading4"/>
      </w:pPr>
      <w:bookmarkStart w:id="141" w:name="_Toc76735995"/>
      <w:r>
        <w:t>ROS Core</w:t>
      </w:r>
      <w:bookmarkEnd w:id="141"/>
    </w:p>
    <w:p w14:paraId="47CEC046" w14:textId="77777777" w:rsidR="00C13157" w:rsidRDefault="00C13157" w:rsidP="00C13157">
      <w:pPr>
        <w:pStyle w:val="Heading4"/>
        <w:numPr>
          <w:ilvl w:val="0"/>
          <w:numId w:val="0"/>
        </w:numPr>
      </w:pPr>
    </w:p>
    <w:p w14:paraId="24989C2C" w14:textId="47EDCB18" w:rsidR="00C13157" w:rsidRDefault="00C13157" w:rsidP="005C5839">
      <w:pPr>
        <w:pStyle w:val="Caption"/>
        <w:jc w:val="both"/>
      </w:pPr>
      <w:r>
        <w:t xml:space="preserve">ROS core is required when implementing </w:t>
      </w:r>
      <w:r w:rsidR="003B2CE0">
        <w:t xml:space="preserve">complete solution </w:t>
      </w:r>
      <w:r>
        <w:t>on hardware. ROS core is the master that allows communication between multiple ROS nodes. Simulation in gazebo launches a false master node within it thus eliminating need for ROS Core.</w:t>
      </w:r>
      <w:r w:rsidR="00AC5EF3">
        <w:t xml:space="preserve"> </w:t>
      </w:r>
      <w:r>
        <w:t>Command to execute ROS Core.</w:t>
      </w:r>
    </w:p>
    <w:p w14:paraId="745F8B45" w14:textId="0EEE0DAF" w:rsidR="00AC5EF3" w:rsidRPr="00AC5EF3" w:rsidRDefault="00374E12" w:rsidP="00AC5EF3">
      <w:r>
        <w:t>roscore</w:t>
      </w:r>
    </w:p>
    <w:p w14:paraId="499D1EDF" w14:textId="77777777" w:rsidR="00C13157" w:rsidRPr="00C13157" w:rsidRDefault="00C13157" w:rsidP="00C13157"/>
    <w:p w14:paraId="2BE5963C" w14:textId="77777777" w:rsidR="00EF0A7B" w:rsidRDefault="00157B17" w:rsidP="008927FA">
      <w:pPr>
        <w:pStyle w:val="Caption"/>
        <w:jc w:val="both"/>
      </w:pPr>
      <w:r w:rsidRPr="00157B17">
        <w:rPr>
          <w:noProof/>
          <w:lang w:val="en-US" w:eastAsia="en-US"/>
        </w:rPr>
        <w:drawing>
          <wp:inline distT="0" distB="0" distL="0" distR="0" wp14:anchorId="0C03E839" wp14:editId="3C36927D">
            <wp:extent cx="5221605" cy="3127256"/>
            <wp:effectExtent l="0" t="0" r="0" b="0"/>
            <wp:docPr id="15" name="Picture 15" descr="C:\Users\Sayam\Downloads\Hardware\Screenshot from 2021-06-30 12-23-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yam\Downloads\Hardware\Screenshot from 2021-06-30 12-23-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21605" cy="3127256"/>
                    </a:xfrm>
                    <a:prstGeom prst="rect">
                      <a:avLst/>
                    </a:prstGeom>
                    <a:noFill/>
                    <a:ln>
                      <a:noFill/>
                    </a:ln>
                  </pic:spPr>
                </pic:pic>
              </a:graphicData>
            </a:graphic>
          </wp:inline>
        </w:drawing>
      </w:r>
    </w:p>
    <w:p w14:paraId="2BCB43C5" w14:textId="0049B92D" w:rsidR="001D7F48" w:rsidRDefault="00032F25" w:rsidP="00032F25">
      <w:pPr>
        <w:pStyle w:val="Caption"/>
      </w:pPr>
      <w:bookmarkStart w:id="142" w:name="_Toc76729675"/>
      <w:r>
        <w:t>Figure: 4.</w:t>
      </w:r>
      <w:r>
        <w:fldChar w:fldCharType="begin"/>
      </w:r>
      <w:r>
        <w:instrText xml:space="preserve"> SEQ Figure:_4. \* ARABIC </w:instrText>
      </w:r>
      <w:r>
        <w:fldChar w:fldCharType="separate"/>
      </w:r>
      <w:r w:rsidR="00674E26">
        <w:rPr>
          <w:noProof/>
        </w:rPr>
        <w:t>8</w:t>
      </w:r>
      <w:r>
        <w:fldChar w:fldCharType="end"/>
      </w:r>
      <w:r>
        <w:t xml:space="preserve"> </w:t>
      </w:r>
      <w:r w:rsidR="00EF0A7B">
        <w:t>ROS Core Launch Command</w:t>
      </w:r>
      <w:bookmarkEnd w:id="142"/>
    </w:p>
    <w:p w14:paraId="5E6B9F16" w14:textId="77777777" w:rsidR="009545E7" w:rsidRPr="009545E7" w:rsidRDefault="009545E7" w:rsidP="009545E7"/>
    <w:p w14:paraId="4F8CEC47" w14:textId="0F403452" w:rsidR="00CB135D" w:rsidRDefault="001D7F48" w:rsidP="00BE4D60">
      <w:pPr>
        <w:pStyle w:val="Caption"/>
        <w:jc w:val="both"/>
      </w:pPr>
      <w:r>
        <w:t>Figure 4.</w:t>
      </w:r>
      <w:r w:rsidR="00AE407F">
        <w:t>8</w:t>
      </w:r>
      <w:r>
        <w:t xml:space="preserve"> shows command to </w:t>
      </w:r>
      <w:r w:rsidR="00896FE6">
        <w:t>terminal running</w:t>
      </w:r>
      <w:r>
        <w:t xml:space="preserve"> ROS Core</w:t>
      </w:r>
      <w:r w:rsidR="00896FE6">
        <w:t xml:space="preserve"> it allows multiple ROS node to communicate and exchange data with each other.</w:t>
      </w:r>
      <w:r w:rsidR="00A03C8E">
        <w:t xml:space="preserve"> Each ROS node generates a data and pass it to master node then which ever nodes requires that data communicate with master node and obtain it.</w:t>
      </w:r>
    </w:p>
    <w:p w14:paraId="76A539C4" w14:textId="77777777" w:rsidR="00CB135D" w:rsidRDefault="00CB135D" w:rsidP="001D7F48">
      <w:pPr>
        <w:pStyle w:val="Heading4"/>
        <w:numPr>
          <w:ilvl w:val="0"/>
          <w:numId w:val="0"/>
        </w:numPr>
        <w:rPr>
          <w:b w:val="0"/>
        </w:rPr>
      </w:pPr>
    </w:p>
    <w:p w14:paraId="521E6F85" w14:textId="77777777" w:rsidR="00CB135D" w:rsidRDefault="00CB135D" w:rsidP="001D7F48">
      <w:pPr>
        <w:pStyle w:val="Heading4"/>
        <w:numPr>
          <w:ilvl w:val="0"/>
          <w:numId w:val="0"/>
        </w:numPr>
        <w:rPr>
          <w:b w:val="0"/>
        </w:rPr>
      </w:pPr>
    </w:p>
    <w:p w14:paraId="3701704C" w14:textId="59091425" w:rsidR="00CB135D" w:rsidRDefault="00CB135D" w:rsidP="001D7F48">
      <w:pPr>
        <w:pStyle w:val="Heading4"/>
        <w:numPr>
          <w:ilvl w:val="0"/>
          <w:numId w:val="0"/>
        </w:numPr>
        <w:rPr>
          <w:b w:val="0"/>
        </w:rPr>
      </w:pPr>
    </w:p>
    <w:p w14:paraId="02FD04B1" w14:textId="5306D02C" w:rsidR="00C13157" w:rsidRDefault="00C13157" w:rsidP="00C13157">
      <w:pPr>
        <w:pStyle w:val="Heading4"/>
      </w:pPr>
      <w:bookmarkStart w:id="143" w:name="_Toc76735996"/>
      <w:r>
        <w:t>SLAM,</w:t>
      </w:r>
      <w:r w:rsidR="00387D2D">
        <w:t xml:space="preserve"> Navigation, </w:t>
      </w:r>
      <w:r>
        <w:t>Environment Exploration</w:t>
      </w:r>
      <w:r w:rsidR="00387D2D">
        <w:t xml:space="preserve"> and Manual Control</w:t>
      </w:r>
      <w:bookmarkEnd w:id="143"/>
    </w:p>
    <w:p w14:paraId="3FA99FFD" w14:textId="27114B64" w:rsidR="00C13157" w:rsidRPr="00C13157" w:rsidRDefault="00C13157" w:rsidP="00C13157">
      <w:pPr>
        <w:pStyle w:val="Heading4"/>
        <w:numPr>
          <w:ilvl w:val="0"/>
          <w:numId w:val="0"/>
        </w:numPr>
        <w:rPr>
          <w:b w:val="0"/>
        </w:rPr>
      </w:pPr>
    </w:p>
    <w:p w14:paraId="7D9ED701" w14:textId="0A2FB8F3" w:rsidR="00E422AA" w:rsidRDefault="00C13157" w:rsidP="00BE4D60">
      <w:pPr>
        <w:pStyle w:val="Caption"/>
        <w:jc w:val="both"/>
      </w:pPr>
      <w:r w:rsidRPr="00C13157">
        <w:t>See section 4.2.1, 4.2.2, 4.2.3</w:t>
      </w:r>
      <w:r w:rsidR="002D2907">
        <w:t xml:space="preserve"> and 4.2.4</w:t>
      </w:r>
      <w:r w:rsidRPr="00C13157">
        <w:t xml:space="preserve"> to see SLAM, Navig</w:t>
      </w:r>
      <w:r w:rsidR="000622FD">
        <w:t xml:space="preserve">ation, </w:t>
      </w:r>
      <w:r w:rsidRPr="00C13157">
        <w:t>Environment Exploration</w:t>
      </w:r>
      <w:r>
        <w:t xml:space="preserve"> </w:t>
      </w:r>
      <w:r w:rsidR="000622FD">
        <w:t>and Manual Control.</w:t>
      </w:r>
    </w:p>
    <w:p w14:paraId="66369104" w14:textId="56662A2E" w:rsidR="00715968" w:rsidRDefault="00715968">
      <w:pPr>
        <w:spacing w:line="240" w:lineRule="auto"/>
        <w:jc w:val="left"/>
      </w:pPr>
    </w:p>
    <w:p w14:paraId="2C536E17" w14:textId="5055FA16" w:rsidR="00715968" w:rsidRDefault="00715968">
      <w:pPr>
        <w:spacing w:line="240" w:lineRule="auto"/>
        <w:jc w:val="left"/>
      </w:pPr>
    </w:p>
    <w:p w14:paraId="27AA8C3C" w14:textId="7AC87427" w:rsidR="002403E6" w:rsidRDefault="00E422AA" w:rsidP="00E422AA">
      <w:pPr>
        <w:pStyle w:val="Heading4"/>
      </w:pPr>
      <w:bookmarkStart w:id="144" w:name="_Toc76735997"/>
      <w:r>
        <w:t xml:space="preserve">Connecting with </w:t>
      </w:r>
      <w:r w:rsidR="002403E6">
        <w:t>TURTLEBOT</w:t>
      </w:r>
      <w:bookmarkEnd w:id="144"/>
    </w:p>
    <w:p w14:paraId="0E344067" w14:textId="31A0A3E6" w:rsidR="00B4563D" w:rsidRDefault="00B4563D" w:rsidP="00B4563D">
      <w:pPr>
        <w:pStyle w:val="Heading4"/>
        <w:numPr>
          <w:ilvl w:val="0"/>
          <w:numId w:val="0"/>
        </w:numPr>
      </w:pPr>
    </w:p>
    <w:p w14:paraId="402ED5ED" w14:textId="5B745760" w:rsidR="00B4563D" w:rsidRDefault="00B4563D" w:rsidP="00BE4D60">
      <w:pPr>
        <w:pStyle w:val="Caption"/>
        <w:jc w:val="both"/>
      </w:pPr>
      <w:r>
        <w:t>Below is the command to establish connection with turtlebot3.</w:t>
      </w:r>
    </w:p>
    <w:p w14:paraId="0954BA92" w14:textId="11E05016" w:rsidR="005362C0" w:rsidRPr="001E28DB" w:rsidRDefault="007D22A6" w:rsidP="001E28DB">
      <w:pPr>
        <w:pStyle w:val="Caption"/>
      </w:pPr>
      <w:r>
        <w:rPr>
          <w:noProof/>
          <w:lang w:val="en-US" w:eastAsia="en-US"/>
        </w:rPr>
        <w:drawing>
          <wp:anchor distT="0" distB="0" distL="114300" distR="114300" simplePos="0" relativeHeight="251680768" behindDoc="1" locked="0" layoutInCell="1" allowOverlap="1" wp14:anchorId="23C0D0B2" wp14:editId="382DA8E7">
            <wp:simplePos x="0" y="0"/>
            <wp:positionH relativeFrom="margin">
              <wp:posOffset>284925</wp:posOffset>
            </wp:positionH>
            <wp:positionV relativeFrom="margin">
              <wp:posOffset>3206513</wp:posOffset>
            </wp:positionV>
            <wp:extent cx="4627245" cy="2935605"/>
            <wp:effectExtent l="0" t="0" r="1905" b="0"/>
            <wp:wrapTight wrapText="bothSides">
              <wp:wrapPolygon edited="0">
                <wp:start x="0" y="0"/>
                <wp:lineTo x="0" y="21446"/>
                <wp:lineTo x="21520" y="21446"/>
                <wp:lineTo x="21520" y="0"/>
                <wp:lineTo x="0" y="0"/>
              </wp:wrapPolygon>
            </wp:wrapTight>
            <wp:docPr id="2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lum/>
                      <a:alphaModFix/>
                    </a:blip>
                    <a:srcRect/>
                    <a:stretch>
                      <a:fillRect/>
                    </a:stretch>
                  </pic:blipFill>
                  <pic:spPr>
                    <a:xfrm>
                      <a:off x="0" y="0"/>
                      <a:ext cx="4627245" cy="2935605"/>
                    </a:xfrm>
                    <a:prstGeom prst="rect">
                      <a:avLst/>
                    </a:prstGeom>
                  </pic:spPr>
                </pic:pic>
              </a:graphicData>
            </a:graphic>
            <wp14:sizeRelH relativeFrom="margin">
              <wp14:pctWidth>0</wp14:pctWidth>
            </wp14:sizeRelH>
            <wp14:sizeRelV relativeFrom="margin">
              <wp14:pctHeight>0</wp14:pctHeight>
            </wp14:sizeRelV>
          </wp:anchor>
        </w:drawing>
      </w:r>
    </w:p>
    <w:p w14:paraId="1451A42E" w14:textId="5459BE24" w:rsidR="000D6D5F" w:rsidRPr="001E28DB" w:rsidRDefault="001E28DB" w:rsidP="001E28DB">
      <w:pPr>
        <w:pStyle w:val="Caption"/>
      </w:pPr>
      <w:bookmarkStart w:id="145" w:name="_Toc76729676"/>
      <w:r>
        <w:t>Figure: 4.</w:t>
      </w:r>
      <w:r>
        <w:fldChar w:fldCharType="begin"/>
      </w:r>
      <w:r>
        <w:instrText xml:space="preserve"> SEQ Figure:_4. \* ARABIC </w:instrText>
      </w:r>
      <w:r>
        <w:fldChar w:fldCharType="separate"/>
      </w:r>
      <w:r w:rsidR="00674E26">
        <w:rPr>
          <w:noProof/>
        </w:rPr>
        <w:t>9</w:t>
      </w:r>
      <w:r>
        <w:fldChar w:fldCharType="end"/>
      </w:r>
      <w:r>
        <w:t xml:space="preserve"> </w:t>
      </w:r>
      <w:r w:rsidR="00DD52CB" w:rsidRPr="001E28DB">
        <w:t>Establish Connection with Turtlebot</w:t>
      </w:r>
      <w:bookmarkEnd w:id="145"/>
    </w:p>
    <w:p w14:paraId="16A927A2" w14:textId="740DFE87" w:rsidR="005C0602" w:rsidRPr="005C0602" w:rsidRDefault="005C0602" w:rsidP="005C0602"/>
    <w:p w14:paraId="0E9908C4" w14:textId="314E38F8" w:rsidR="005C0602" w:rsidRDefault="000D6D5F" w:rsidP="00BE4D60">
      <w:pPr>
        <w:pStyle w:val="Caption"/>
        <w:jc w:val="both"/>
      </w:pPr>
      <w:r>
        <w:t>Figure 4.</w:t>
      </w:r>
      <w:r w:rsidR="00293FF1">
        <w:t>9</w:t>
      </w:r>
      <w:r>
        <w:t xml:space="preserve"> shows </w:t>
      </w:r>
      <w:r w:rsidR="002A2A32">
        <w:t>remote termina</w:t>
      </w:r>
      <w:r w:rsidR="00C35B0C">
        <w:t>l</w:t>
      </w:r>
      <w:r w:rsidR="002A2A32">
        <w:t xml:space="preserve"> connection to turtlebot3, a lot of data is generated at turtlebot3 in order to obtain data from turtlebot3 a remote connection is used to exchange data.</w:t>
      </w:r>
    </w:p>
    <w:p w14:paraId="5D5DD4EE" w14:textId="74271FA3" w:rsidR="009C395A" w:rsidRDefault="005C0602" w:rsidP="00944D50">
      <w:pPr>
        <w:spacing w:line="240" w:lineRule="auto"/>
        <w:jc w:val="left"/>
      </w:pPr>
      <w:r>
        <w:br w:type="page"/>
      </w:r>
    </w:p>
    <w:p w14:paraId="63FFE2EA" w14:textId="001A0018" w:rsidR="009C395A" w:rsidRDefault="009C395A" w:rsidP="009C395A">
      <w:pPr>
        <w:pStyle w:val="Heading4"/>
      </w:pPr>
      <w:bookmarkStart w:id="146" w:name="_Toc76735998"/>
      <w:r>
        <w:lastRenderedPageBreak/>
        <w:t>Environmental Data</w:t>
      </w:r>
      <w:bookmarkEnd w:id="146"/>
    </w:p>
    <w:p w14:paraId="308B0289" w14:textId="15FF8C9B" w:rsidR="009C395A" w:rsidRDefault="009C395A" w:rsidP="009C395A"/>
    <w:p w14:paraId="07C1CDAF" w14:textId="1287EE6F" w:rsidR="009C395A" w:rsidRDefault="0048105D" w:rsidP="0052378E">
      <w:pPr>
        <w:pStyle w:val="Caption"/>
        <w:jc w:val="both"/>
      </w:pPr>
      <w:r>
        <w:t>Environmental data is collected using Arduino and ESP8266 D1 R1 board. Arduino is responsible for reading data from sensors and send it to esp8266 board so it could upload it to firebase from there it is fetched from an android application.</w:t>
      </w:r>
    </w:p>
    <w:p w14:paraId="6394C0B1" w14:textId="55BBE0D5" w:rsidR="0048105D" w:rsidRDefault="0048105D" w:rsidP="009C395A"/>
    <w:p w14:paraId="025E189F" w14:textId="451C9CF1" w:rsidR="002456B0" w:rsidRDefault="002456B0" w:rsidP="00A2235A">
      <w:pPr>
        <w:pStyle w:val="Caption"/>
        <w:jc w:val="both"/>
      </w:pPr>
      <w:r>
        <w:t>Circuit Diagram of sensors is shown below.</w:t>
      </w:r>
    </w:p>
    <w:p w14:paraId="15E9C68B" w14:textId="77777777" w:rsidR="004E65AA" w:rsidRDefault="004E65AA">
      <w:pPr>
        <w:spacing w:line="240" w:lineRule="auto"/>
        <w:jc w:val="left"/>
      </w:pPr>
    </w:p>
    <w:p w14:paraId="7860A964" w14:textId="77777777" w:rsidR="004E65AA" w:rsidRDefault="004E65AA">
      <w:pPr>
        <w:spacing w:line="240" w:lineRule="auto"/>
        <w:jc w:val="left"/>
      </w:pPr>
    </w:p>
    <w:p w14:paraId="112169D1" w14:textId="77777777" w:rsidR="004E65AA" w:rsidRDefault="004E65AA">
      <w:pPr>
        <w:spacing w:line="240" w:lineRule="auto"/>
        <w:jc w:val="left"/>
      </w:pPr>
    </w:p>
    <w:p w14:paraId="79B20AE7" w14:textId="77777777" w:rsidR="004E65AA" w:rsidRDefault="004E65AA">
      <w:pPr>
        <w:spacing w:line="240" w:lineRule="auto"/>
        <w:jc w:val="left"/>
      </w:pPr>
    </w:p>
    <w:p w14:paraId="006B1D89" w14:textId="77777777" w:rsidR="004E65AA" w:rsidRDefault="004E65AA">
      <w:pPr>
        <w:spacing w:line="240" w:lineRule="auto"/>
        <w:jc w:val="left"/>
      </w:pPr>
    </w:p>
    <w:p w14:paraId="6D5CB9DD" w14:textId="77777777" w:rsidR="004E65AA" w:rsidRDefault="004E65AA">
      <w:pPr>
        <w:spacing w:line="240" w:lineRule="auto"/>
        <w:jc w:val="left"/>
      </w:pPr>
    </w:p>
    <w:p w14:paraId="2A7EFDAA" w14:textId="77777777" w:rsidR="004E65AA" w:rsidRDefault="004E65AA">
      <w:pPr>
        <w:spacing w:line="240" w:lineRule="auto"/>
        <w:jc w:val="left"/>
      </w:pPr>
    </w:p>
    <w:p w14:paraId="05D1D9F2" w14:textId="77777777" w:rsidR="004E65AA" w:rsidRDefault="004E65AA">
      <w:pPr>
        <w:spacing w:line="240" w:lineRule="auto"/>
        <w:jc w:val="left"/>
      </w:pPr>
    </w:p>
    <w:p w14:paraId="2531D964" w14:textId="77777777" w:rsidR="004E65AA" w:rsidRDefault="004E65AA">
      <w:pPr>
        <w:spacing w:line="240" w:lineRule="auto"/>
        <w:jc w:val="left"/>
      </w:pPr>
    </w:p>
    <w:p w14:paraId="7CFC116C" w14:textId="77777777" w:rsidR="004E65AA" w:rsidRDefault="004E65AA">
      <w:pPr>
        <w:spacing w:line="240" w:lineRule="auto"/>
        <w:jc w:val="left"/>
      </w:pPr>
    </w:p>
    <w:p w14:paraId="309B83B8" w14:textId="77777777" w:rsidR="004E65AA" w:rsidRDefault="004E65AA">
      <w:pPr>
        <w:spacing w:line="240" w:lineRule="auto"/>
        <w:jc w:val="left"/>
      </w:pPr>
    </w:p>
    <w:p w14:paraId="2C174BA2" w14:textId="77777777" w:rsidR="004E65AA" w:rsidRDefault="004E65AA">
      <w:pPr>
        <w:spacing w:line="240" w:lineRule="auto"/>
        <w:jc w:val="left"/>
      </w:pPr>
    </w:p>
    <w:p w14:paraId="3C63C522" w14:textId="77777777" w:rsidR="004E65AA" w:rsidRDefault="004E65AA">
      <w:pPr>
        <w:spacing w:line="240" w:lineRule="auto"/>
        <w:jc w:val="left"/>
      </w:pPr>
    </w:p>
    <w:p w14:paraId="28573FF5" w14:textId="77777777" w:rsidR="004E65AA" w:rsidRDefault="004E65AA">
      <w:pPr>
        <w:spacing w:line="240" w:lineRule="auto"/>
        <w:jc w:val="left"/>
      </w:pPr>
    </w:p>
    <w:p w14:paraId="6C08545E" w14:textId="77777777" w:rsidR="004E65AA" w:rsidRDefault="004E65AA">
      <w:pPr>
        <w:spacing w:line="240" w:lineRule="auto"/>
        <w:jc w:val="left"/>
      </w:pPr>
    </w:p>
    <w:p w14:paraId="198A7112" w14:textId="77777777" w:rsidR="004E65AA" w:rsidRDefault="004E65AA">
      <w:pPr>
        <w:spacing w:line="240" w:lineRule="auto"/>
        <w:jc w:val="left"/>
      </w:pPr>
    </w:p>
    <w:p w14:paraId="102585B7" w14:textId="1E207DFE" w:rsidR="004E65AA" w:rsidRDefault="006C68A9" w:rsidP="006C68A9">
      <w:pPr>
        <w:pStyle w:val="Caption"/>
      </w:pPr>
      <w:bookmarkStart w:id="147" w:name="_Toc76729677"/>
      <w:r>
        <w:t>Figure: 4.</w:t>
      </w:r>
      <w:r>
        <w:fldChar w:fldCharType="begin"/>
      </w:r>
      <w:r>
        <w:instrText xml:space="preserve"> SEQ Figure:_4. \* ARABIC </w:instrText>
      </w:r>
      <w:r>
        <w:fldChar w:fldCharType="separate"/>
      </w:r>
      <w:r w:rsidR="00674E26">
        <w:rPr>
          <w:noProof/>
        </w:rPr>
        <w:t>10</w:t>
      </w:r>
      <w:r>
        <w:fldChar w:fldCharType="end"/>
      </w:r>
      <w:r>
        <w:t xml:space="preserve"> </w:t>
      </w:r>
      <w:r w:rsidR="004E65AA" w:rsidRPr="006C68A9">
        <w:t>Circuit Diagram</w:t>
      </w:r>
      <w:bookmarkEnd w:id="147"/>
    </w:p>
    <w:p w14:paraId="5F8E30F2" w14:textId="77777777" w:rsidR="002A27EE" w:rsidRPr="002A27EE" w:rsidRDefault="002A27EE" w:rsidP="002A27EE"/>
    <w:p w14:paraId="0DD12C2B" w14:textId="7085C74E" w:rsidR="00411DDE" w:rsidRDefault="00D74EBB" w:rsidP="00007BE6">
      <w:pPr>
        <w:pStyle w:val="Caption"/>
        <w:jc w:val="both"/>
      </w:pPr>
      <w:r>
        <w:t>Figure 4.</w:t>
      </w:r>
      <w:r w:rsidR="004F0CB2">
        <w:t>10</w:t>
      </w:r>
      <w:r>
        <w:t xml:space="preserve"> shows circuit diagram of Arduino with MQ-7, MQ-135, MQ-2 and KY-011.</w:t>
      </w:r>
      <w:r w:rsidR="00411DDE">
        <w:rPr>
          <w:noProof/>
          <w:lang w:val="en-US" w:eastAsia="en-US"/>
        </w:rPr>
        <w:drawing>
          <wp:anchor distT="0" distB="0" distL="114300" distR="114300" simplePos="0" relativeHeight="251681792" behindDoc="1" locked="0" layoutInCell="1" allowOverlap="1" wp14:anchorId="1A5C32FE" wp14:editId="43484184">
            <wp:simplePos x="0" y="0"/>
            <wp:positionH relativeFrom="page">
              <wp:align>center</wp:align>
            </wp:positionH>
            <wp:positionV relativeFrom="margin">
              <wp:posOffset>2113024</wp:posOffset>
            </wp:positionV>
            <wp:extent cx="3188970" cy="2534920"/>
            <wp:effectExtent l="0" t="0" r="0" b="0"/>
            <wp:wrapTight wrapText="bothSides">
              <wp:wrapPolygon edited="0">
                <wp:start x="0" y="0"/>
                <wp:lineTo x="0" y="21427"/>
                <wp:lineTo x="21419" y="21427"/>
                <wp:lineTo x="21419"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188970" cy="2534920"/>
                    </a:xfrm>
                    <a:prstGeom prst="rect">
                      <a:avLst/>
                    </a:prstGeom>
                  </pic:spPr>
                </pic:pic>
              </a:graphicData>
            </a:graphic>
            <wp14:sizeRelH relativeFrom="margin">
              <wp14:pctWidth>0</wp14:pctWidth>
            </wp14:sizeRelH>
            <wp14:sizeRelV relativeFrom="margin">
              <wp14:pctHeight>0</wp14:pctHeight>
            </wp14:sizeRelV>
          </wp:anchor>
        </w:drawing>
      </w:r>
      <w:r w:rsidR="001859DC">
        <w:t xml:space="preserve"> MQ-7, MQ-135 and MQ-2 all generate analog data but there is only one pulse width modulation pin on esp8266.</w:t>
      </w:r>
      <w:r w:rsidR="00F82B1E">
        <w:t xml:space="preserve"> So Arduino R3 Uno was used as slave that receives data from these sensors then transmits data in serial through SDA and SCL pins to esp8266 th</w:t>
      </w:r>
      <w:r w:rsidR="002E7469">
        <w:t xml:space="preserve">en it </w:t>
      </w:r>
      <w:r w:rsidR="00F82B1E">
        <w:t>is</w:t>
      </w:r>
      <w:r w:rsidR="002E7469">
        <w:t xml:space="preserve"> </w:t>
      </w:r>
      <w:r w:rsidR="00F82B1E">
        <w:t>uploaded to database.</w:t>
      </w:r>
    </w:p>
    <w:p w14:paraId="2D5F3893" w14:textId="101F6ED5" w:rsidR="008610C6" w:rsidRDefault="008610C6" w:rsidP="008610C6">
      <w:pPr>
        <w:rPr>
          <w:b/>
        </w:rPr>
      </w:pPr>
    </w:p>
    <w:p w14:paraId="18E9CBFC" w14:textId="3575B285" w:rsidR="00AF36C2" w:rsidRDefault="00AF36C2" w:rsidP="008610C6"/>
    <w:p w14:paraId="277FE497" w14:textId="215C7F49" w:rsidR="00F20578" w:rsidRDefault="00ED538C" w:rsidP="00144EEC">
      <w:pPr>
        <w:pStyle w:val="Caption"/>
        <w:jc w:val="both"/>
      </w:pPr>
      <w:r w:rsidRPr="00AF36C2">
        <w:rPr>
          <w:noProof/>
          <w:lang w:val="en-US" w:eastAsia="en-US"/>
        </w:rPr>
        <w:lastRenderedPageBreak/>
        <w:drawing>
          <wp:anchor distT="0" distB="0" distL="114300" distR="114300" simplePos="0" relativeHeight="251682816" behindDoc="1" locked="0" layoutInCell="1" allowOverlap="1" wp14:anchorId="15141273" wp14:editId="785C4275">
            <wp:simplePos x="0" y="0"/>
            <wp:positionH relativeFrom="margin">
              <wp:align>right</wp:align>
            </wp:positionH>
            <wp:positionV relativeFrom="margin">
              <wp:posOffset>265876</wp:posOffset>
            </wp:positionV>
            <wp:extent cx="5221605" cy="2348819"/>
            <wp:effectExtent l="0" t="0" r="0" b="0"/>
            <wp:wrapTight wrapText="bothSides">
              <wp:wrapPolygon edited="0">
                <wp:start x="0" y="0"/>
                <wp:lineTo x="0" y="21378"/>
                <wp:lineTo x="21513" y="21378"/>
                <wp:lineTo x="21513" y="0"/>
                <wp:lineTo x="0" y="0"/>
              </wp:wrapPolygon>
            </wp:wrapTight>
            <wp:docPr id="25" name="Picture 25" descr="C:\Users\Sayam\Downloads\Hardware\IMG_20210630_100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yam\Downloads\Hardware\IMG_20210630_10015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1605" cy="2348819"/>
                    </a:xfrm>
                    <a:prstGeom prst="rect">
                      <a:avLst/>
                    </a:prstGeom>
                    <a:noFill/>
                    <a:ln>
                      <a:noFill/>
                    </a:ln>
                  </pic:spPr>
                </pic:pic>
              </a:graphicData>
            </a:graphic>
          </wp:anchor>
        </w:drawing>
      </w:r>
      <w:r w:rsidR="00F20578">
        <w:t>Below is picture of actual circuit.</w:t>
      </w:r>
    </w:p>
    <w:p w14:paraId="764434F3" w14:textId="421E5981" w:rsidR="00AF36C2" w:rsidRPr="00AD4DED" w:rsidRDefault="00AF36C2" w:rsidP="008610C6"/>
    <w:p w14:paraId="7C705D94" w14:textId="261DC543" w:rsidR="00312C7B" w:rsidRDefault="004C7129" w:rsidP="004C7129">
      <w:pPr>
        <w:pStyle w:val="Caption"/>
      </w:pPr>
      <w:bookmarkStart w:id="148" w:name="_Toc76729678"/>
      <w:r>
        <w:t>Figure: 4.</w:t>
      </w:r>
      <w:r>
        <w:fldChar w:fldCharType="begin"/>
      </w:r>
      <w:r>
        <w:instrText xml:space="preserve"> SEQ Figure:_4. \* ARABIC </w:instrText>
      </w:r>
      <w:r>
        <w:fldChar w:fldCharType="separate"/>
      </w:r>
      <w:r w:rsidR="00674E26">
        <w:rPr>
          <w:noProof/>
        </w:rPr>
        <w:t>11</w:t>
      </w:r>
      <w:r>
        <w:fldChar w:fldCharType="end"/>
      </w:r>
      <w:r w:rsidR="00B53710">
        <w:t xml:space="preserve"> </w:t>
      </w:r>
      <w:r w:rsidR="00312C7B">
        <w:t>Hardware</w:t>
      </w:r>
      <w:r w:rsidR="00F17755">
        <w:t xml:space="preserve"> (1)</w:t>
      </w:r>
      <w:bookmarkEnd w:id="148"/>
    </w:p>
    <w:p w14:paraId="742AF3C7" w14:textId="6971D43B" w:rsidR="00312C7B" w:rsidRDefault="00312C7B" w:rsidP="00312C7B">
      <w:pPr>
        <w:spacing w:line="240" w:lineRule="auto"/>
        <w:rPr>
          <w:b/>
        </w:rPr>
      </w:pPr>
    </w:p>
    <w:p w14:paraId="4ACE32B4" w14:textId="5802F26A" w:rsidR="00312C7B" w:rsidRPr="00312C7B" w:rsidRDefault="00312C7B" w:rsidP="00312C7B">
      <w:pPr>
        <w:spacing w:line="240" w:lineRule="auto"/>
        <w:rPr>
          <w:bCs/>
          <w:szCs w:val="28"/>
        </w:rPr>
      </w:pPr>
    </w:p>
    <w:p w14:paraId="7E1EA499" w14:textId="01F6E23E" w:rsidR="00B90DCB" w:rsidRDefault="00ED538C" w:rsidP="00144EEC">
      <w:pPr>
        <w:pStyle w:val="Caption"/>
        <w:jc w:val="both"/>
      </w:pPr>
      <w:r w:rsidRPr="00FC64C2">
        <w:rPr>
          <w:noProof/>
          <w:lang w:val="en-US" w:eastAsia="en-US"/>
        </w:rPr>
        <w:drawing>
          <wp:anchor distT="0" distB="0" distL="114300" distR="114300" simplePos="0" relativeHeight="251683840" behindDoc="1" locked="0" layoutInCell="1" allowOverlap="1" wp14:anchorId="684452AB" wp14:editId="77F255AB">
            <wp:simplePos x="0" y="0"/>
            <wp:positionH relativeFrom="margin">
              <wp:posOffset>142108</wp:posOffset>
            </wp:positionH>
            <wp:positionV relativeFrom="margin">
              <wp:posOffset>3823879</wp:posOffset>
            </wp:positionV>
            <wp:extent cx="5221605" cy="2348230"/>
            <wp:effectExtent l="0" t="0" r="0" b="0"/>
            <wp:wrapTight wrapText="bothSides">
              <wp:wrapPolygon edited="0">
                <wp:start x="0" y="0"/>
                <wp:lineTo x="0" y="21378"/>
                <wp:lineTo x="21513" y="21378"/>
                <wp:lineTo x="21513" y="0"/>
                <wp:lineTo x="0" y="0"/>
              </wp:wrapPolygon>
            </wp:wrapTight>
            <wp:docPr id="26" name="Picture 26" descr="C:\Users\Sayam\Downloads\Hardware\IMG_20210630_10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yam\Downloads\Hardware\IMG_20210630_10020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1605" cy="2348230"/>
                    </a:xfrm>
                    <a:prstGeom prst="rect">
                      <a:avLst/>
                    </a:prstGeom>
                    <a:noFill/>
                    <a:ln>
                      <a:noFill/>
                    </a:ln>
                  </pic:spPr>
                </pic:pic>
              </a:graphicData>
            </a:graphic>
          </wp:anchor>
        </w:drawing>
      </w:r>
      <w:r w:rsidR="00312C7B">
        <w:t>Figure 4.1</w:t>
      </w:r>
      <w:r w:rsidR="002F2441">
        <w:t>1</w:t>
      </w:r>
      <w:r w:rsidR="00312C7B">
        <w:t xml:space="preserve"> shows hardware implementation of sensors.</w:t>
      </w:r>
    </w:p>
    <w:p w14:paraId="77B600A9" w14:textId="715EDAAD" w:rsidR="00FC64C2" w:rsidRDefault="00334E75" w:rsidP="00334E75">
      <w:pPr>
        <w:pStyle w:val="Caption"/>
      </w:pPr>
      <w:bookmarkStart w:id="149" w:name="_Toc76729679"/>
      <w:r>
        <w:t>Figure: 4.</w:t>
      </w:r>
      <w:r>
        <w:fldChar w:fldCharType="begin"/>
      </w:r>
      <w:r>
        <w:instrText xml:space="preserve"> SEQ Figure:_4. \* ARABIC </w:instrText>
      </w:r>
      <w:r>
        <w:fldChar w:fldCharType="separate"/>
      </w:r>
      <w:r w:rsidR="00674E26">
        <w:rPr>
          <w:noProof/>
        </w:rPr>
        <w:t>12</w:t>
      </w:r>
      <w:r>
        <w:fldChar w:fldCharType="end"/>
      </w:r>
      <w:r>
        <w:t xml:space="preserve"> </w:t>
      </w:r>
      <w:r w:rsidR="00F17755">
        <w:t>Hardware (2)</w:t>
      </w:r>
      <w:bookmarkEnd w:id="149"/>
    </w:p>
    <w:p w14:paraId="754CC34E" w14:textId="16039586" w:rsidR="00F17755" w:rsidRDefault="00F17755" w:rsidP="00F17755">
      <w:pPr>
        <w:rPr>
          <w:b/>
        </w:rPr>
      </w:pPr>
    </w:p>
    <w:p w14:paraId="228C0016" w14:textId="31E4F149" w:rsidR="00250510" w:rsidRDefault="00D6064C" w:rsidP="00144EEC">
      <w:pPr>
        <w:pStyle w:val="Caption"/>
        <w:jc w:val="both"/>
      </w:pPr>
      <w:r>
        <w:t>Figure 4.1</w:t>
      </w:r>
      <w:r w:rsidR="002920EF">
        <w:t>2</w:t>
      </w:r>
      <w:r w:rsidR="00F17755" w:rsidRPr="00D6064C">
        <w:t xml:space="preserve"> shows hardware implementation of sensors</w:t>
      </w:r>
      <w:r w:rsidR="00E20596">
        <w:t xml:space="preserve"> but from a different prespective.</w:t>
      </w:r>
    </w:p>
    <w:p w14:paraId="2FEA5C4D" w14:textId="698DD33F" w:rsidR="00250510" w:rsidRDefault="00250510">
      <w:pPr>
        <w:spacing w:line="240" w:lineRule="auto"/>
        <w:jc w:val="left"/>
      </w:pPr>
      <w:r>
        <w:br w:type="page"/>
      </w:r>
    </w:p>
    <w:p w14:paraId="54094DD4" w14:textId="2D107CFB" w:rsidR="00570EC2" w:rsidRDefault="00570EC2" w:rsidP="00570EC2">
      <w:pPr>
        <w:pStyle w:val="Heading4"/>
      </w:pPr>
      <w:bookmarkStart w:id="150" w:name="_Toc76735999"/>
      <w:r>
        <w:lastRenderedPageBreak/>
        <w:t>Firebase</w:t>
      </w:r>
      <w:bookmarkEnd w:id="150"/>
    </w:p>
    <w:p w14:paraId="728271C0" w14:textId="5E63E364" w:rsidR="00570EC2" w:rsidRDefault="00570EC2" w:rsidP="00570EC2"/>
    <w:p w14:paraId="5DC59BB1" w14:textId="5965C806" w:rsidR="00570EC2" w:rsidRDefault="008F7D5C" w:rsidP="00745B35">
      <w:pPr>
        <w:pStyle w:val="Caption"/>
        <w:jc w:val="both"/>
      </w:pPr>
      <w:r>
        <w:t>Data generated from sensors is sent to firebase through esp8266.</w:t>
      </w:r>
    </w:p>
    <w:p w14:paraId="30B7864A" w14:textId="77777777" w:rsidR="00823271" w:rsidRDefault="00823271" w:rsidP="00570EC2"/>
    <w:p w14:paraId="1984C665" w14:textId="6240A5E7" w:rsidR="00823271" w:rsidRDefault="00823271" w:rsidP="00D905DA">
      <w:pPr>
        <w:pStyle w:val="Caption"/>
        <w:jc w:val="both"/>
      </w:pPr>
      <w:r>
        <w:t xml:space="preserve">Below is the </w:t>
      </w:r>
      <w:r w:rsidR="00B072DD">
        <w:t>structure</w:t>
      </w:r>
      <w:r>
        <w:t xml:space="preserve"> of firebase</w:t>
      </w:r>
    </w:p>
    <w:p w14:paraId="6B55E9DB" w14:textId="57BA808E" w:rsidR="00823271" w:rsidRDefault="00823271" w:rsidP="00570EC2">
      <w:r>
        <w:rPr>
          <w:noProof/>
          <w:lang w:val="en-US" w:eastAsia="en-US"/>
        </w:rPr>
        <w:drawing>
          <wp:anchor distT="0" distB="0" distL="114300" distR="114300" simplePos="0" relativeHeight="251684864" behindDoc="1" locked="0" layoutInCell="1" allowOverlap="1" wp14:anchorId="6267B6AE" wp14:editId="1BB628FC">
            <wp:simplePos x="0" y="0"/>
            <wp:positionH relativeFrom="margin">
              <wp:align>right</wp:align>
            </wp:positionH>
            <wp:positionV relativeFrom="margin">
              <wp:posOffset>1295400</wp:posOffset>
            </wp:positionV>
            <wp:extent cx="5221605" cy="2834005"/>
            <wp:effectExtent l="0" t="0" r="0" b="4445"/>
            <wp:wrapTight wrapText="bothSides">
              <wp:wrapPolygon edited="0">
                <wp:start x="0" y="0"/>
                <wp:lineTo x="0" y="21489"/>
                <wp:lineTo x="21513" y="21489"/>
                <wp:lineTo x="21513"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1605" cy="2834005"/>
                    </a:xfrm>
                    <a:prstGeom prst="rect">
                      <a:avLst/>
                    </a:prstGeom>
                  </pic:spPr>
                </pic:pic>
              </a:graphicData>
            </a:graphic>
          </wp:anchor>
        </w:drawing>
      </w:r>
    </w:p>
    <w:p w14:paraId="10F60E77" w14:textId="57208F7C" w:rsidR="008F7D5C" w:rsidRPr="00DB41F3" w:rsidRDefault="00AA176D" w:rsidP="00AA176D">
      <w:pPr>
        <w:pStyle w:val="Caption"/>
      </w:pPr>
      <w:bookmarkStart w:id="151" w:name="_Toc76729680"/>
      <w:r>
        <w:t>Figure: 4.</w:t>
      </w:r>
      <w:r>
        <w:fldChar w:fldCharType="begin"/>
      </w:r>
      <w:r>
        <w:instrText xml:space="preserve"> SEQ Figure:_4. \* ARABIC </w:instrText>
      </w:r>
      <w:r>
        <w:fldChar w:fldCharType="separate"/>
      </w:r>
      <w:r w:rsidR="00674E26">
        <w:rPr>
          <w:noProof/>
        </w:rPr>
        <w:t>13</w:t>
      </w:r>
      <w:r>
        <w:fldChar w:fldCharType="end"/>
      </w:r>
      <w:r>
        <w:t xml:space="preserve"> </w:t>
      </w:r>
      <w:r w:rsidR="00B072DD" w:rsidRPr="00DB41F3">
        <w:t>Structure of Firebase</w:t>
      </w:r>
      <w:bookmarkEnd w:id="151"/>
    </w:p>
    <w:p w14:paraId="0A05DB68" w14:textId="65EC738B" w:rsidR="00546567" w:rsidRDefault="00546567" w:rsidP="00546567">
      <w:pPr>
        <w:rPr>
          <w:b/>
        </w:rPr>
      </w:pPr>
    </w:p>
    <w:p w14:paraId="79A04590" w14:textId="7FDA00EC" w:rsidR="00D84BBA" w:rsidRDefault="00546567" w:rsidP="003F45DF">
      <w:pPr>
        <w:pStyle w:val="Caption"/>
        <w:jc w:val="both"/>
      </w:pPr>
      <w:r>
        <w:t>Figure 4.1</w:t>
      </w:r>
      <w:r w:rsidR="00CE0B4C">
        <w:t>3</w:t>
      </w:r>
      <w:r>
        <w:t xml:space="preserve"> </w:t>
      </w:r>
      <w:r w:rsidR="000B2594">
        <w:t>represents the</w:t>
      </w:r>
      <w:r>
        <w:t xml:space="preserve"> structure of firebase.</w:t>
      </w:r>
      <w:r w:rsidR="000B2594">
        <w:t xml:space="preserve"> Values from KY-011 sensor are converted into string and inserted into temperature collection and values from MQ-7, MQ-135 and MQ-2 are converted into strings and uploaded in Values collection in firebase.</w:t>
      </w:r>
    </w:p>
    <w:p w14:paraId="0A522AF4" w14:textId="09BF9656" w:rsidR="00462F03" w:rsidRPr="005A1807" w:rsidRDefault="00D84BBA" w:rsidP="005A1807">
      <w:pPr>
        <w:spacing w:line="240" w:lineRule="auto"/>
        <w:jc w:val="left"/>
        <w:rPr>
          <w:bCs/>
          <w:szCs w:val="20"/>
        </w:rPr>
      </w:pPr>
      <w:r>
        <w:br w:type="page"/>
      </w:r>
    </w:p>
    <w:p w14:paraId="11EC67EB" w14:textId="1DF573A2" w:rsidR="00ED4AC9" w:rsidRDefault="00ED4AC9" w:rsidP="00ED4AC9">
      <w:pPr>
        <w:pStyle w:val="Heading4"/>
      </w:pPr>
      <w:bookmarkStart w:id="152" w:name="_Toc76736000"/>
      <w:r>
        <w:lastRenderedPageBreak/>
        <w:t>Android Application</w:t>
      </w:r>
      <w:bookmarkEnd w:id="152"/>
    </w:p>
    <w:p w14:paraId="4AFD2D8F" w14:textId="726081AB" w:rsidR="007027CD" w:rsidRDefault="007027CD" w:rsidP="007027CD"/>
    <w:p w14:paraId="02295E6E" w14:textId="347B80A8" w:rsidR="007027CD" w:rsidRDefault="007027CD" w:rsidP="001970CD">
      <w:pPr>
        <w:pStyle w:val="Caption"/>
        <w:jc w:val="both"/>
      </w:pPr>
      <w:r>
        <w:t>Android application is used to read from firebase and show it live.</w:t>
      </w:r>
    </w:p>
    <w:p w14:paraId="643BF34E" w14:textId="4A5D81C6" w:rsidR="0005276A" w:rsidRPr="007027CD" w:rsidRDefault="0005276A" w:rsidP="007027CD"/>
    <w:p w14:paraId="27C73D96" w14:textId="77777777" w:rsidR="00312F03" w:rsidRDefault="00312F03" w:rsidP="001733A1">
      <w:pPr>
        <w:spacing w:line="240" w:lineRule="auto"/>
        <w:ind w:left="720" w:firstLine="720"/>
        <w:jc w:val="left"/>
        <w:rPr>
          <w:b/>
        </w:rPr>
      </w:pPr>
      <w:r w:rsidRPr="0005276A">
        <w:rPr>
          <w:noProof/>
          <w:lang w:val="en-US" w:eastAsia="en-US"/>
        </w:rPr>
        <w:drawing>
          <wp:inline distT="0" distB="0" distL="0" distR="0" wp14:anchorId="7C301815" wp14:editId="11129CD8">
            <wp:extent cx="3373755" cy="6410325"/>
            <wp:effectExtent l="0" t="0" r="0" b="9525"/>
            <wp:docPr id="28" name="Picture 28" descr="C:\Users\Sayam\Downloads\Hardware\Screenshot_2021-06-30-13-58-22-112_com.explor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yam\Downloads\Hardware\Screenshot_2021-06-30-13-58-22-112_com.explorator.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73755" cy="6410325"/>
                    </a:xfrm>
                    <a:prstGeom prst="rect">
                      <a:avLst/>
                    </a:prstGeom>
                    <a:noFill/>
                    <a:ln>
                      <a:noFill/>
                    </a:ln>
                  </pic:spPr>
                </pic:pic>
              </a:graphicData>
            </a:graphic>
          </wp:inline>
        </w:drawing>
      </w:r>
    </w:p>
    <w:p w14:paraId="21926EDF" w14:textId="77777777" w:rsidR="00312F03" w:rsidRDefault="00312F03" w:rsidP="00312F03">
      <w:pPr>
        <w:spacing w:line="240" w:lineRule="auto"/>
        <w:jc w:val="center"/>
        <w:rPr>
          <w:b/>
        </w:rPr>
      </w:pPr>
    </w:p>
    <w:p w14:paraId="09B43084" w14:textId="264D05FA" w:rsidR="00312F03" w:rsidRDefault="00364EAE" w:rsidP="00364EAE">
      <w:pPr>
        <w:pStyle w:val="Caption"/>
      </w:pPr>
      <w:bookmarkStart w:id="153" w:name="_Toc76729681"/>
      <w:r>
        <w:t>Figure: 4.</w:t>
      </w:r>
      <w:r>
        <w:fldChar w:fldCharType="begin"/>
      </w:r>
      <w:r>
        <w:instrText xml:space="preserve"> SEQ Figure:_4. \* ARABIC </w:instrText>
      </w:r>
      <w:r>
        <w:fldChar w:fldCharType="separate"/>
      </w:r>
      <w:r w:rsidR="00674E26">
        <w:rPr>
          <w:noProof/>
        </w:rPr>
        <w:t>14</w:t>
      </w:r>
      <w:r>
        <w:fldChar w:fldCharType="end"/>
      </w:r>
      <w:r>
        <w:t xml:space="preserve"> </w:t>
      </w:r>
      <w:r w:rsidR="00312F03">
        <w:t>Android Application</w:t>
      </w:r>
      <w:bookmarkEnd w:id="153"/>
    </w:p>
    <w:p w14:paraId="60B5E0B6" w14:textId="77777777" w:rsidR="00312F03" w:rsidRDefault="00312F03" w:rsidP="002901D2">
      <w:pPr>
        <w:rPr>
          <w:b/>
        </w:rPr>
      </w:pPr>
    </w:p>
    <w:p w14:paraId="028381FC" w14:textId="77777777" w:rsidR="00D34A8E" w:rsidRDefault="00312F03" w:rsidP="002901D2">
      <w:r>
        <w:t>Figure 4.1</w:t>
      </w:r>
      <w:r w:rsidR="00B26723">
        <w:t>4</w:t>
      </w:r>
      <w:r w:rsidR="00364EAE">
        <w:t xml:space="preserve"> </w:t>
      </w:r>
      <w:r>
        <w:t>shows android application</w:t>
      </w:r>
      <w:r w:rsidR="00AE2185">
        <w:t xml:space="preserve"> user interface. Android application is build using react native, it establishes connection with firebase and listen to changes in data </w:t>
      </w:r>
    </w:p>
    <w:p w14:paraId="470ECCED" w14:textId="77777777" w:rsidR="00D34A8E" w:rsidRDefault="00D34A8E" w:rsidP="002901D2"/>
    <w:p w14:paraId="5F960EEB" w14:textId="0A1E4A23" w:rsidR="000E5E01" w:rsidRPr="000E5E01" w:rsidRDefault="00AE2185" w:rsidP="002901D2">
      <w:pPr>
        <w:rPr>
          <w:bCs/>
          <w:szCs w:val="28"/>
        </w:rPr>
      </w:pPr>
      <w:r>
        <w:lastRenderedPageBreak/>
        <w:t>each time data is changed it reads the values and extract values from string and display on screen</w:t>
      </w:r>
      <w:r w:rsidR="007A7B0A">
        <w:t>.</w:t>
      </w:r>
    </w:p>
    <w:p w14:paraId="466EC1A1" w14:textId="50840E5A" w:rsidR="00AD5F61" w:rsidRDefault="002901D2" w:rsidP="00AD5F61">
      <w:pPr>
        <w:pStyle w:val="Heading4"/>
      </w:pPr>
      <w:bookmarkStart w:id="154" w:name="_Toc76736001"/>
      <w:r w:rsidRPr="00337138">
        <w:rPr>
          <w:noProof/>
          <w:lang w:val="en-US" w:eastAsia="en-US"/>
        </w:rPr>
        <w:drawing>
          <wp:anchor distT="0" distB="0" distL="114300" distR="114300" simplePos="0" relativeHeight="251689984" behindDoc="1" locked="0" layoutInCell="1" allowOverlap="1" wp14:anchorId="43CA60E1" wp14:editId="49A31DE5">
            <wp:simplePos x="0" y="0"/>
            <wp:positionH relativeFrom="margin">
              <wp:posOffset>-1408</wp:posOffset>
            </wp:positionH>
            <wp:positionV relativeFrom="margin">
              <wp:posOffset>1592967</wp:posOffset>
            </wp:positionV>
            <wp:extent cx="5221605" cy="2348865"/>
            <wp:effectExtent l="0" t="0" r="0" b="0"/>
            <wp:wrapSquare wrapText="bothSides"/>
            <wp:docPr id="12" name="Picture 12" descr="C:\Users\Sayam\Downloads\Hardware\IMG_20210629_1347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yam\Downloads\Hardware\IMG_20210629_13474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1605" cy="2348865"/>
                    </a:xfrm>
                    <a:prstGeom prst="rect">
                      <a:avLst/>
                    </a:prstGeom>
                    <a:noFill/>
                    <a:ln>
                      <a:noFill/>
                    </a:ln>
                  </pic:spPr>
                </pic:pic>
              </a:graphicData>
            </a:graphic>
          </wp:anchor>
        </w:drawing>
      </w:r>
      <w:r w:rsidR="00AD5F61">
        <w:t>TurtleBot3</w:t>
      </w:r>
      <w:bookmarkEnd w:id="154"/>
    </w:p>
    <w:p w14:paraId="220711A3" w14:textId="509837DE" w:rsidR="00AD5F61" w:rsidRDefault="00AD5F61" w:rsidP="00AD5F61">
      <w:pPr>
        <w:pStyle w:val="Heading4"/>
        <w:numPr>
          <w:ilvl w:val="0"/>
          <w:numId w:val="0"/>
        </w:numPr>
      </w:pPr>
    </w:p>
    <w:p w14:paraId="043C4D05" w14:textId="352E6922" w:rsidR="00AD5F61" w:rsidRDefault="00AD5F61" w:rsidP="004362BE">
      <w:pPr>
        <w:pStyle w:val="Caption"/>
        <w:jc w:val="both"/>
        <w:rPr>
          <w:b/>
        </w:rPr>
      </w:pPr>
      <w:r>
        <w:t>Following is the picture of turtlebot3</w:t>
      </w:r>
      <w:r w:rsidR="006C084A">
        <w:t>.</w:t>
      </w:r>
    </w:p>
    <w:p w14:paraId="18637224" w14:textId="22386784" w:rsidR="00AD5F61" w:rsidRPr="00D47C04" w:rsidRDefault="000949CF" w:rsidP="000949CF">
      <w:pPr>
        <w:pStyle w:val="Caption"/>
      </w:pPr>
      <w:bookmarkStart w:id="155" w:name="_Toc76729682"/>
      <w:r>
        <w:t xml:space="preserve">Figure: 4. </w:t>
      </w:r>
      <w:r>
        <w:fldChar w:fldCharType="begin"/>
      </w:r>
      <w:r>
        <w:instrText xml:space="preserve"> SEQ Figure:_4. \* ARABIC </w:instrText>
      </w:r>
      <w:r>
        <w:fldChar w:fldCharType="separate"/>
      </w:r>
      <w:r w:rsidR="00674E26">
        <w:rPr>
          <w:noProof/>
        </w:rPr>
        <w:t>15</w:t>
      </w:r>
      <w:r>
        <w:fldChar w:fldCharType="end"/>
      </w:r>
      <w:r>
        <w:t xml:space="preserve"> </w:t>
      </w:r>
      <w:r w:rsidR="00AD5F61" w:rsidRPr="00D47C04">
        <w:t>TurtleBot3</w:t>
      </w:r>
      <w:bookmarkEnd w:id="155"/>
    </w:p>
    <w:p w14:paraId="3A1E80D5" w14:textId="35637CBF" w:rsidR="00AD5F61" w:rsidRDefault="00AD5F61" w:rsidP="00AD5F61">
      <w:pPr>
        <w:jc w:val="center"/>
        <w:rPr>
          <w:b/>
        </w:rPr>
      </w:pPr>
    </w:p>
    <w:p w14:paraId="3F41363C" w14:textId="1CA921A5" w:rsidR="00102ACA" w:rsidRDefault="00AD5F61" w:rsidP="00682C70">
      <w:r>
        <w:t>Picture 4.</w:t>
      </w:r>
      <w:r w:rsidR="004D21E7">
        <w:t>1</w:t>
      </w:r>
      <w:r w:rsidR="003510DC">
        <w:t>5</w:t>
      </w:r>
      <w:r>
        <w:t xml:space="preserve"> shows the image of </w:t>
      </w:r>
      <w:r w:rsidR="00EE4C7C">
        <w:t xml:space="preserve">actual </w:t>
      </w:r>
      <w:r>
        <w:t>TurtleBot3</w:t>
      </w:r>
      <w:r w:rsidR="00EE4C7C">
        <w:t xml:space="preserve"> hardware. The model shown in picture is waffle pi. There are three models in total burger, waffle and waffle_pi , we have used waffle_pi in current implementation. Burger is much more compact and more tower like used for small places while waffle and waffle pi have much larger base with higher central balance which benefits in mounting further add-on modules on it.</w:t>
      </w:r>
    </w:p>
    <w:p w14:paraId="7318C4C6" w14:textId="44BD2209" w:rsidR="003B2BBB" w:rsidRDefault="00102ACA" w:rsidP="00EE3267">
      <w:pPr>
        <w:spacing w:line="240" w:lineRule="auto"/>
        <w:jc w:val="left"/>
      </w:pPr>
      <w:r>
        <w:br w:type="page"/>
      </w:r>
    </w:p>
    <w:p w14:paraId="7D9FB085" w14:textId="2CBE651A" w:rsidR="003B2BBB" w:rsidRDefault="003B2BBB" w:rsidP="007A7029">
      <w:pPr>
        <w:pStyle w:val="Heading4"/>
      </w:pPr>
      <w:bookmarkStart w:id="156" w:name="_Toc76736002"/>
      <w:r>
        <w:lastRenderedPageBreak/>
        <w:t>TurtleBot3 Block Diagram</w:t>
      </w:r>
      <w:bookmarkEnd w:id="156"/>
    </w:p>
    <w:p w14:paraId="76D7B176" w14:textId="1707B7E6" w:rsidR="007A7029" w:rsidRDefault="007A7029" w:rsidP="00AD5F61">
      <w:pPr>
        <w:rPr>
          <w:b/>
        </w:rPr>
      </w:pPr>
    </w:p>
    <w:p w14:paraId="1E269ED7" w14:textId="594EDE33" w:rsidR="007A7029" w:rsidRDefault="007A7029" w:rsidP="00AD5F61">
      <w:pPr>
        <w:rPr>
          <w:bCs/>
        </w:rPr>
      </w:pPr>
      <w:r>
        <w:rPr>
          <w:bCs/>
        </w:rPr>
        <w:t>Following is the Block Diagram of Turtlebot3.</w:t>
      </w:r>
    </w:p>
    <w:p w14:paraId="1D82590D" w14:textId="5ADD43EF" w:rsidR="008466D4" w:rsidRDefault="00FB3F80" w:rsidP="00AD5F61">
      <w:pPr>
        <w:rPr>
          <w:bCs/>
        </w:rPr>
      </w:pPr>
      <w:r>
        <w:rPr>
          <w:bCs/>
          <w:noProof/>
        </w:rPr>
        <w:drawing>
          <wp:anchor distT="0" distB="0" distL="114300" distR="114300" simplePos="0" relativeHeight="251691008" behindDoc="1" locked="0" layoutInCell="1" allowOverlap="1" wp14:anchorId="45DB3432" wp14:editId="07F85D2A">
            <wp:simplePos x="0" y="0"/>
            <wp:positionH relativeFrom="margin">
              <wp:posOffset>-27295</wp:posOffset>
            </wp:positionH>
            <wp:positionV relativeFrom="page">
              <wp:posOffset>2173908</wp:posOffset>
            </wp:positionV>
            <wp:extent cx="5050856" cy="4008474"/>
            <wp:effectExtent l="0" t="0" r="0" b="0"/>
            <wp:wrapTight wrapText="bothSides">
              <wp:wrapPolygon edited="0">
                <wp:start x="6762" y="103"/>
                <wp:lineTo x="6762" y="821"/>
                <wp:lineTo x="9532" y="1951"/>
                <wp:lineTo x="10754" y="1951"/>
                <wp:lineTo x="0" y="2464"/>
                <wp:lineTo x="0" y="9137"/>
                <wp:lineTo x="3910" y="10163"/>
                <wp:lineTo x="3910" y="11806"/>
                <wp:lineTo x="0" y="13141"/>
                <wp:lineTo x="0" y="19506"/>
                <wp:lineTo x="10754" y="20019"/>
                <wp:lineTo x="7088" y="20019"/>
                <wp:lineTo x="7088" y="20532"/>
                <wp:lineTo x="8880" y="21354"/>
                <wp:lineTo x="12628" y="21354"/>
                <wp:lineTo x="14420" y="20635"/>
                <wp:lineTo x="14257" y="20019"/>
                <wp:lineTo x="17842" y="20019"/>
                <wp:lineTo x="21426" y="19506"/>
                <wp:lineTo x="21508" y="13141"/>
                <wp:lineTo x="4318" y="11806"/>
                <wp:lineTo x="11976" y="11806"/>
                <wp:lineTo x="11976" y="10574"/>
                <wp:lineTo x="4318" y="10163"/>
                <wp:lineTo x="21508" y="9137"/>
                <wp:lineTo x="21508" y="2464"/>
                <wp:lineTo x="10754" y="1951"/>
                <wp:lineTo x="13931" y="821"/>
                <wp:lineTo x="14176" y="308"/>
                <wp:lineTo x="13035" y="103"/>
                <wp:lineTo x="6762" y="103"/>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50856" cy="40084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933FA3" w14:textId="49A85BF9" w:rsidR="008466D4" w:rsidRPr="007A7029" w:rsidRDefault="008466D4" w:rsidP="00AD5F61">
      <w:pPr>
        <w:rPr>
          <w:bCs/>
        </w:rPr>
      </w:pPr>
    </w:p>
    <w:p w14:paraId="1D1B94FC" w14:textId="083CA447" w:rsidR="000D1DDC" w:rsidRDefault="000D1DDC" w:rsidP="00AD5F61">
      <w:pPr>
        <w:rPr>
          <w:b/>
        </w:rPr>
      </w:pPr>
    </w:p>
    <w:p w14:paraId="4BA27F74" w14:textId="0B3FC9AB" w:rsidR="00102ACA" w:rsidRDefault="00102ACA">
      <w:pPr>
        <w:spacing w:line="240" w:lineRule="auto"/>
        <w:jc w:val="left"/>
        <w:rPr>
          <w:b/>
        </w:rPr>
      </w:pPr>
    </w:p>
    <w:p w14:paraId="0B85492A" w14:textId="5646A298" w:rsidR="00102ACA" w:rsidRDefault="00102ACA">
      <w:pPr>
        <w:spacing w:line="240" w:lineRule="auto"/>
        <w:jc w:val="left"/>
        <w:rPr>
          <w:b/>
        </w:rPr>
      </w:pPr>
    </w:p>
    <w:p w14:paraId="2B76FEAB" w14:textId="77777777" w:rsidR="00102ACA" w:rsidRDefault="00102ACA">
      <w:pPr>
        <w:spacing w:line="240" w:lineRule="auto"/>
        <w:jc w:val="left"/>
        <w:rPr>
          <w:b/>
        </w:rPr>
      </w:pPr>
    </w:p>
    <w:p w14:paraId="2A572F11" w14:textId="77777777" w:rsidR="00102ACA" w:rsidRDefault="00102ACA">
      <w:pPr>
        <w:spacing w:line="240" w:lineRule="auto"/>
        <w:jc w:val="left"/>
        <w:rPr>
          <w:b/>
        </w:rPr>
      </w:pPr>
    </w:p>
    <w:p w14:paraId="632A6011" w14:textId="77777777" w:rsidR="00102ACA" w:rsidRDefault="00102ACA">
      <w:pPr>
        <w:spacing w:line="240" w:lineRule="auto"/>
        <w:jc w:val="left"/>
        <w:rPr>
          <w:b/>
        </w:rPr>
      </w:pPr>
    </w:p>
    <w:p w14:paraId="00F13678" w14:textId="77777777" w:rsidR="00102ACA" w:rsidRDefault="00102ACA">
      <w:pPr>
        <w:spacing w:line="240" w:lineRule="auto"/>
        <w:jc w:val="left"/>
        <w:rPr>
          <w:b/>
        </w:rPr>
      </w:pPr>
    </w:p>
    <w:p w14:paraId="209B6FC4" w14:textId="77777777" w:rsidR="00102ACA" w:rsidRDefault="00102ACA">
      <w:pPr>
        <w:spacing w:line="240" w:lineRule="auto"/>
        <w:jc w:val="left"/>
        <w:rPr>
          <w:b/>
        </w:rPr>
      </w:pPr>
    </w:p>
    <w:p w14:paraId="061B6A1A" w14:textId="77777777" w:rsidR="00102ACA" w:rsidRDefault="00102ACA" w:rsidP="00102ACA">
      <w:pPr>
        <w:pStyle w:val="Caption"/>
      </w:pPr>
      <w:bookmarkStart w:id="157" w:name="_Toc76729683"/>
      <w:r>
        <w:t>Figure: 4.</w:t>
      </w:r>
      <w:r>
        <w:fldChar w:fldCharType="begin"/>
      </w:r>
      <w:r>
        <w:instrText xml:space="preserve"> SEQ Figure:_4. \* ARABIC </w:instrText>
      </w:r>
      <w:r>
        <w:fldChar w:fldCharType="separate"/>
      </w:r>
      <w:r>
        <w:rPr>
          <w:noProof/>
        </w:rPr>
        <w:t>16</w:t>
      </w:r>
      <w:r>
        <w:fldChar w:fldCharType="end"/>
      </w:r>
      <w:r>
        <w:t xml:space="preserve"> Block Diagram of TurtleBot3</w:t>
      </w:r>
      <w:bookmarkEnd w:id="157"/>
    </w:p>
    <w:p w14:paraId="64C22E40" w14:textId="77777777" w:rsidR="00102ACA" w:rsidRDefault="00102ACA" w:rsidP="00102ACA">
      <w:pPr>
        <w:pStyle w:val="Caption"/>
        <w:jc w:val="both"/>
      </w:pPr>
    </w:p>
    <w:p w14:paraId="1DB0DD30" w14:textId="523FD53B" w:rsidR="000E5E01" w:rsidRPr="002901D2" w:rsidRDefault="00102ACA" w:rsidP="00682C70">
      <w:pPr>
        <w:jc w:val="left"/>
        <w:rPr>
          <w:b/>
        </w:rPr>
      </w:pPr>
      <w:r>
        <w:t xml:space="preserve">Figure 4.16 shows the block diagram of how turtlebot3 works. The main powerhouse of turtlebot3 is raspberry pi, it acts as main processing brain. OCR (Open-Source Control Module) shares a slave relationship with raspberry pi, OCR (Open-Source Control Module) is responsible for operating such add-on devices that does not require heavy computational power to function, this saves raspberry pi resources. LIDAR sensor communicated directly with raspberry pi because the computational power required to process the data sent by LIDAR sensor is way beyond what OCR (Open-Source Control Module) has to offer.  </w:t>
      </w:r>
      <w:r w:rsidR="000D1DDC">
        <w:rPr>
          <w:b/>
        </w:rPr>
        <w:br w:type="page"/>
      </w:r>
    </w:p>
    <w:p w14:paraId="19E8360A" w14:textId="1EFCF985" w:rsidR="007E6E75" w:rsidRPr="00312C7B" w:rsidRDefault="007E6E75" w:rsidP="00312C7B">
      <w:pPr>
        <w:pStyle w:val="Heading4"/>
        <w:numPr>
          <w:ilvl w:val="0"/>
          <w:numId w:val="0"/>
        </w:numPr>
        <w:rPr>
          <w:b w:val="0"/>
        </w:rPr>
      </w:pPr>
    </w:p>
    <w:p w14:paraId="08F4EFFC" w14:textId="2544703E" w:rsidR="007E6E75" w:rsidRDefault="007E6E75" w:rsidP="004A72DF">
      <w:pPr>
        <w:pStyle w:val="Heading1"/>
      </w:pPr>
    </w:p>
    <w:p w14:paraId="4D92B5DE" w14:textId="0AF3D043" w:rsidR="004A72DF" w:rsidRDefault="004A72DF" w:rsidP="004A72DF"/>
    <w:p w14:paraId="46893E15" w14:textId="00CD5103" w:rsidR="00D30D59" w:rsidRDefault="00D30D59" w:rsidP="004A72DF"/>
    <w:p w14:paraId="5FA98481" w14:textId="77777777" w:rsidR="00D30D59" w:rsidRPr="004A72DF" w:rsidRDefault="00D30D59" w:rsidP="004A72DF"/>
    <w:p w14:paraId="624335D2" w14:textId="6EB1F04E" w:rsidR="00384DAE" w:rsidRDefault="004A72DF" w:rsidP="00384DAE">
      <w:pPr>
        <w:pStyle w:val="Heading2"/>
      </w:pPr>
      <w:bookmarkStart w:id="158" w:name="_Toc61371686"/>
      <w:bookmarkStart w:id="159" w:name="_Toc76736003"/>
      <w:r w:rsidRPr="000145D5">
        <w:t xml:space="preserve">RESULTS AND </w:t>
      </w:r>
      <w:r w:rsidRPr="004A72DF">
        <w:t>DISCUSSIONS</w:t>
      </w:r>
      <w:bookmarkEnd w:id="158"/>
      <w:bookmarkEnd w:id="159"/>
      <w:r w:rsidRPr="000145D5">
        <w:t xml:space="preserve"> </w:t>
      </w:r>
    </w:p>
    <w:p w14:paraId="715C7494" w14:textId="63938D2B" w:rsidR="007E6E75" w:rsidRDefault="007E6E75" w:rsidP="001D526E">
      <w:pPr>
        <w:pStyle w:val="Caption"/>
      </w:pPr>
    </w:p>
    <w:p w14:paraId="2E9B9266" w14:textId="1E13C9B9" w:rsidR="00384DAE" w:rsidRDefault="00384DAE" w:rsidP="00384DAE"/>
    <w:p w14:paraId="782E8B15" w14:textId="77777777" w:rsidR="00384DAE" w:rsidRPr="00384DAE" w:rsidRDefault="00384DAE" w:rsidP="00384DAE"/>
    <w:p w14:paraId="6550F969" w14:textId="77777777" w:rsidR="00384DAE" w:rsidRDefault="00384DAE" w:rsidP="00384DAE">
      <w:pPr>
        <w:pStyle w:val="Heading3"/>
      </w:pPr>
      <w:bookmarkStart w:id="160" w:name="_Toc76736004"/>
      <w:r>
        <w:t>Simulation</w:t>
      </w:r>
      <w:bookmarkEnd w:id="160"/>
    </w:p>
    <w:p w14:paraId="216EC12B" w14:textId="734DC8DC" w:rsidR="00384DAE" w:rsidRDefault="00384DAE" w:rsidP="00384DAE">
      <w:pPr>
        <w:pStyle w:val="Heading3"/>
        <w:numPr>
          <w:ilvl w:val="0"/>
          <w:numId w:val="0"/>
        </w:numPr>
      </w:pPr>
    </w:p>
    <w:p w14:paraId="1202B57C" w14:textId="28B97F4C" w:rsidR="00384DAE" w:rsidRDefault="00384DAE" w:rsidP="00384DAE">
      <w:r>
        <w:t>The map generated in simulation is shown below.</w:t>
      </w:r>
    </w:p>
    <w:p w14:paraId="6F555894" w14:textId="6E9D1D5B" w:rsidR="00384DAE" w:rsidRDefault="00384DAE" w:rsidP="00384DAE">
      <w:r>
        <w:rPr>
          <w:noProof/>
          <w:lang w:val="en-US" w:eastAsia="en-US"/>
        </w:rPr>
        <w:drawing>
          <wp:inline distT="0" distB="0" distL="0" distR="0" wp14:anchorId="1D2FA444" wp14:editId="15D24958">
            <wp:extent cx="5397689" cy="313880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0114" t="11583" r="1094" b="10500"/>
                    <a:stretch/>
                  </pic:blipFill>
                  <pic:spPr bwMode="auto">
                    <a:xfrm>
                      <a:off x="0" y="0"/>
                      <a:ext cx="5407876" cy="3144729"/>
                    </a:xfrm>
                    <a:prstGeom prst="rect">
                      <a:avLst/>
                    </a:prstGeom>
                    <a:noFill/>
                    <a:ln>
                      <a:noFill/>
                    </a:ln>
                    <a:extLst>
                      <a:ext uri="{53640926-AAD7-44D8-BBD7-CCE9431645EC}">
                        <a14:shadowObscured xmlns:a14="http://schemas.microsoft.com/office/drawing/2010/main"/>
                      </a:ext>
                    </a:extLst>
                  </pic:spPr>
                </pic:pic>
              </a:graphicData>
            </a:graphic>
          </wp:inline>
        </w:drawing>
      </w:r>
    </w:p>
    <w:p w14:paraId="1C7C296B" w14:textId="18C7EECB" w:rsidR="00384DAE" w:rsidRDefault="00F36CC7" w:rsidP="00F36CC7">
      <w:pPr>
        <w:pStyle w:val="Caption"/>
      </w:pPr>
      <w:bookmarkStart w:id="161" w:name="_Toc76729663"/>
      <w:r>
        <w:t xml:space="preserve">Figure: 5. </w:t>
      </w:r>
      <w:r>
        <w:fldChar w:fldCharType="begin"/>
      </w:r>
      <w:r>
        <w:instrText xml:space="preserve"> SEQ Figure:_5. \* ARABIC </w:instrText>
      </w:r>
      <w:r>
        <w:fldChar w:fldCharType="separate"/>
      </w:r>
      <w:r w:rsidR="00C810D4">
        <w:rPr>
          <w:noProof/>
        </w:rPr>
        <w:t>1</w:t>
      </w:r>
      <w:r>
        <w:fldChar w:fldCharType="end"/>
      </w:r>
      <w:r>
        <w:t xml:space="preserve"> </w:t>
      </w:r>
      <w:r w:rsidR="00384DAE">
        <w:t>Map Generated in Simulated Gazebo Environment</w:t>
      </w:r>
      <w:r w:rsidR="00A61EF6">
        <w:t xml:space="preserve"> (World 1)</w:t>
      </w:r>
      <w:r w:rsidR="00384DAE">
        <w:t>.</w:t>
      </w:r>
      <w:bookmarkEnd w:id="161"/>
    </w:p>
    <w:p w14:paraId="0A759F15" w14:textId="6336AC10" w:rsidR="00384DAE" w:rsidRDefault="00384DAE" w:rsidP="00384DAE">
      <w:pPr>
        <w:rPr>
          <w:b/>
        </w:rPr>
      </w:pPr>
    </w:p>
    <w:p w14:paraId="01D59991" w14:textId="1CA7A377" w:rsidR="00A61EF6" w:rsidRDefault="00384DAE" w:rsidP="00384DAE">
      <w:r>
        <w:t xml:space="preserve">Figure 5.1 </w:t>
      </w:r>
      <w:r w:rsidR="006B4665">
        <w:t>shows the map generated in simulated environment. The green marker is the maker array which represents the area to be explored yet.</w:t>
      </w:r>
    </w:p>
    <w:p w14:paraId="55244FE8" w14:textId="77777777" w:rsidR="00237858" w:rsidRDefault="00237858">
      <w:pPr>
        <w:spacing w:line="240" w:lineRule="auto"/>
        <w:jc w:val="left"/>
      </w:pPr>
      <w:r>
        <w:br w:type="page"/>
      </w:r>
    </w:p>
    <w:p w14:paraId="34B7D686" w14:textId="36259AEF" w:rsidR="00A61EF6" w:rsidRDefault="001E27F2" w:rsidP="002C6424">
      <w:pPr>
        <w:pStyle w:val="Caption"/>
      </w:pPr>
      <w:r w:rsidRPr="00A61EF6">
        <w:rPr>
          <w:noProof/>
          <w:lang w:val="en-US" w:eastAsia="en-US"/>
        </w:rPr>
        <w:lastRenderedPageBreak/>
        <w:drawing>
          <wp:anchor distT="0" distB="0" distL="114300" distR="114300" simplePos="0" relativeHeight="251675648" behindDoc="1" locked="0" layoutInCell="1" allowOverlap="1" wp14:anchorId="2F19E74C" wp14:editId="6726016D">
            <wp:simplePos x="0" y="0"/>
            <wp:positionH relativeFrom="page">
              <wp:align>center</wp:align>
            </wp:positionH>
            <wp:positionV relativeFrom="margin">
              <wp:posOffset>8543</wp:posOffset>
            </wp:positionV>
            <wp:extent cx="3571875" cy="3171825"/>
            <wp:effectExtent l="0" t="0" r="9525" b="9525"/>
            <wp:wrapTight wrapText="bothSides">
              <wp:wrapPolygon edited="0">
                <wp:start x="0" y="0"/>
                <wp:lineTo x="0" y="21535"/>
                <wp:lineTo x="21542" y="21535"/>
                <wp:lineTo x="21542" y="0"/>
                <wp:lineTo x="0" y="0"/>
              </wp:wrapPolygon>
            </wp:wrapTight>
            <wp:docPr id="18" name="Picture 18" descr="C:\Users\Sayam\Downloads\Screenshot from 2021-06-28 19-\Screenshot from 2021-06-28 19-3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yam\Downloads\Screenshot from 2021-06-28 19-\Screenshot from 2021-06-28 19-37-50.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3020" t="12758" r="3308" b="13998"/>
                    <a:stretch/>
                  </pic:blipFill>
                  <pic:spPr bwMode="auto">
                    <a:xfrm>
                      <a:off x="0" y="0"/>
                      <a:ext cx="3571875" cy="3171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EFC85B" w14:textId="2996F1FB" w:rsidR="00DE2EED" w:rsidRDefault="00DE2EED" w:rsidP="00DE2EED"/>
    <w:p w14:paraId="2BD4A309" w14:textId="147A6321" w:rsidR="00BD5F31" w:rsidRDefault="00BD5F31" w:rsidP="00DE2EED"/>
    <w:p w14:paraId="177F586E" w14:textId="6439D52A" w:rsidR="00BD5F31" w:rsidRDefault="00BD5F31" w:rsidP="00DE2EED"/>
    <w:p w14:paraId="0B70245E" w14:textId="77777777" w:rsidR="00BD5F31" w:rsidRDefault="00BD5F31" w:rsidP="00DE2EED"/>
    <w:p w14:paraId="682FEAA9" w14:textId="77777777" w:rsidR="00BD5F31" w:rsidRDefault="00BD5F31" w:rsidP="00DE2EED"/>
    <w:p w14:paraId="114A3E4C" w14:textId="77777777" w:rsidR="00BD5F31" w:rsidRDefault="00BD5F31" w:rsidP="00DE2EED"/>
    <w:p w14:paraId="6844A879" w14:textId="77777777" w:rsidR="00BD5F31" w:rsidRDefault="00BD5F31" w:rsidP="00DE2EED"/>
    <w:p w14:paraId="2D001302" w14:textId="77777777" w:rsidR="00BD5F31" w:rsidRDefault="00BD5F31" w:rsidP="00DE2EED"/>
    <w:p w14:paraId="76E60086" w14:textId="77777777" w:rsidR="00BD5F31" w:rsidRDefault="00BD5F31" w:rsidP="00DE2EED"/>
    <w:p w14:paraId="70AF1BD9" w14:textId="77777777" w:rsidR="00BD5F31" w:rsidRDefault="00BD5F31" w:rsidP="00DE2EED"/>
    <w:p w14:paraId="08CC47C0" w14:textId="77777777" w:rsidR="00BD5F31" w:rsidRDefault="00BD5F31" w:rsidP="00DE2EED"/>
    <w:p w14:paraId="1FE9443A" w14:textId="3811A636" w:rsidR="00BD5F31" w:rsidRDefault="00BD5F31" w:rsidP="00DE2EED"/>
    <w:p w14:paraId="7678CB32" w14:textId="1F9297D0" w:rsidR="001E27F2" w:rsidRDefault="001E27F2" w:rsidP="001E27F2">
      <w:pPr>
        <w:pStyle w:val="Caption"/>
      </w:pPr>
      <w:bookmarkStart w:id="162" w:name="_Toc76729664"/>
      <w:r>
        <w:t xml:space="preserve">Figure: 5. </w:t>
      </w:r>
      <w:r>
        <w:fldChar w:fldCharType="begin"/>
      </w:r>
      <w:r>
        <w:instrText xml:space="preserve"> SEQ Figure:_5. \* ARABIC </w:instrText>
      </w:r>
      <w:r>
        <w:fldChar w:fldCharType="separate"/>
      </w:r>
      <w:r w:rsidR="00C810D4">
        <w:rPr>
          <w:noProof/>
        </w:rPr>
        <w:t>2</w:t>
      </w:r>
      <w:r>
        <w:fldChar w:fldCharType="end"/>
      </w:r>
      <w:r>
        <w:t xml:space="preserve"> </w:t>
      </w:r>
      <w:r w:rsidRPr="00734FFA">
        <w:t>Map Generated in Simulated Gazebo Environment (</w:t>
      </w:r>
      <w:r>
        <w:t>Default World</w:t>
      </w:r>
      <w:r w:rsidRPr="00734FFA">
        <w:t>).</w:t>
      </w:r>
      <w:bookmarkEnd w:id="162"/>
    </w:p>
    <w:p w14:paraId="182249E0" w14:textId="77777777" w:rsidR="001E27F2" w:rsidRDefault="001E27F2" w:rsidP="00DE2EED"/>
    <w:p w14:paraId="7F642285" w14:textId="24DA7E5A" w:rsidR="00DE2EED" w:rsidRDefault="00DE2EED" w:rsidP="00DE2EED">
      <w:r>
        <w:t>Figure 5.2 shows the map generated in simulated environment. The green marker is the maker array which represents the area to be explored yet.</w:t>
      </w:r>
    </w:p>
    <w:p w14:paraId="11E73571" w14:textId="2E3C22D6" w:rsidR="000452E3" w:rsidRDefault="000452E3" w:rsidP="00DE2EED"/>
    <w:p w14:paraId="54112908" w14:textId="661BA241" w:rsidR="000452E3" w:rsidRDefault="000452E3" w:rsidP="00DE2EED"/>
    <w:p w14:paraId="4D2C88C1" w14:textId="3F57F84C" w:rsidR="000452E3" w:rsidRPr="00DE2EED" w:rsidRDefault="000452E3" w:rsidP="00DE2EED"/>
    <w:p w14:paraId="6248DCD4" w14:textId="029DA317" w:rsidR="00A61EF6" w:rsidRDefault="00A61EF6" w:rsidP="00A61EF6">
      <w:pPr>
        <w:pStyle w:val="Heading4"/>
      </w:pPr>
      <w:bookmarkStart w:id="163" w:name="_Toc76736005"/>
      <w:r>
        <w:t>Simulat</w:t>
      </w:r>
      <w:r w:rsidR="009430FF">
        <w:t>ion</w:t>
      </w:r>
      <w:r>
        <w:t xml:space="preserve"> World</w:t>
      </w:r>
      <w:bookmarkEnd w:id="163"/>
    </w:p>
    <w:p w14:paraId="204C97F8" w14:textId="7DE884D2" w:rsidR="00A61EF6" w:rsidRDefault="00A61EF6" w:rsidP="00A61EF6"/>
    <w:p w14:paraId="356ECE99" w14:textId="5C3C5D81" w:rsidR="00A61EF6" w:rsidRPr="00237858" w:rsidRDefault="00B10260" w:rsidP="00A61EF6">
      <w:r>
        <w:rPr>
          <w:b/>
          <w:bCs/>
          <w:noProof/>
          <w:lang w:val="en-US" w:eastAsia="en-US"/>
        </w:rPr>
        <w:drawing>
          <wp:anchor distT="0" distB="0" distL="114300" distR="114300" simplePos="0" relativeHeight="251677696" behindDoc="1" locked="0" layoutInCell="1" allowOverlap="1" wp14:anchorId="313B62B9" wp14:editId="58F714B4">
            <wp:simplePos x="0" y="0"/>
            <wp:positionH relativeFrom="margin">
              <wp:align>right</wp:align>
            </wp:positionH>
            <wp:positionV relativeFrom="margin">
              <wp:posOffset>6018986</wp:posOffset>
            </wp:positionV>
            <wp:extent cx="5070143" cy="2599836"/>
            <wp:effectExtent l="0" t="0" r="0" b="0"/>
            <wp:wrapTight wrapText="bothSides">
              <wp:wrapPolygon edited="0">
                <wp:start x="0" y="0"/>
                <wp:lineTo x="0" y="21368"/>
                <wp:lineTo x="21508" y="21368"/>
                <wp:lineTo x="2150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70143" cy="259983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1EF6">
        <w:t xml:space="preserve">Below is the simulated world </w:t>
      </w:r>
      <w:r w:rsidR="00754B58">
        <w:t>of</w:t>
      </w:r>
      <w:r w:rsidR="00A61EF6">
        <w:t xml:space="preserve"> map</w:t>
      </w:r>
      <w:r w:rsidR="00754B58">
        <w:t>s</w:t>
      </w:r>
      <w:r w:rsidR="00A61EF6">
        <w:t xml:space="preserve"> shown above.</w:t>
      </w:r>
    </w:p>
    <w:p w14:paraId="0A8C4B7B" w14:textId="4F3853A9" w:rsidR="003A795D" w:rsidRDefault="00CA1AAC" w:rsidP="007D488B">
      <w:pPr>
        <w:pStyle w:val="Caption"/>
      </w:pPr>
      <w:bookmarkStart w:id="164" w:name="_Toc76729665"/>
      <w:r>
        <w:t xml:space="preserve">Figure: 5. </w:t>
      </w:r>
      <w:r>
        <w:fldChar w:fldCharType="begin"/>
      </w:r>
      <w:r>
        <w:instrText xml:space="preserve"> SEQ Figure:_5. \* ARABIC </w:instrText>
      </w:r>
      <w:r>
        <w:fldChar w:fldCharType="separate"/>
      </w:r>
      <w:r w:rsidR="00C810D4">
        <w:rPr>
          <w:noProof/>
        </w:rPr>
        <w:t>3</w:t>
      </w:r>
      <w:r>
        <w:fldChar w:fldCharType="end"/>
      </w:r>
      <w:r>
        <w:t xml:space="preserve"> </w:t>
      </w:r>
      <w:r w:rsidR="00B575C5">
        <w:t>World 1</w:t>
      </w:r>
      <w:bookmarkEnd w:id="164"/>
    </w:p>
    <w:p w14:paraId="702E4115" w14:textId="09023EB2" w:rsidR="006F32EB" w:rsidRDefault="003A795D" w:rsidP="00B26690">
      <w:pPr>
        <w:pStyle w:val="Caption"/>
        <w:jc w:val="both"/>
      </w:pPr>
      <w:r>
        <w:lastRenderedPageBreak/>
        <w:t>Figure 5.3 shows world 1 in gazebo simulation</w:t>
      </w:r>
      <w:r w:rsidR="009430FF">
        <w:t xml:space="preserve"> which was used to test robot.</w:t>
      </w:r>
    </w:p>
    <w:p w14:paraId="4C380489" w14:textId="77777777" w:rsidR="006F32EB" w:rsidRDefault="006F32EB" w:rsidP="003A795D">
      <w:pPr>
        <w:pStyle w:val="Heading3"/>
        <w:numPr>
          <w:ilvl w:val="0"/>
          <w:numId w:val="0"/>
        </w:numPr>
        <w:rPr>
          <w:b w:val="0"/>
        </w:rPr>
      </w:pPr>
    </w:p>
    <w:p w14:paraId="090D5858" w14:textId="77777777" w:rsidR="006F32EB" w:rsidRDefault="006F32EB" w:rsidP="003A795D">
      <w:pPr>
        <w:pStyle w:val="Heading3"/>
        <w:numPr>
          <w:ilvl w:val="0"/>
          <w:numId w:val="0"/>
        </w:numPr>
        <w:rPr>
          <w:b w:val="0"/>
        </w:rPr>
      </w:pPr>
    </w:p>
    <w:p w14:paraId="3B9A322B" w14:textId="1F4A62D0" w:rsidR="006F32EB" w:rsidRDefault="006F32EB" w:rsidP="003A795D">
      <w:pPr>
        <w:pStyle w:val="Heading3"/>
        <w:numPr>
          <w:ilvl w:val="0"/>
          <w:numId w:val="0"/>
        </w:numPr>
        <w:rPr>
          <w:b w:val="0"/>
        </w:rPr>
      </w:pPr>
    </w:p>
    <w:p w14:paraId="7D48994E" w14:textId="67FE7B5E" w:rsidR="006F32EB" w:rsidRDefault="006F32EB" w:rsidP="006F32EB">
      <w:pPr>
        <w:pStyle w:val="Heading3"/>
      </w:pPr>
      <w:bookmarkStart w:id="165" w:name="_Toc76736006"/>
      <w:r>
        <w:t>Hardware</w:t>
      </w:r>
      <w:bookmarkEnd w:id="165"/>
    </w:p>
    <w:p w14:paraId="75EF94D7" w14:textId="3932FB56" w:rsidR="006F32EB" w:rsidRDefault="006F32EB" w:rsidP="006F32EB">
      <w:pPr>
        <w:pStyle w:val="Heading3"/>
        <w:numPr>
          <w:ilvl w:val="0"/>
          <w:numId w:val="0"/>
        </w:numPr>
      </w:pPr>
    </w:p>
    <w:p w14:paraId="6BB0FF27" w14:textId="0491B6DD" w:rsidR="00CD737E" w:rsidRDefault="00CD737E" w:rsidP="00256FB2">
      <w:pPr>
        <w:pStyle w:val="Caption"/>
        <w:jc w:val="both"/>
      </w:pPr>
      <w:r>
        <w:t>Actual hardware testing was done in Basic Electronics Lab of Bahria University Lahore Campus.</w:t>
      </w:r>
    </w:p>
    <w:p w14:paraId="38CD3B4C" w14:textId="33858BC9" w:rsidR="00FB03B7" w:rsidRDefault="00FB03B7" w:rsidP="00FB03B7"/>
    <w:p w14:paraId="32470879" w14:textId="5FE4032F" w:rsidR="00FB03B7" w:rsidRDefault="00FB03B7" w:rsidP="00FB03B7">
      <w:r>
        <w:t xml:space="preserve">Below is the image of </w:t>
      </w:r>
      <w:r w:rsidR="003F2BC0">
        <w:t xml:space="preserve">environment. </w:t>
      </w:r>
    </w:p>
    <w:p w14:paraId="47576B88" w14:textId="255062A8" w:rsidR="00FB03B7" w:rsidRPr="00FB03B7" w:rsidRDefault="003F2BC0" w:rsidP="00FB03B7">
      <w:r w:rsidRPr="003F2BC0">
        <w:rPr>
          <w:noProof/>
          <w:lang w:val="en-US" w:eastAsia="en-US"/>
        </w:rPr>
        <w:drawing>
          <wp:anchor distT="0" distB="0" distL="114300" distR="114300" simplePos="0" relativeHeight="251678720" behindDoc="1" locked="0" layoutInCell="1" allowOverlap="1" wp14:anchorId="7E957055" wp14:editId="635AC983">
            <wp:simplePos x="0" y="0"/>
            <wp:positionH relativeFrom="page">
              <wp:align>center</wp:align>
            </wp:positionH>
            <wp:positionV relativeFrom="margin">
              <wp:posOffset>3214370</wp:posOffset>
            </wp:positionV>
            <wp:extent cx="3160395" cy="5118100"/>
            <wp:effectExtent l="0" t="0" r="1905" b="6350"/>
            <wp:wrapTight wrapText="bothSides">
              <wp:wrapPolygon edited="0">
                <wp:start x="0" y="0"/>
                <wp:lineTo x="0" y="21546"/>
                <wp:lineTo x="21483" y="21546"/>
                <wp:lineTo x="21483" y="0"/>
                <wp:lineTo x="0" y="0"/>
              </wp:wrapPolygon>
            </wp:wrapTight>
            <wp:docPr id="20" name="Picture 20" descr="C:\Users\Sayam\Downloads\Hardware\Screenshot_2021-06-30-12-14-17-148_com.miui.videop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yam\Downloads\Hardware\Screenshot_2021-06-30-12-14-17-148_com.miui.videoplayer.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889" b="17248"/>
                    <a:stretch/>
                  </pic:blipFill>
                  <pic:spPr bwMode="auto">
                    <a:xfrm>
                      <a:off x="0" y="0"/>
                      <a:ext cx="3160395" cy="5118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1E72A5" w14:textId="17C51E34" w:rsidR="00337138" w:rsidRDefault="00337138" w:rsidP="006F32EB">
      <w:pPr>
        <w:pStyle w:val="Heading3"/>
        <w:numPr>
          <w:ilvl w:val="0"/>
          <w:numId w:val="0"/>
        </w:numPr>
      </w:pPr>
      <w:r>
        <w:br w:type="page"/>
      </w:r>
    </w:p>
    <w:p w14:paraId="4421E3FC" w14:textId="41AC6663" w:rsidR="009545E7" w:rsidRPr="009545E7" w:rsidRDefault="00A206DB" w:rsidP="009545E7">
      <w:r w:rsidRPr="00A206DB">
        <w:rPr>
          <w:noProof/>
          <w:lang w:val="en-US" w:eastAsia="en-US"/>
        </w:rPr>
        <w:lastRenderedPageBreak/>
        <w:drawing>
          <wp:inline distT="0" distB="0" distL="0" distR="0" wp14:anchorId="1A8FFEFC" wp14:editId="26EC4ED1">
            <wp:extent cx="5304745" cy="3228975"/>
            <wp:effectExtent l="0" t="0" r="0" b="0"/>
            <wp:docPr id="21" name="Picture 21" descr="C:\Users\Sayam\Downloads\Hardware\IMG-20210629-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yam\Downloads\Hardware\IMG-20210629-WA0025.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3470" t="17085" r="8227" b="29969"/>
                    <a:stretch/>
                  </pic:blipFill>
                  <pic:spPr bwMode="auto">
                    <a:xfrm>
                      <a:off x="0" y="0"/>
                      <a:ext cx="5319715" cy="3238087"/>
                    </a:xfrm>
                    <a:prstGeom prst="rect">
                      <a:avLst/>
                    </a:prstGeom>
                    <a:noFill/>
                    <a:ln>
                      <a:noFill/>
                    </a:ln>
                    <a:extLst>
                      <a:ext uri="{53640926-AAD7-44D8-BBD7-CCE9431645EC}">
                        <a14:shadowObscured xmlns:a14="http://schemas.microsoft.com/office/drawing/2010/main"/>
                      </a:ext>
                    </a:extLst>
                  </pic:spPr>
                </pic:pic>
              </a:graphicData>
            </a:graphic>
          </wp:inline>
        </w:drawing>
      </w:r>
    </w:p>
    <w:p w14:paraId="3BD6735D" w14:textId="36D3D1AF" w:rsidR="00D65C5A" w:rsidRPr="00264EB0" w:rsidRDefault="00576FF6" w:rsidP="00576FF6">
      <w:pPr>
        <w:pStyle w:val="Caption"/>
      </w:pPr>
      <w:bookmarkStart w:id="166" w:name="_Toc76729666"/>
      <w:r>
        <w:t xml:space="preserve">Figure: 5. </w:t>
      </w:r>
      <w:r>
        <w:fldChar w:fldCharType="begin"/>
      </w:r>
      <w:r>
        <w:instrText xml:space="preserve"> SEQ Figure:_5. \* ARABIC </w:instrText>
      </w:r>
      <w:r>
        <w:fldChar w:fldCharType="separate"/>
      </w:r>
      <w:r w:rsidR="00C810D4">
        <w:rPr>
          <w:noProof/>
        </w:rPr>
        <w:t>4</w:t>
      </w:r>
      <w:r>
        <w:fldChar w:fldCharType="end"/>
      </w:r>
      <w:r w:rsidR="00A206DB" w:rsidRPr="00264EB0">
        <w:t xml:space="preserve"> Map Generated of DLD Lab</w:t>
      </w:r>
      <w:bookmarkEnd w:id="166"/>
    </w:p>
    <w:p w14:paraId="11D1A402" w14:textId="1841B3DC" w:rsidR="00FB2AB9" w:rsidRDefault="00FB2AB9" w:rsidP="00FB2AB9">
      <w:pPr>
        <w:spacing w:line="240" w:lineRule="auto"/>
        <w:rPr>
          <w:b/>
        </w:rPr>
      </w:pPr>
    </w:p>
    <w:p w14:paraId="2B9DC222" w14:textId="19E21D80" w:rsidR="0077728E" w:rsidRDefault="0077728E" w:rsidP="00FB2AB9">
      <w:pPr>
        <w:spacing w:line="240" w:lineRule="auto"/>
      </w:pPr>
      <w:r>
        <w:t>Figure 5.4 shows map generated of DLD Lab</w:t>
      </w:r>
      <w:r w:rsidR="008D0248">
        <w:t xml:space="preserve"> using turtlebot3.</w:t>
      </w:r>
    </w:p>
    <w:p w14:paraId="086DEA92" w14:textId="6E950916" w:rsidR="00CA50E3" w:rsidRDefault="00CA50E3" w:rsidP="00941D48"/>
    <w:p w14:paraId="668A8E32" w14:textId="5724EAD7" w:rsidR="00CA50E3" w:rsidRDefault="00CA50E3" w:rsidP="00941D48"/>
    <w:p w14:paraId="3E521AB0" w14:textId="5FC12108" w:rsidR="00CA50E3" w:rsidRDefault="00CA50E3" w:rsidP="00FB2AB9">
      <w:pPr>
        <w:spacing w:line="240" w:lineRule="auto"/>
      </w:pPr>
    </w:p>
    <w:p w14:paraId="0F1D088D" w14:textId="08E47BFB" w:rsidR="00CA50E3" w:rsidRDefault="00CA50E3" w:rsidP="00CA50E3">
      <w:pPr>
        <w:pStyle w:val="Heading3"/>
      </w:pPr>
      <w:bookmarkStart w:id="167" w:name="_Toc76736007"/>
      <w:r>
        <w:t>Environmental Data</w:t>
      </w:r>
      <w:bookmarkEnd w:id="167"/>
    </w:p>
    <w:p w14:paraId="4074F312" w14:textId="2CA061EE" w:rsidR="00CA50E3" w:rsidRDefault="00CA50E3" w:rsidP="00CA50E3"/>
    <w:p w14:paraId="1FD9C07A" w14:textId="19D60C84" w:rsidR="00CA50E3" w:rsidRDefault="00CA50E3" w:rsidP="00CA50E3">
      <w:r>
        <w:t>Environmental data is shown through android application. Environmental data includes following:</w:t>
      </w:r>
    </w:p>
    <w:p w14:paraId="43AAE84A" w14:textId="6F7AA973" w:rsidR="00CA50E3" w:rsidRPr="00CA50E3" w:rsidRDefault="00CA50E3" w:rsidP="00AC7E8D">
      <w:pPr>
        <w:pStyle w:val="ListParagraph"/>
        <w:numPr>
          <w:ilvl w:val="0"/>
          <w:numId w:val="25"/>
        </w:numPr>
        <w:jc w:val="both"/>
      </w:pPr>
      <w:r>
        <w:rPr>
          <w:b w:val="0"/>
        </w:rPr>
        <w:t>Temperature</w:t>
      </w:r>
    </w:p>
    <w:p w14:paraId="4FC38B8D" w14:textId="09EC1B27" w:rsidR="00CA50E3" w:rsidRPr="00CA50E3" w:rsidRDefault="00CA50E3" w:rsidP="00AC7E8D">
      <w:pPr>
        <w:pStyle w:val="ListParagraph"/>
        <w:numPr>
          <w:ilvl w:val="0"/>
          <w:numId w:val="25"/>
        </w:numPr>
        <w:jc w:val="both"/>
      </w:pPr>
      <w:r>
        <w:rPr>
          <w:b w:val="0"/>
        </w:rPr>
        <w:t>Humidity</w:t>
      </w:r>
    </w:p>
    <w:p w14:paraId="41DA5566" w14:textId="3528FBC8" w:rsidR="00CA50E3" w:rsidRPr="00CA50E3" w:rsidRDefault="00CA50E3" w:rsidP="00AC7E8D">
      <w:pPr>
        <w:pStyle w:val="ListParagraph"/>
        <w:numPr>
          <w:ilvl w:val="0"/>
          <w:numId w:val="25"/>
        </w:numPr>
        <w:jc w:val="both"/>
      </w:pPr>
      <w:r>
        <w:rPr>
          <w:b w:val="0"/>
        </w:rPr>
        <w:t>Heat Index</w:t>
      </w:r>
    </w:p>
    <w:p w14:paraId="004FF3B6" w14:textId="007C64E5" w:rsidR="00CA50E3" w:rsidRPr="00CA50E3" w:rsidRDefault="00CA50E3" w:rsidP="00AC7E8D">
      <w:pPr>
        <w:pStyle w:val="ListParagraph"/>
        <w:numPr>
          <w:ilvl w:val="0"/>
          <w:numId w:val="25"/>
        </w:numPr>
        <w:jc w:val="both"/>
      </w:pPr>
      <w:r>
        <w:rPr>
          <w:b w:val="0"/>
        </w:rPr>
        <w:t>Butane Gas PPM</w:t>
      </w:r>
    </w:p>
    <w:p w14:paraId="3F376687" w14:textId="71C3696F" w:rsidR="00CA50E3" w:rsidRPr="00CA50E3" w:rsidRDefault="00CA50E3" w:rsidP="00AC7E8D">
      <w:pPr>
        <w:pStyle w:val="ListParagraph"/>
        <w:numPr>
          <w:ilvl w:val="0"/>
          <w:numId w:val="25"/>
        </w:numPr>
        <w:jc w:val="both"/>
      </w:pPr>
      <w:r>
        <w:rPr>
          <w:b w:val="0"/>
        </w:rPr>
        <w:t>Air Quality</w:t>
      </w:r>
    </w:p>
    <w:p w14:paraId="70B0AE93" w14:textId="1767AF09" w:rsidR="00CA50E3" w:rsidRPr="007539EF" w:rsidRDefault="00CA50E3" w:rsidP="00AC7E8D">
      <w:pPr>
        <w:pStyle w:val="ListParagraph"/>
        <w:numPr>
          <w:ilvl w:val="0"/>
          <w:numId w:val="25"/>
        </w:numPr>
        <w:jc w:val="both"/>
      </w:pPr>
      <w:r>
        <w:rPr>
          <w:b w:val="0"/>
        </w:rPr>
        <w:t xml:space="preserve">Carbon </w:t>
      </w:r>
      <w:r w:rsidR="007539EF">
        <w:rPr>
          <w:b w:val="0"/>
        </w:rPr>
        <w:t>Monoxide</w:t>
      </w:r>
      <w:r>
        <w:rPr>
          <w:b w:val="0"/>
        </w:rPr>
        <w:t xml:space="preserve"> PPM</w:t>
      </w:r>
    </w:p>
    <w:p w14:paraId="7FB29CF8" w14:textId="2F6A7106" w:rsidR="007539EF" w:rsidRDefault="007539EF" w:rsidP="007539EF"/>
    <w:p w14:paraId="217EB63E" w14:textId="38ACABE4" w:rsidR="007539EF" w:rsidRDefault="007539EF" w:rsidP="007539EF">
      <w:r>
        <w:t>Below is the picture of mobile application</w:t>
      </w:r>
    </w:p>
    <w:p w14:paraId="19FCF27A" w14:textId="77777777" w:rsidR="00CA50E3" w:rsidRPr="00CA50E3" w:rsidRDefault="00CA50E3" w:rsidP="00CA50E3"/>
    <w:p w14:paraId="31DEFC78" w14:textId="0E6F0495" w:rsidR="00A362B6" w:rsidRDefault="00A362B6" w:rsidP="00FB2AB9">
      <w:pPr>
        <w:spacing w:line="240" w:lineRule="auto"/>
      </w:pPr>
    </w:p>
    <w:p w14:paraId="540F9348" w14:textId="77777777" w:rsidR="00A362B6" w:rsidRPr="0077728E" w:rsidRDefault="00A362B6" w:rsidP="00FB2AB9">
      <w:pPr>
        <w:spacing w:line="240" w:lineRule="auto"/>
      </w:pPr>
    </w:p>
    <w:p w14:paraId="6B8022C5" w14:textId="49AA0F7D" w:rsidR="009C395A" w:rsidRDefault="009C395A">
      <w:pPr>
        <w:spacing w:line="240" w:lineRule="auto"/>
        <w:jc w:val="left"/>
      </w:pPr>
      <w:r>
        <w:br w:type="page"/>
      </w:r>
    </w:p>
    <w:p w14:paraId="0C37F194" w14:textId="2A892912" w:rsidR="00965778" w:rsidRDefault="00502A87" w:rsidP="00FB2AB9">
      <w:pPr>
        <w:spacing w:line="240" w:lineRule="auto"/>
      </w:pPr>
      <w:r w:rsidRPr="0005276A">
        <w:rPr>
          <w:noProof/>
          <w:lang w:val="en-US" w:eastAsia="en-US"/>
        </w:rPr>
        <w:lastRenderedPageBreak/>
        <w:drawing>
          <wp:anchor distT="0" distB="0" distL="114300" distR="114300" simplePos="0" relativeHeight="251687936" behindDoc="1" locked="0" layoutInCell="1" allowOverlap="1" wp14:anchorId="465D82DB" wp14:editId="78E33FAE">
            <wp:simplePos x="0" y="0"/>
            <wp:positionH relativeFrom="page">
              <wp:posOffset>2590165</wp:posOffset>
            </wp:positionH>
            <wp:positionV relativeFrom="margin">
              <wp:posOffset>4445</wp:posOffset>
            </wp:positionV>
            <wp:extent cx="2581275" cy="5305425"/>
            <wp:effectExtent l="0" t="0" r="9525" b="9525"/>
            <wp:wrapTight wrapText="bothSides">
              <wp:wrapPolygon edited="0">
                <wp:start x="0" y="0"/>
                <wp:lineTo x="0" y="21561"/>
                <wp:lineTo x="21520" y="21561"/>
                <wp:lineTo x="21520" y="0"/>
                <wp:lineTo x="0" y="0"/>
              </wp:wrapPolygon>
            </wp:wrapTight>
            <wp:docPr id="29" name="Picture 29" descr="C:\Users\Sayam\Downloads\Hardware\Screenshot_2021-06-30-13-58-22-112_com.explor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yam\Downloads\Hardware\Screenshot_2021-06-30-13-58-22-112_com.explorator.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81275" cy="5305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50C017" w14:textId="77777777" w:rsidR="00965778" w:rsidRDefault="00965778" w:rsidP="00FB2AB9">
      <w:pPr>
        <w:spacing w:line="240" w:lineRule="auto"/>
      </w:pPr>
    </w:p>
    <w:p w14:paraId="3CDB114F" w14:textId="77777777" w:rsidR="00965778" w:rsidRDefault="00965778" w:rsidP="00FB2AB9">
      <w:pPr>
        <w:spacing w:line="240" w:lineRule="auto"/>
      </w:pPr>
    </w:p>
    <w:p w14:paraId="7FB6E7AA" w14:textId="77777777" w:rsidR="00965778" w:rsidRDefault="00965778" w:rsidP="00FB2AB9">
      <w:pPr>
        <w:spacing w:line="240" w:lineRule="auto"/>
      </w:pPr>
    </w:p>
    <w:p w14:paraId="5EE11C3E" w14:textId="77777777" w:rsidR="00965778" w:rsidRDefault="00965778" w:rsidP="00FB2AB9">
      <w:pPr>
        <w:spacing w:line="240" w:lineRule="auto"/>
      </w:pPr>
    </w:p>
    <w:p w14:paraId="7ED69944" w14:textId="77777777" w:rsidR="00965778" w:rsidRDefault="00965778" w:rsidP="00FB2AB9">
      <w:pPr>
        <w:spacing w:line="240" w:lineRule="auto"/>
      </w:pPr>
    </w:p>
    <w:p w14:paraId="55E2D40E" w14:textId="77777777" w:rsidR="00965778" w:rsidRDefault="00965778" w:rsidP="00FB2AB9">
      <w:pPr>
        <w:spacing w:line="240" w:lineRule="auto"/>
      </w:pPr>
    </w:p>
    <w:p w14:paraId="06C5F7AA" w14:textId="77777777" w:rsidR="00965778" w:rsidRDefault="00965778" w:rsidP="00FB2AB9">
      <w:pPr>
        <w:spacing w:line="240" w:lineRule="auto"/>
      </w:pPr>
    </w:p>
    <w:p w14:paraId="74FD1710" w14:textId="77777777" w:rsidR="00965778" w:rsidRDefault="00965778" w:rsidP="00FB2AB9">
      <w:pPr>
        <w:spacing w:line="240" w:lineRule="auto"/>
      </w:pPr>
    </w:p>
    <w:p w14:paraId="1275DF58" w14:textId="77777777" w:rsidR="00965778" w:rsidRDefault="00965778" w:rsidP="00FB2AB9">
      <w:pPr>
        <w:spacing w:line="240" w:lineRule="auto"/>
      </w:pPr>
    </w:p>
    <w:p w14:paraId="34A165B6" w14:textId="77777777" w:rsidR="00965778" w:rsidRDefault="00965778" w:rsidP="00FB2AB9">
      <w:pPr>
        <w:spacing w:line="240" w:lineRule="auto"/>
      </w:pPr>
    </w:p>
    <w:p w14:paraId="707A86C0" w14:textId="77777777" w:rsidR="00965778" w:rsidRDefault="00965778" w:rsidP="00FB2AB9">
      <w:pPr>
        <w:spacing w:line="240" w:lineRule="auto"/>
      </w:pPr>
    </w:p>
    <w:p w14:paraId="4F1E28E0" w14:textId="77777777" w:rsidR="00965778" w:rsidRDefault="00965778" w:rsidP="00FB2AB9">
      <w:pPr>
        <w:spacing w:line="240" w:lineRule="auto"/>
      </w:pPr>
    </w:p>
    <w:p w14:paraId="0D64C4E9" w14:textId="77777777" w:rsidR="00965778" w:rsidRDefault="00965778" w:rsidP="00FB2AB9">
      <w:pPr>
        <w:spacing w:line="240" w:lineRule="auto"/>
      </w:pPr>
    </w:p>
    <w:p w14:paraId="5C02F960" w14:textId="77777777" w:rsidR="00965778" w:rsidRDefault="00965778" w:rsidP="00FB2AB9">
      <w:pPr>
        <w:spacing w:line="240" w:lineRule="auto"/>
      </w:pPr>
    </w:p>
    <w:p w14:paraId="45E457E9" w14:textId="77777777" w:rsidR="00965778" w:rsidRDefault="00965778" w:rsidP="00FB2AB9">
      <w:pPr>
        <w:spacing w:line="240" w:lineRule="auto"/>
      </w:pPr>
    </w:p>
    <w:p w14:paraId="4BD40AE3" w14:textId="77777777" w:rsidR="00965778" w:rsidRDefault="00965778" w:rsidP="00FB2AB9">
      <w:pPr>
        <w:spacing w:line="240" w:lineRule="auto"/>
      </w:pPr>
    </w:p>
    <w:p w14:paraId="5C8342B0" w14:textId="77777777" w:rsidR="00965778" w:rsidRDefault="00965778" w:rsidP="00FB2AB9">
      <w:pPr>
        <w:spacing w:line="240" w:lineRule="auto"/>
      </w:pPr>
    </w:p>
    <w:p w14:paraId="1524948F" w14:textId="77777777" w:rsidR="00965778" w:rsidRDefault="00965778" w:rsidP="00FB2AB9">
      <w:pPr>
        <w:spacing w:line="240" w:lineRule="auto"/>
      </w:pPr>
    </w:p>
    <w:p w14:paraId="6A05E6A6" w14:textId="77777777" w:rsidR="00965778" w:rsidRDefault="00965778" w:rsidP="00FB2AB9">
      <w:pPr>
        <w:spacing w:line="240" w:lineRule="auto"/>
      </w:pPr>
    </w:p>
    <w:p w14:paraId="7D89E834" w14:textId="77777777" w:rsidR="00965778" w:rsidRDefault="00965778" w:rsidP="00FB2AB9">
      <w:pPr>
        <w:spacing w:line="240" w:lineRule="auto"/>
      </w:pPr>
    </w:p>
    <w:p w14:paraId="5F8532D8" w14:textId="77777777" w:rsidR="00965778" w:rsidRDefault="00965778" w:rsidP="00FB2AB9">
      <w:pPr>
        <w:spacing w:line="240" w:lineRule="auto"/>
      </w:pPr>
    </w:p>
    <w:p w14:paraId="2205DF25" w14:textId="77777777" w:rsidR="00965778" w:rsidRDefault="00965778" w:rsidP="00FB2AB9">
      <w:pPr>
        <w:spacing w:line="240" w:lineRule="auto"/>
      </w:pPr>
    </w:p>
    <w:p w14:paraId="2E7A9EE3" w14:textId="77777777" w:rsidR="00965778" w:rsidRDefault="00965778" w:rsidP="00FB2AB9">
      <w:pPr>
        <w:spacing w:line="240" w:lineRule="auto"/>
      </w:pPr>
    </w:p>
    <w:p w14:paraId="2D09F5C5" w14:textId="77777777" w:rsidR="00965778" w:rsidRDefault="00965778" w:rsidP="00FB2AB9">
      <w:pPr>
        <w:spacing w:line="240" w:lineRule="auto"/>
      </w:pPr>
    </w:p>
    <w:p w14:paraId="6367C5DA" w14:textId="77777777" w:rsidR="00965778" w:rsidRDefault="00965778" w:rsidP="00FB2AB9">
      <w:pPr>
        <w:spacing w:line="240" w:lineRule="auto"/>
      </w:pPr>
    </w:p>
    <w:p w14:paraId="788858AB" w14:textId="77777777" w:rsidR="00965778" w:rsidRDefault="00965778" w:rsidP="00FB2AB9">
      <w:pPr>
        <w:spacing w:line="240" w:lineRule="auto"/>
      </w:pPr>
    </w:p>
    <w:p w14:paraId="0C10246C" w14:textId="77777777" w:rsidR="00965778" w:rsidRDefault="00965778" w:rsidP="00FB2AB9">
      <w:pPr>
        <w:spacing w:line="240" w:lineRule="auto"/>
      </w:pPr>
    </w:p>
    <w:p w14:paraId="11DA2A99" w14:textId="77777777" w:rsidR="00965778" w:rsidRDefault="00965778" w:rsidP="00FB2AB9">
      <w:pPr>
        <w:spacing w:line="240" w:lineRule="auto"/>
      </w:pPr>
    </w:p>
    <w:p w14:paraId="489FA6F7" w14:textId="77777777" w:rsidR="00965778" w:rsidRDefault="00965778" w:rsidP="00FB2AB9">
      <w:pPr>
        <w:spacing w:line="240" w:lineRule="auto"/>
      </w:pPr>
    </w:p>
    <w:p w14:paraId="528230D8" w14:textId="77777777" w:rsidR="00965778" w:rsidRDefault="00965778" w:rsidP="00FB2AB9">
      <w:pPr>
        <w:spacing w:line="240" w:lineRule="auto"/>
      </w:pPr>
    </w:p>
    <w:p w14:paraId="722DB564" w14:textId="77777777" w:rsidR="00123057" w:rsidRDefault="00123057" w:rsidP="00123057">
      <w:pPr>
        <w:spacing w:line="240" w:lineRule="auto"/>
      </w:pPr>
    </w:p>
    <w:p w14:paraId="1C211A3C" w14:textId="16870A54" w:rsidR="00FC0DE1" w:rsidRDefault="00D42D5A" w:rsidP="00D42D5A">
      <w:pPr>
        <w:pStyle w:val="Caption"/>
      </w:pPr>
      <w:bookmarkStart w:id="168" w:name="_Toc76729667"/>
      <w:r>
        <w:t xml:space="preserve">Figure: 5. </w:t>
      </w:r>
      <w:r>
        <w:fldChar w:fldCharType="begin"/>
      </w:r>
      <w:r>
        <w:instrText xml:space="preserve"> SEQ Figure:_5. \* ARABIC </w:instrText>
      </w:r>
      <w:r>
        <w:fldChar w:fldCharType="separate"/>
      </w:r>
      <w:r w:rsidR="00C810D4">
        <w:rPr>
          <w:noProof/>
        </w:rPr>
        <w:t>5</w:t>
      </w:r>
      <w:r>
        <w:fldChar w:fldCharType="end"/>
      </w:r>
      <w:r>
        <w:t xml:space="preserve"> </w:t>
      </w:r>
      <w:r w:rsidR="00965778" w:rsidRPr="00264EB0">
        <w:t>Android Application</w:t>
      </w:r>
      <w:bookmarkEnd w:id="168"/>
    </w:p>
    <w:p w14:paraId="062CA1EB" w14:textId="77777777" w:rsidR="00FC0DE1" w:rsidRDefault="00FC0DE1">
      <w:pPr>
        <w:spacing w:line="240" w:lineRule="auto"/>
        <w:jc w:val="left"/>
        <w:rPr>
          <w:bCs/>
          <w:szCs w:val="20"/>
        </w:rPr>
      </w:pPr>
      <w:r>
        <w:br w:type="page"/>
      </w:r>
    </w:p>
    <w:p w14:paraId="32C42355" w14:textId="794C5A0F" w:rsidR="00FB2AB9" w:rsidRDefault="00FB2AB9" w:rsidP="00FC0DE1">
      <w:pPr>
        <w:pStyle w:val="Heading1"/>
      </w:pPr>
    </w:p>
    <w:p w14:paraId="0127D94E" w14:textId="70C82F85" w:rsidR="00FC0DE1" w:rsidRDefault="00FC0DE1" w:rsidP="00FC0DE1"/>
    <w:p w14:paraId="4AD3E546" w14:textId="3E0F7949" w:rsidR="00FC0DE1" w:rsidRDefault="00FC0DE1" w:rsidP="00FC0DE1"/>
    <w:p w14:paraId="72ACAA9A" w14:textId="6519C1EA" w:rsidR="00FC0DE1" w:rsidRDefault="00FC0DE1" w:rsidP="00FC0DE1"/>
    <w:p w14:paraId="4C1635BC" w14:textId="107E9927" w:rsidR="00C63F34" w:rsidRDefault="00FC0DE1" w:rsidP="00C63F34">
      <w:pPr>
        <w:pStyle w:val="Heading2"/>
      </w:pPr>
      <w:bookmarkStart w:id="169" w:name="_Toc76736008"/>
      <w:r>
        <w:t>CONCLUSION AND RECOMMENDATIONS</w:t>
      </w:r>
      <w:bookmarkEnd w:id="169"/>
    </w:p>
    <w:p w14:paraId="63C634F3" w14:textId="45EA2891" w:rsidR="00C63F34" w:rsidRDefault="00C63F34" w:rsidP="00C63F34"/>
    <w:p w14:paraId="432317CB" w14:textId="2084CBB1" w:rsidR="00C63F34" w:rsidRPr="00C63F34" w:rsidRDefault="00D16841" w:rsidP="00E2402C">
      <w:r>
        <w:t xml:space="preserve">Hazardous environment exploration is difficult and dangerous task for a person, using ROS </w:t>
      </w:r>
      <w:r w:rsidR="002801D5">
        <w:t>packages</w:t>
      </w:r>
      <w:r>
        <w:t xml:space="preserve"> and other tools mentioned in this documentation it is possible to develop a robot that can explore those </w:t>
      </w:r>
      <w:r w:rsidR="002801D5">
        <w:t>environments</w:t>
      </w:r>
      <w:r>
        <w:t xml:space="preserve"> and simultaneously gather and report </w:t>
      </w:r>
      <w:r w:rsidR="002801D5">
        <w:t>environmental</w:t>
      </w:r>
      <w:r>
        <w:t xml:space="preserve"> details to end user.</w:t>
      </w:r>
      <w:r w:rsidR="008D400A">
        <w:t xml:space="preserve"> But some constraints remains such has hardware optimization according to environment in which it is working some terrains can be rough and some can be plain for these terrains each should have special hardware</w:t>
      </w:r>
      <w:r w:rsidR="00B55DFA">
        <w:t xml:space="preserve">, for rough terrains body of robot should be impact resistant and more tough while on plain terrain a simple robot body would be enough. </w:t>
      </w:r>
      <w:r w:rsidR="003B41D4">
        <w:t xml:space="preserve">Currently the main computational controller used is PI it is quite strong but if environment size is very large it would be quite costly in terms of computation but as advancements are being made more powerful </w:t>
      </w:r>
      <w:r w:rsidR="00ED63E9">
        <w:t>microprocessors will be available.</w:t>
      </w:r>
    </w:p>
    <w:p w14:paraId="2AAAC7DC" w14:textId="77777777" w:rsidR="00D65C5A" w:rsidRDefault="00D65C5A" w:rsidP="00D65C5A">
      <w:pPr>
        <w:spacing w:line="240" w:lineRule="auto"/>
        <w:rPr>
          <w:b/>
        </w:rPr>
      </w:pPr>
    </w:p>
    <w:p w14:paraId="2B237604" w14:textId="5AEF4596" w:rsidR="00A206DB" w:rsidRDefault="00A206DB" w:rsidP="00D65C5A">
      <w:pPr>
        <w:spacing w:line="240" w:lineRule="auto"/>
      </w:pPr>
      <w:r>
        <w:br w:type="page"/>
      </w:r>
    </w:p>
    <w:p w14:paraId="284D7644" w14:textId="77777777" w:rsidR="00965778" w:rsidRDefault="00965778" w:rsidP="00D65C5A">
      <w:pPr>
        <w:spacing w:line="240" w:lineRule="auto"/>
      </w:pPr>
    </w:p>
    <w:p w14:paraId="66A81517" w14:textId="77777777" w:rsidR="00965778" w:rsidRDefault="00965778" w:rsidP="00D65C5A">
      <w:pPr>
        <w:spacing w:line="240" w:lineRule="auto"/>
      </w:pPr>
    </w:p>
    <w:p w14:paraId="72F201A5" w14:textId="77777777" w:rsidR="0090383F" w:rsidRDefault="0090383F">
      <w:pPr>
        <w:spacing w:line="240" w:lineRule="auto"/>
        <w:jc w:val="left"/>
      </w:pPr>
    </w:p>
    <w:p w14:paraId="5FBDA982" w14:textId="77777777" w:rsidR="00607A74" w:rsidRDefault="00607A74">
      <w:pPr>
        <w:spacing w:line="240" w:lineRule="auto"/>
        <w:jc w:val="left"/>
      </w:pPr>
    </w:p>
    <w:p w14:paraId="727CBDAF" w14:textId="2456C709" w:rsidR="005C3FA0" w:rsidRPr="00A113CC" w:rsidRDefault="005C3FA0" w:rsidP="00365C5A">
      <w:pPr>
        <w:pStyle w:val="Heading1"/>
        <w:numPr>
          <w:ilvl w:val="0"/>
          <w:numId w:val="0"/>
        </w:numPr>
      </w:pPr>
      <w:r w:rsidRPr="00365C5A">
        <w:t>REFERENCES</w:t>
      </w:r>
    </w:p>
    <w:p w14:paraId="3685CE19" w14:textId="77777777" w:rsidR="005C3FA0" w:rsidRDefault="005C3FA0" w:rsidP="007151AC">
      <w:pPr>
        <w:rPr>
          <w:rFonts w:asciiTheme="majorBidi" w:hAnsiTheme="majorBidi" w:cstheme="majorBidi"/>
        </w:rPr>
      </w:pPr>
    </w:p>
    <w:p w14:paraId="3FE21A16" w14:textId="77777777" w:rsidR="00E74074" w:rsidRDefault="00E74074" w:rsidP="007151AC">
      <w:pPr>
        <w:rPr>
          <w:b/>
          <w:bCs/>
        </w:rPr>
      </w:pPr>
    </w:p>
    <w:p w14:paraId="3F6DA479" w14:textId="37B4674B" w:rsidR="00A65D32" w:rsidRPr="00A65D32" w:rsidRDefault="005B7059" w:rsidP="00A65D3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A65D32" w:rsidRPr="00A65D32">
        <w:rPr>
          <w:noProof/>
        </w:rPr>
        <w:t>[1]</w:t>
      </w:r>
      <w:r w:rsidR="00A65D32" w:rsidRPr="00A65D32">
        <w:rPr>
          <w:noProof/>
        </w:rPr>
        <w:tab/>
        <w:t xml:space="preserve">S. Šabanović, “Robots in society, society in robots: Mutual shaping of society and technology as a framework for social robot design,” </w:t>
      </w:r>
      <w:r w:rsidR="00A65D32" w:rsidRPr="00A65D32">
        <w:rPr>
          <w:i/>
          <w:iCs/>
          <w:noProof/>
        </w:rPr>
        <w:t>Int. J. Soc. Robot.</w:t>
      </w:r>
      <w:r w:rsidR="00A65D32" w:rsidRPr="00A65D32">
        <w:rPr>
          <w:noProof/>
        </w:rPr>
        <w:t>, vol. 2, no. 4, pp. 439–450, 2010, doi: 10.1007/s12369-010-0066-7.</w:t>
      </w:r>
    </w:p>
    <w:p w14:paraId="6C4B7A70" w14:textId="77777777" w:rsidR="00A65D32" w:rsidRPr="00A65D32" w:rsidRDefault="00A65D32" w:rsidP="00A65D32">
      <w:pPr>
        <w:widowControl w:val="0"/>
        <w:autoSpaceDE w:val="0"/>
        <w:autoSpaceDN w:val="0"/>
        <w:adjustRightInd w:val="0"/>
        <w:ind w:left="640" w:hanging="640"/>
        <w:rPr>
          <w:noProof/>
        </w:rPr>
      </w:pPr>
      <w:r w:rsidRPr="00A65D32">
        <w:rPr>
          <w:noProof/>
        </w:rPr>
        <w:t>[2]</w:t>
      </w:r>
      <w:r w:rsidRPr="00A65D32">
        <w:rPr>
          <w:noProof/>
        </w:rPr>
        <w:tab/>
        <w:t xml:space="preserve">P. L. P. Rau, Y. Li, and J. Liu, “Effects of a social robot’s autonomy and group orientation on human decision-making,” </w:t>
      </w:r>
      <w:r w:rsidRPr="00A65D32">
        <w:rPr>
          <w:i/>
          <w:iCs/>
          <w:noProof/>
        </w:rPr>
        <w:t>Adv. Human-Computer Interact.</w:t>
      </w:r>
      <w:r w:rsidRPr="00A65D32">
        <w:rPr>
          <w:noProof/>
        </w:rPr>
        <w:t>, vol. 2013, pp. 6–8, 2013, doi: 10.1155/2013/263721.</w:t>
      </w:r>
    </w:p>
    <w:p w14:paraId="26A51BA4" w14:textId="77777777" w:rsidR="00A65D32" w:rsidRPr="00A65D32" w:rsidRDefault="00A65D32" w:rsidP="00A65D32">
      <w:pPr>
        <w:widowControl w:val="0"/>
        <w:autoSpaceDE w:val="0"/>
        <w:autoSpaceDN w:val="0"/>
        <w:adjustRightInd w:val="0"/>
        <w:ind w:left="640" w:hanging="640"/>
        <w:rPr>
          <w:noProof/>
        </w:rPr>
      </w:pPr>
      <w:r w:rsidRPr="00A65D32">
        <w:rPr>
          <w:noProof/>
        </w:rPr>
        <w:t>[3]</w:t>
      </w:r>
      <w:r w:rsidRPr="00A65D32">
        <w:rPr>
          <w:noProof/>
        </w:rPr>
        <w:tab/>
        <w:t xml:space="preserve">S. Hirose and E. F. Fukushima, “Development of mobile robots for rescue operations,” </w:t>
      </w:r>
      <w:r w:rsidRPr="00A65D32">
        <w:rPr>
          <w:i/>
          <w:iCs/>
          <w:noProof/>
        </w:rPr>
        <w:t>Adv. Robot.</w:t>
      </w:r>
      <w:r w:rsidRPr="00A65D32">
        <w:rPr>
          <w:noProof/>
        </w:rPr>
        <w:t>, vol. 16, no. 6, pp. 509–512, 2002, doi: 10.1163/156855302320535845.</w:t>
      </w:r>
    </w:p>
    <w:p w14:paraId="27222D49" w14:textId="77777777" w:rsidR="00A65D32" w:rsidRPr="00A65D32" w:rsidRDefault="00A65D32" w:rsidP="00A65D32">
      <w:pPr>
        <w:widowControl w:val="0"/>
        <w:autoSpaceDE w:val="0"/>
        <w:autoSpaceDN w:val="0"/>
        <w:adjustRightInd w:val="0"/>
        <w:ind w:left="640" w:hanging="640"/>
        <w:rPr>
          <w:noProof/>
        </w:rPr>
      </w:pPr>
      <w:r w:rsidRPr="00A65D32">
        <w:rPr>
          <w:noProof/>
        </w:rPr>
        <w:t>[4]</w:t>
      </w:r>
      <w:r w:rsidRPr="00A65D32">
        <w:rPr>
          <w:noProof/>
        </w:rPr>
        <w:tab/>
        <w:t xml:space="preserve">G. Schöner, M. Dose, and C. Engels, “Dynamics of behavior: Theory and applications for autonomous robot architectures,” </w:t>
      </w:r>
      <w:r w:rsidRPr="00A65D32">
        <w:rPr>
          <w:i/>
          <w:iCs/>
          <w:noProof/>
        </w:rPr>
        <w:t>Rob. Auton. Syst.</w:t>
      </w:r>
      <w:r w:rsidRPr="00A65D32">
        <w:rPr>
          <w:noProof/>
        </w:rPr>
        <w:t>, vol. 16, no. 2–4, pp. 213–245, 1995, doi: 10.1016/0921-8890(95)00049-6.</w:t>
      </w:r>
    </w:p>
    <w:p w14:paraId="653000AA" w14:textId="77777777" w:rsidR="00A65D32" w:rsidRPr="00A65D32" w:rsidRDefault="00A65D32" w:rsidP="00A65D32">
      <w:pPr>
        <w:widowControl w:val="0"/>
        <w:autoSpaceDE w:val="0"/>
        <w:autoSpaceDN w:val="0"/>
        <w:adjustRightInd w:val="0"/>
        <w:ind w:left="640" w:hanging="640"/>
        <w:rPr>
          <w:noProof/>
        </w:rPr>
      </w:pPr>
      <w:r w:rsidRPr="00A65D32">
        <w:rPr>
          <w:noProof/>
        </w:rPr>
        <w:t>[5]</w:t>
      </w:r>
      <w:r w:rsidRPr="00A65D32">
        <w:rPr>
          <w:noProof/>
        </w:rPr>
        <w:tab/>
        <w:t xml:space="preserve">A. Dhawan, P. Oak, R. Mishra, and G. Puthanpurackal, “Path Based Mapping Technique for Robots,” </w:t>
      </w:r>
      <w:r w:rsidRPr="00A65D32">
        <w:rPr>
          <w:i/>
          <w:iCs/>
          <w:noProof/>
        </w:rPr>
        <w:t>Int. J. Adv. Res. Artif. Intell.</w:t>
      </w:r>
      <w:r w:rsidRPr="00A65D32">
        <w:rPr>
          <w:noProof/>
        </w:rPr>
        <w:t>, vol. 2, no. 5, pp. 56–62, 2013, doi: 10.14569/ijarai.2013.020509.</w:t>
      </w:r>
    </w:p>
    <w:p w14:paraId="7D966DF8" w14:textId="77777777" w:rsidR="00A65D32" w:rsidRPr="00A65D32" w:rsidRDefault="00A65D32" w:rsidP="00A65D32">
      <w:pPr>
        <w:widowControl w:val="0"/>
        <w:autoSpaceDE w:val="0"/>
        <w:autoSpaceDN w:val="0"/>
        <w:adjustRightInd w:val="0"/>
        <w:ind w:left="640" w:hanging="640"/>
        <w:rPr>
          <w:noProof/>
        </w:rPr>
      </w:pPr>
      <w:r w:rsidRPr="00A65D32">
        <w:rPr>
          <w:noProof/>
        </w:rPr>
        <w:t>[6]</w:t>
      </w:r>
      <w:r w:rsidRPr="00A65D32">
        <w:rPr>
          <w:noProof/>
        </w:rPr>
        <w:tab/>
        <w:t>R. M. Inigo and D. Alley, “Path planning algorithms for mobile robots,” pp. 1032–1036, 1990, doi: 10.1109/isic.1990.128581.</w:t>
      </w:r>
    </w:p>
    <w:p w14:paraId="0F05B8BC" w14:textId="77777777" w:rsidR="00A65D32" w:rsidRPr="00A65D32" w:rsidRDefault="00A65D32" w:rsidP="00A65D32">
      <w:pPr>
        <w:widowControl w:val="0"/>
        <w:autoSpaceDE w:val="0"/>
        <w:autoSpaceDN w:val="0"/>
        <w:adjustRightInd w:val="0"/>
        <w:ind w:left="640" w:hanging="640"/>
        <w:rPr>
          <w:noProof/>
        </w:rPr>
      </w:pPr>
      <w:r w:rsidRPr="00A65D32">
        <w:rPr>
          <w:noProof/>
        </w:rPr>
        <w:t>[7]</w:t>
      </w:r>
      <w:r w:rsidRPr="00A65D32">
        <w:rPr>
          <w:noProof/>
        </w:rPr>
        <w:tab/>
        <w:t xml:space="preserve">H. Wang, Y. Yu, and Q. Yuan, “Application of Dijkstra algorithm in robot path-planning,” </w:t>
      </w:r>
      <w:r w:rsidRPr="00A65D32">
        <w:rPr>
          <w:i/>
          <w:iCs/>
          <w:noProof/>
        </w:rPr>
        <w:t>2011 2nd Int. Conf. Mech. Autom. Control Eng. MACE 2011 - Proc.</w:t>
      </w:r>
      <w:r w:rsidRPr="00A65D32">
        <w:rPr>
          <w:noProof/>
        </w:rPr>
        <w:t>, no. 2010011004, pp. 1067–1069, 2011, doi: 10.1109/MACE.2011.5987118.</w:t>
      </w:r>
    </w:p>
    <w:p w14:paraId="698CBEAA" w14:textId="1C3C6F17" w:rsidR="00A65D32" w:rsidRPr="00A65D32" w:rsidRDefault="00A65D32" w:rsidP="00A65D32">
      <w:pPr>
        <w:widowControl w:val="0"/>
        <w:autoSpaceDE w:val="0"/>
        <w:autoSpaceDN w:val="0"/>
        <w:adjustRightInd w:val="0"/>
        <w:ind w:left="640" w:hanging="640"/>
        <w:rPr>
          <w:noProof/>
        </w:rPr>
      </w:pPr>
      <w:r w:rsidRPr="00A65D32">
        <w:rPr>
          <w:noProof/>
        </w:rPr>
        <w:t>[8]</w:t>
      </w:r>
      <w:r w:rsidRPr="00A65D32">
        <w:rPr>
          <w:noProof/>
        </w:rPr>
        <w:tab/>
        <w:t>ROBOTIS-GIT, “</w:t>
      </w:r>
      <w:r w:rsidR="007318BC">
        <w:rPr>
          <w:noProof/>
        </w:rPr>
        <w:t>Turtlebot3-OCR</w:t>
      </w:r>
      <w:r w:rsidRPr="00A65D32">
        <w:rPr>
          <w:noProof/>
        </w:rPr>
        <w:t>,” 2021. https://github.com/ROBOTIS-GIT/OpenCR/tree/master/arduino/opencr_arduino/opencr/libraries/turtlebot3.</w:t>
      </w:r>
    </w:p>
    <w:p w14:paraId="577B6CB4" w14:textId="4F2A1D75" w:rsidR="00A65D32" w:rsidRPr="00A65D32" w:rsidRDefault="00A65D32" w:rsidP="00A65D32">
      <w:pPr>
        <w:widowControl w:val="0"/>
        <w:autoSpaceDE w:val="0"/>
        <w:autoSpaceDN w:val="0"/>
        <w:adjustRightInd w:val="0"/>
        <w:ind w:left="640" w:hanging="640"/>
        <w:rPr>
          <w:noProof/>
        </w:rPr>
      </w:pPr>
      <w:r w:rsidRPr="00A65D32">
        <w:rPr>
          <w:noProof/>
        </w:rPr>
        <w:t>[9]</w:t>
      </w:r>
      <w:r w:rsidRPr="00A65D32">
        <w:rPr>
          <w:noProof/>
        </w:rPr>
        <w:tab/>
        <w:t>HRNR, “</w:t>
      </w:r>
      <w:r w:rsidR="007318BC">
        <w:rPr>
          <w:noProof/>
        </w:rPr>
        <w:t>Explorer-Lite</w:t>
      </w:r>
      <w:r w:rsidRPr="00A65D32">
        <w:rPr>
          <w:noProof/>
        </w:rPr>
        <w:t xml:space="preserve">,” </w:t>
      </w:r>
      <w:r w:rsidRPr="00A65D32">
        <w:rPr>
          <w:i/>
          <w:iCs/>
          <w:noProof/>
        </w:rPr>
        <w:t>March</w:t>
      </w:r>
      <w:r w:rsidRPr="00A65D32">
        <w:rPr>
          <w:noProof/>
        </w:rPr>
        <w:t>, 2021. https://github.com/hrnr/m-explore.</w:t>
      </w:r>
    </w:p>
    <w:p w14:paraId="264BCEBB" w14:textId="710523FA" w:rsidR="003052B7" w:rsidRPr="007152C7" w:rsidRDefault="005B7059" w:rsidP="007151AC">
      <w:r>
        <w:fldChar w:fldCharType="end"/>
      </w:r>
    </w:p>
    <w:sectPr w:rsidR="003052B7" w:rsidRPr="007152C7"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247CC" w14:textId="77777777" w:rsidR="003651A6" w:rsidRDefault="003651A6">
      <w:r>
        <w:separator/>
      </w:r>
    </w:p>
    <w:p w14:paraId="67096195" w14:textId="77777777" w:rsidR="003651A6" w:rsidRDefault="003651A6"/>
    <w:p w14:paraId="6DF1705C" w14:textId="77777777" w:rsidR="003651A6" w:rsidRDefault="003651A6" w:rsidP="00F33D21"/>
  </w:endnote>
  <w:endnote w:type="continuationSeparator" w:id="0">
    <w:p w14:paraId="0F3069E0" w14:textId="77777777" w:rsidR="003651A6" w:rsidRDefault="003651A6">
      <w:r>
        <w:continuationSeparator/>
      </w:r>
    </w:p>
    <w:p w14:paraId="4F5A60C9" w14:textId="77777777" w:rsidR="003651A6" w:rsidRDefault="003651A6"/>
    <w:p w14:paraId="593FD184" w14:textId="77777777" w:rsidR="003651A6" w:rsidRDefault="003651A6"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E0706" w14:textId="77777777" w:rsidR="003651A6" w:rsidRDefault="003651A6">
      <w:r>
        <w:separator/>
      </w:r>
    </w:p>
    <w:p w14:paraId="58A02122" w14:textId="77777777" w:rsidR="003651A6" w:rsidRDefault="003651A6"/>
    <w:p w14:paraId="1223F8C9" w14:textId="77777777" w:rsidR="003651A6" w:rsidRDefault="003651A6" w:rsidP="00F33D21"/>
  </w:footnote>
  <w:footnote w:type="continuationSeparator" w:id="0">
    <w:p w14:paraId="2966795A" w14:textId="77777777" w:rsidR="003651A6" w:rsidRDefault="003651A6">
      <w:r>
        <w:continuationSeparator/>
      </w:r>
    </w:p>
    <w:p w14:paraId="5B4A4983" w14:textId="77777777" w:rsidR="003651A6" w:rsidRDefault="003651A6"/>
    <w:p w14:paraId="4BF2FBEF" w14:textId="77777777" w:rsidR="003651A6" w:rsidRDefault="003651A6"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1401872"/>
      <w:docPartObj>
        <w:docPartGallery w:val="Page Numbers (Top of Page)"/>
        <w:docPartUnique/>
      </w:docPartObj>
    </w:sdtPr>
    <w:sdtEndPr>
      <w:rPr>
        <w:noProof/>
      </w:rPr>
    </w:sdtEndPr>
    <w:sdtContent>
      <w:p w14:paraId="6DB5CDF3" w14:textId="739CD91D" w:rsidR="00BE16AC" w:rsidRDefault="00BE16AC">
        <w:pPr>
          <w:pStyle w:val="Header"/>
        </w:pPr>
        <w:r>
          <w:fldChar w:fldCharType="begin"/>
        </w:r>
        <w:r>
          <w:instrText xml:space="preserve"> PAGE   \* MERGEFORMAT </w:instrText>
        </w:r>
        <w:r>
          <w:fldChar w:fldCharType="separate"/>
        </w:r>
        <w:r>
          <w:rPr>
            <w:noProof/>
          </w:rPr>
          <w:t>v</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1099106"/>
      <w:docPartObj>
        <w:docPartGallery w:val="Page Numbers (Top of Page)"/>
        <w:docPartUnique/>
      </w:docPartObj>
    </w:sdtPr>
    <w:sdtEndPr>
      <w:rPr>
        <w:noProof/>
      </w:rPr>
    </w:sdtEndPr>
    <w:sdtContent>
      <w:p w14:paraId="74D235EB" w14:textId="2CD860C4" w:rsidR="00BE16AC" w:rsidRDefault="00BE16AC">
        <w:pPr>
          <w:pStyle w:val="Header"/>
        </w:pPr>
        <w:r>
          <w:fldChar w:fldCharType="begin"/>
        </w:r>
        <w:r>
          <w:instrText xml:space="preserve"> PAGE   \* MERGEFORMAT </w:instrText>
        </w:r>
        <w:r>
          <w:fldChar w:fldCharType="separate"/>
        </w:r>
        <w:r>
          <w:rPr>
            <w:noProof/>
          </w:rPr>
          <w:t>4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01EFC"/>
    <w:multiLevelType w:val="multilevel"/>
    <w:tmpl w:val="67DA9A26"/>
    <w:lvl w:ilvl="0">
      <w:start w:val="1"/>
      <w:numFmt w:val="decimal"/>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lvlText w:val="%1.%3"/>
      <w:lvlJc w:val="left"/>
      <w:pPr>
        <w:tabs>
          <w:tab w:val="num" w:pos="864"/>
        </w:tabs>
        <w:ind w:left="864" w:hanging="648"/>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A1206B6"/>
    <w:multiLevelType w:val="hybridMultilevel"/>
    <w:tmpl w:val="62388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361E4D"/>
    <w:multiLevelType w:val="multilevel"/>
    <w:tmpl w:val="888E1648"/>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864"/>
      </w:pPr>
      <w:rPr>
        <w:rFonts w:hint="default"/>
      </w:rPr>
    </w:lvl>
    <w:lvl w:ilvl="3">
      <w:start w:val="1"/>
      <w:numFmt w:val="decimal"/>
      <w:pStyle w:val="Heading4"/>
      <w:lvlText w:val="%1.%3.%4"/>
      <w:lvlJc w:val="left"/>
      <w:pPr>
        <w:tabs>
          <w:tab w:val="num" w:pos="851"/>
        </w:tabs>
        <w:ind w:left="851" w:hanging="851"/>
      </w:pPr>
      <w:rPr>
        <w:rFonts w:hint="default"/>
        <w:b/>
        <w:bCs/>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11D24BB1"/>
    <w:multiLevelType w:val="hybridMultilevel"/>
    <w:tmpl w:val="39561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4B761B"/>
    <w:multiLevelType w:val="hybridMultilevel"/>
    <w:tmpl w:val="6186D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10368"/>
    <w:multiLevelType w:val="multilevel"/>
    <w:tmpl w:val="93B63FD2"/>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602741F"/>
    <w:multiLevelType w:val="hybridMultilevel"/>
    <w:tmpl w:val="459E4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641232"/>
    <w:multiLevelType w:val="multilevel"/>
    <w:tmpl w:val="04090029"/>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27C2672F"/>
    <w:multiLevelType w:val="hybridMultilevel"/>
    <w:tmpl w:val="7464BC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9C2397E"/>
    <w:multiLevelType w:val="hybridMultilevel"/>
    <w:tmpl w:val="A7BC5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35926F51"/>
    <w:multiLevelType w:val="hybridMultilevel"/>
    <w:tmpl w:val="8E46B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C57FF"/>
    <w:multiLevelType w:val="hybridMultilevel"/>
    <w:tmpl w:val="0ACC6F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BDD5435"/>
    <w:multiLevelType w:val="hybridMultilevel"/>
    <w:tmpl w:val="BA92F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49045F8F"/>
    <w:multiLevelType w:val="hybridMultilevel"/>
    <w:tmpl w:val="77AEF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1C724F"/>
    <w:multiLevelType w:val="hybridMultilevel"/>
    <w:tmpl w:val="26F02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82B3391"/>
    <w:multiLevelType w:val="hybridMultilevel"/>
    <w:tmpl w:val="FF9CA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AF2A12"/>
    <w:multiLevelType w:val="hybridMultilevel"/>
    <w:tmpl w:val="81B2F6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B555E7"/>
    <w:multiLevelType w:val="hybridMultilevel"/>
    <w:tmpl w:val="A8D0C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96096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15:restartNumberingAfterBreak="0">
    <w:nsid w:val="64EA2DA7"/>
    <w:multiLevelType w:val="hybridMultilevel"/>
    <w:tmpl w:val="49E0A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07A3ECA"/>
    <w:multiLevelType w:val="hybridMultilevel"/>
    <w:tmpl w:val="33F0C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3F40A6"/>
    <w:multiLevelType w:val="hybridMultilevel"/>
    <w:tmpl w:val="A914F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CF5F1B"/>
    <w:multiLevelType w:val="hybridMultilevel"/>
    <w:tmpl w:val="CA023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1D10F8"/>
    <w:multiLevelType w:val="hybridMultilevel"/>
    <w:tmpl w:val="4E4E7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70313D"/>
    <w:multiLevelType w:val="hybridMultilevel"/>
    <w:tmpl w:val="69E8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21"/>
  </w:num>
  <w:num w:numId="4">
    <w:abstractNumId w:val="24"/>
  </w:num>
  <w:num w:numId="5">
    <w:abstractNumId w:val="17"/>
  </w:num>
  <w:num w:numId="6">
    <w:abstractNumId w:val="23"/>
  </w:num>
  <w:num w:numId="7">
    <w:abstractNumId w:val="5"/>
  </w:num>
  <w:num w:numId="8">
    <w:abstractNumId w:val="12"/>
  </w:num>
  <w:num w:numId="9">
    <w:abstractNumId w:val="25"/>
  </w:num>
  <w:num w:numId="10">
    <w:abstractNumId w:val="14"/>
  </w:num>
  <w:num w:numId="11">
    <w:abstractNumId w:val="2"/>
  </w:num>
  <w:num w:numId="12">
    <w:abstractNumId w:val="26"/>
  </w:num>
  <w:num w:numId="13">
    <w:abstractNumId w:val="20"/>
  </w:num>
  <w:num w:numId="14">
    <w:abstractNumId w:val="1"/>
  </w:num>
  <w:num w:numId="15">
    <w:abstractNumId w:val="16"/>
  </w:num>
  <w:num w:numId="16">
    <w:abstractNumId w:val="6"/>
  </w:num>
  <w:num w:numId="17">
    <w:abstractNumId w:val="19"/>
  </w:num>
  <w:num w:numId="18">
    <w:abstractNumId w:val="7"/>
  </w:num>
  <w:num w:numId="19">
    <w:abstractNumId w:val="22"/>
  </w:num>
  <w:num w:numId="20">
    <w:abstractNumId w:val="15"/>
  </w:num>
  <w:num w:numId="21">
    <w:abstractNumId w:val="4"/>
  </w:num>
  <w:num w:numId="22">
    <w:abstractNumId w:val="11"/>
  </w:num>
  <w:num w:numId="23">
    <w:abstractNumId w:val="18"/>
  </w:num>
  <w:num w:numId="24">
    <w:abstractNumId w:val="3"/>
  </w:num>
  <w:num w:numId="25">
    <w:abstractNumId w:val="9"/>
  </w:num>
  <w:num w:numId="26">
    <w:abstractNumId w:val="8"/>
  </w:num>
  <w:num w:numId="2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ctiveWritingStyle w:appName="MSWord" w:lang="en-GB" w:vendorID="64" w:dllVersion="6" w:nlCheck="1" w:checkStyle="0"/>
  <w:activeWritingStyle w:appName="MSWord" w:lang="en-US" w:vendorID="64" w:dllVersion="6" w:nlCheck="1" w:checkStyle="0"/>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84D"/>
    <w:rsid w:val="00001D89"/>
    <w:rsid w:val="00007BE6"/>
    <w:rsid w:val="000145D5"/>
    <w:rsid w:val="00014FE7"/>
    <w:rsid w:val="00017170"/>
    <w:rsid w:val="000203D2"/>
    <w:rsid w:val="00020B80"/>
    <w:rsid w:val="00020D54"/>
    <w:rsid w:val="0002223D"/>
    <w:rsid w:val="00022C42"/>
    <w:rsid w:val="00023B0B"/>
    <w:rsid w:val="00023B97"/>
    <w:rsid w:val="00024DF2"/>
    <w:rsid w:val="00025E35"/>
    <w:rsid w:val="000262F1"/>
    <w:rsid w:val="00030C38"/>
    <w:rsid w:val="00030F1E"/>
    <w:rsid w:val="00032649"/>
    <w:rsid w:val="00032F25"/>
    <w:rsid w:val="0003327A"/>
    <w:rsid w:val="00035BCF"/>
    <w:rsid w:val="00036CF4"/>
    <w:rsid w:val="00037A03"/>
    <w:rsid w:val="00037FDD"/>
    <w:rsid w:val="00040E4A"/>
    <w:rsid w:val="000416B8"/>
    <w:rsid w:val="00041B91"/>
    <w:rsid w:val="00042FE9"/>
    <w:rsid w:val="00043A73"/>
    <w:rsid w:val="000452E3"/>
    <w:rsid w:val="00047A8D"/>
    <w:rsid w:val="0005276A"/>
    <w:rsid w:val="00052B30"/>
    <w:rsid w:val="000536C3"/>
    <w:rsid w:val="00055B73"/>
    <w:rsid w:val="00056E0E"/>
    <w:rsid w:val="00061D8D"/>
    <w:rsid w:val="000622FD"/>
    <w:rsid w:val="00063064"/>
    <w:rsid w:val="00065519"/>
    <w:rsid w:val="0006582C"/>
    <w:rsid w:val="00065E68"/>
    <w:rsid w:val="00067428"/>
    <w:rsid w:val="00067BD8"/>
    <w:rsid w:val="0007028A"/>
    <w:rsid w:val="0007150F"/>
    <w:rsid w:val="00072AFF"/>
    <w:rsid w:val="00072D66"/>
    <w:rsid w:val="00076A2D"/>
    <w:rsid w:val="000911B4"/>
    <w:rsid w:val="00093268"/>
    <w:rsid w:val="00093E33"/>
    <w:rsid w:val="000949CF"/>
    <w:rsid w:val="0009573F"/>
    <w:rsid w:val="000975C8"/>
    <w:rsid w:val="000A0F46"/>
    <w:rsid w:val="000A3BEF"/>
    <w:rsid w:val="000A3F43"/>
    <w:rsid w:val="000B2594"/>
    <w:rsid w:val="000B5B70"/>
    <w:rsid w:val="000B6469"/>
    <w:rsid w:val="000B744C"/>
    <w:rsid w:val="000C1B68"/>
    <w:rsid w:val="000C1C1A"/>
    <w:rsid w:val="000C2D27"/>
    <w:rsid w:val="000C6DDA"/>
    <w:rsid w:val="000D1DDC"/>
    <w:rsid w:val="000D4D88"/>
    <w:rsid w:val="000D6BB2"/>
    <w:rsid w:val="000D6C3A"/>
    <w:rsid w:val="000D6D5F"/>
    <w:rsid w:val="000D6D7B"/>
    <w:rsid w:val="000E1B88"/>
    <w:rsid w:val="000E441F"/>
    <w:rsid w:val="000E5E01"/>
    <w:rsid w:val="000E5E24"/>
    <w:rsid w:val="000E7409"/>
    <w:rsid w:val="000F0487"/>
    <w:rsid w:val="000F14A4"/>
    <w:rsid w:val="000F1E76"/>
    <w:rsid w:val="000F1FCD"/>
    <w:rsid w:val="000F4DD4"/>
    <w:rsid w:val="000F5CBD"/>
    <w:rsid w:val="000F7CD7"/>
    <w:rsid w:val="001005A5"/>
    <w:rsid w:val="001007CA"/>
    <w:rsid w:val="00101D05"/>
    <w:rsid w:val="00102ACA"/>
    <w:rsid w:val="00104677"/>
    <w:rsid w:val="001105CA"/>
    <w:rsid w:val="00113438"/>
    <w:rsid w:val="0011468F"/>
    <w:rsid w:val="001165EF"/>
    <w:rsid w:val="00121A50"/>
    <w:rsid w:val="00121D98"/>
    <w:rsid w:val="00123057"/>
    <w:rsid w:val="0013028F"/>
    <w:rsid w:val="00130EA7"/>
    <w:rsid w:val="001339B3"/>
    <w:rsid w:val="00134151"/>
    <w:rsid w:val="00135FA2"/>
    <w:rsid w:val="00136478"/>
    <w:rsid w:val="00136C22"/>
    <w:rsid w:val="00136E42"/>
    <w:rsid w:val="00136FBA"/>
    <w:rsid w:val="00141699"/>
    <w:rsid w:val="00142822"/>
    <w:rsid w:val="00144905"/>
    <w:rsid w:val="00144EEC"/>
    <w:rsid w:val="00145D1A"/>
    <w:rsid w:val="001473B5"/>
    <w:rsid w:val="0014771B"/>
    <w:rsid w:val="001510FC"/>
    <w:rsid w:val="00152157"/>
    <w:rsid w:val="00152848"/>
    <w:rsid w:val="00152E4E"/>
    <w:rsid w:val="0015604C"/>
    <w:rsid w:val="00156100"/>
    <w:rsid w:val="00157B17"/>
    <w:rsid w:val="00157CE4"/>
    <w:rsid w:val="001606BE"/>
    <w:rsid w:val="00162D52"/>
    <w:rsid w:val="001733A1"/>
    <w:rsid w:val="0017476B"/>
    <w:rsid w:val="00177065"/>
    <w:rsid w:val="00177655"/>
    <w:rsid w:val="00181F81"/>
    <w:rsid w:val="0018346A"/>
    <w:rsid w:val="001859DC"/>
    <w:rsid w:val="00192320"/>
    <w:rsid w:val="00192FF6"/>
    <w:rsid w:val="001970CD"/>
    <w:rsid w:val="001A382D"/>
    <w:rsid w:val="001A5B0E"/>
    <w:rsid w:val="001A62C5"/>
    <w:rsid w:val="001B0431"/>
    <w:rsid w:val="001B2F86"/>
    <w:rsid w:val="001B3C70"/>
    <w:rsid w:val="001B56A2"/>
    <w:rsid w:val="001B7D61"/>
    <w:rsid w:val="001C1FFC"/>
    <w:rsid w:val="001C3A35"/>
    <w:rsid w:val="001C7A2C"/>
    <w:rsid w:val="001D3DF7"/>
    <w:rsid w:val="001D526E"/>
    <w:rsid w:val="001D534F"/>
    <w:rsid w:val="001D75EF"/>
    <w:rsid w:val="001D7F48"/>
    <w:rsid w:val="001E2139"/>
    <w:rsid w:val="001E27F2"/>
    <w:rsid w:val="001E28DB"/>
    <w:rsid w:val="001E2B2A"/>
    <w:rsid w:val="001E2EFE"/>
    <w:rsid w:val="001F3C7A"/>
    <w:rsid w:val="001F4B31"/>
    <w:rsid w:val="001F54C4"/>
    <w:rsid w:val="0020089D"/>
    <w:rsid w:val="00202BFE"/>
    <w:rsid w:val="00203AB1"/>
    <w:rsid w:val="00207963"/>
    <w:rsid w:val="00212096"/>
    <w:rsid w:val="002129BB"/>
    <w:rsid w:val="002131C1"/>
    <w:rsid w:val="00216A6D"/>
    <w:rsid w:val="00225288"/>
    <w:rsid w:val="00226927"/>
    <w:rsid w:val="00227495"/>
    <w:rsid w:val="00234F28"/>
    <w:rsid w:val="00234FAD"/>
    <w:rsid w:val="00235C0F"/>
    <w:rsid w:val="002370DE"/>
    <w:rsid w:val="00237858"/>
    <w:rsid w:val="002403E6"/>
    <w:rsid w:val="00240608"/>
    <w:rsid w:val="00243974"/>
    <w:rsid w:val="002456B0"/>
    <w:rsid w:val="00246733"/>
    <w:rsid w:val="0024704C"/>
    <w:rsid w:val="00250510"/>
    <w:rsid w:val="0025137F"/>
    <w:rsid w:val="0025286F"/>
    <w:rsid w:val="00256FB2"/>
    <w:rsid w:val="00257483"/>
    <w:rsid w:val="00261772"/>
    <w:rsid w:val="00261986"/>
    <w:rsid w:val="00262BFC"/>
    <w:rsid w:val="00263B77"/>
    <w:rsid w:val="00264EB0"/>
    <w:rsid w:val="002759B9"/>
    <w:rsid w:val="002801D5"/>
    <w:rsid w:val="00280C51"/>
    <w:rsid w:val="00281AE1"/>
    <w:rsid w:val="00282B67"/>
    <w:rsid w:val="00283D8C"/>
    <w:rsid w:val="002850B5"/>
    <w:rsid w:val="00285D7B"/>
    <w:rsid w:val="00287219"/>
    <w:rsid w:val="002901D2"/>
    <w:rsid w:val="002920EF"/>
    <w:rsid w:val="00293C13"/>
    <w:rsid w:val="00293FF1"/>
    <w:rsid w:val="002962C7"/>
    <w:rsid w:val="002A2122"/>
    <w:rsid w:val="002A27EE"/>
    <w:rsid w:val="002A2A32"/>
    <w:rsid w:val="002A613C"/>
    <w:rsid w:val="002A6A78"/>
    <w:rsid w:val="002B554A"/>
    <w:rsid w:val="002B5CF9"/>
    <w:rsid w:val="002C0BB0"/>
    <w:rsid w:val="002C3C82"/>
    <w:rsid w:val="002C420D"/>
    <w:rsid w:val="002C4D92"/>
    <w:rsid w:val="002C53E3"/>
    <w:rsid w:val="002C6424"/>
    <w:rsid w:val="002C7EFD"/>
    <w:rsid w:val="002D25DD"/>
    <w:rsid w:val="002D2907"/>
    <w:rsid w:val="002D31D0"/>
    <w:rsid w:val="002D5358"/>
    <w:rsid w:val="002D69EA"/>
    <w:rsid w:val="002D7A88"/>
    <w:rsid w:val="002E4BF8"/>
    <w:rsid w:val="002E5CD5"/>
    <w:rsid w:val="002E71FA"/>
    <w:rsid w:val="002E7469"/>
    <w:rsid w:val="002F2399"/>
    <w:rsid w:val="002F2441"/>
    <w:rsid w:val="002F3853"/>
    <w:rsid w:val="002F3A9C"/>
    <w:rsid w:val="002F3ECD"/>
    <w:rsid w:val="002F40DD"/>
    <w:rsid w:val="002F59FC"/>
    <w:rsid w:val="003052B7"/>
    <w:rsid w:val="0030596B"/>
    <w:rsid w:val="003109DF"/>
    <w:rsid w:val="003126A4"/>
    <w:rsid w:val="00312C7B"/>
    <w:rsid w:val="00312F03"/>
    <w:rsid w:val="0031575D"/>
    <w:rsid w:val="00316DE6"/>
    <w:rsid w:val="0032098C"/>
    <w:rsid w:val="00320A3C"/>
    <w:rsid w:val="00322FB7"/>
    <w:rsid w:val="0032580B"/>
    <w:rsid w:val="00325EBD"/>
    <w:rsid w:val="00326330"/>
    <w:rsid w:val="00331425"/>
    <w:rsid w:val="00331F02"/>
    <w:rsid w:val="0033353B"/>
    <w:rsid w:val="0033368A"/>
    <w:rsid w:val="00334E75"/>
    <w:rsid w:val="00336687"/>
    <w:rsid w:val="00337138"/>
    <w:rsid w:val="00337F9C"/>
    <w:rsid w:val="0034136E"/>
    <w:rsid w:val="003422AF"/>
    <w:rsid w:val="003424B5"/>
    <w:rsid w:val="003424ED"/>
    <w:rsid w:val="0034516C"/>
    <w:rsid w:val="003464D6"/>
    <w:rsid w:val="00346A7B"/>
    <w:rsid w:val="00346C5C"/>
    <w:rsid w:val="00346D36"/>
    <w:rsid w:val="00346E6F"/>
    <w:rsid w:val="003510DC"/>
    <w:rsid w:val="00352523"/>
    <w:rsid w:val="0035346F"/>
    <w:rsid w:val="003539BC"/>
    <w:rsid w:val="0035415C"/>
    <w:rsid w:val="003551CF"/>
    <w:rsid w:val="00355507"/>
    <w:rsid w:val="003569C2"/>
    <w:rsid w:val="00356B41"/>
    <w:rsid w:val="00360C59"/>
    <w:rsid w:val="0036192F"/>
    <w:rsid w:val="00364EAE"/>
    <w:rsid w:val="003651A6"/>
    <w:rsid w:val="00365C5A"/>
    <w:rsid w:val="00371D16"/>
    <w:rsid w:val="0037226C"/>
    <w:rsid w:val="00373ED6"/>
    <w:rsid w:val="003746D5"/>
    <w:rsid w:val="00374E12"/>
    <w:rsid w:val="00375CE4"/>
    <w:rsid w:val="003834FB"/>
    <w:rsid w:val="00384DAE"/>
    <w:rsid w:val="00387D2D"/>
    <w:rsid w:val="0039059B"/>
    <w:rsid w:val="003935D6"/>
    <w:rsid w:val="003965EE"/>
    <w:rsid w:val="003A23D0"/>
    <w:rsid w:val="003A268A"/>
    <w:rsid w:val="003A26D8"/>
    <w:rsid w:val="003A5099"/>
    <w:rsid w:val="003A56F7"/>
    <w:rsid w:val="003A6F19"/>
    <w:rsid w:val="003A795D"/>
    <w:rsid w:val="003B269E"/>
    <w:rsid w:val="003B2BBB"/>
    <w:rsid w:val="003B2CE0"/>
    <w:rsid w:val="003B41D4"/>
    <w:rsid w:val="003B543F"/>
    <w:rsid w:val="003C0069"/>
    <w:rsid w:val="003C02AA"/>
    <w:rsid w:val="003C115E"/>
    <w:rsid w:val="003C1A84"/>
    <w:rsid w:val="003C57BE"/>
    <w:rsid w:val="003C70C8"/>
    <w:rsid w:val="003C7A50"/>
    <w:rsid w:val="003C7BA7"/>
    <w:rsid w:val="003D369A"/>
    <w:rsid w:val="003D46DE"/>
    <w:rsid w:val="003D5AE8"/>
    <w:rsid w:val="003D5D59"/>
    <w:rsid w:val="003D5E94"/>
    <w:rsid w:val="003E6117"/>
    <w:rsid w:val="003F19B1"/>
    <w:rsid w:val="003F2BC0"/>
    <w:rsid w:val="003F33B3"/>
    <w:rsid w:val="003F3A42"/>
    <w:rsid w:val="003F45DF"/>
    <w:rsid w:val="00403A05"/>
    <w:rsid w:val="00406738"/>
    <w:rsid w:val="00406B3E"/>
    <w:rsid w:val="00407F07"/>
    <w:rsid w:val="00411DDE"/>
    <w:rsid w:val="00412D98"/>
    <w:rsid w:val="00413575"/>
    <w:rsid w:val="00414EB5"/>
    <w:rsid w:val="00415580"/>
    <w:rsid w:val="0041612C"/>
    <w:rsid w:val="00416BA1"/>
    <w:rsid w:val="00416E01"/>
    <w:rsid w:val="004213AA"/>
    <w:rsid w:val="004241C8"/>
    <w:rsid w:val="00427EC1"/>
    <w:rsid w:val="00432FE7"/>
    <w:rsid w:val="004362BE"/>
    <w:rsid w:val="0043635C"/>
    <w:rsid w:val="004377AC"/>
    <w:rsid w:val="004378F4"/>
    <w:rsid w:val="00443E71"/>
    <w:rsid w:val="004447A8"/>
    <w:rsid w:val="004460FB"/>
    <w:rsid w:val="00450218"/>
    <w:rsid w:val="004522D6"/>
    <w:rsid w:val="00456249"/>
    <w:rsid w:val="004566FF"/>
    <w:rsid w:val="00457E23"/>
    <w:rsid w:val="00461262"/>
    <w:rsid w:val="00462030"/>
    <w:rsid w:val="00462F03"/>
    <w:rsid w:val="004666BA"/>
    <w:rsid w:val="00470711"/>
    <w:rsid w:val="00472434"/>
    <w:rsid w:val="00473F8A"/>
    <w:rsid w:val="00475735"/>
    <w:rsid w:val="00477D0E"/>
    <w:rsid w:val="004802CF"/>
    <w:rsid w:val="0048105D"/>
    <w:rsid w:val="0048159A"/>
    <w:rsid w:val="00482EA9"/>
    <w:rsid w:val="00483466"/>
    <w:rsid w:val="0048378D"/>
    <w:rsid w:val="00486B37"/>
    <w:rsid w:val="0049022D"/>
    <w:rsid w:val="00493017"/>
    <w:rsid w:val="00496F6B"/>
    <w:rsid w:val="00497150"/>
    <w:rsid w:val="004A08AE"/>
    <w:rsid w:val="004A09BB"/>
    <w:rsid w:val="004A1A80"/>
    <w:rsid w:val="004A6BE6"/>
    <w:rsid w:val="004A72DF"/>
    <w:rsid w:val="004B2100"/>
    <w:rsid w:val="004B5EE2"/>
    <w:rsid w:val="004B6013"/>
    <w:rsid w:val="004B6069"/>
    <w:rsid w:val="004B6EC7"/>
    <w:rsid w:val="004C52A8"/>
    <w:rsid w:val="004C7129"/>
    <w:rsid w:val="004D0477"/>
    <w:rsid w:val="004D21E7"/>
    <w:rsid w:val="004D3D19"/>
    <w:rsid w:val="004D3ECA"/>
    <w:rsid w:val="004D470B"/>
    <w:rsid w:val="004D6D38"/>
    <w:rsid w:val="004D76B0"/>
    <w:rsid w:val="004E0744"/>
    <w:rsid w:val="004E11ED"/>
    <w:rsid w:val="004E1236"/>
    <w:rsid w:val="004E65AA"/>
    <w:rsid w:val="004E756D"/>
    <w:rsid w:val="004E7BBA"/>
    <w:rsid w:val="004E7EA6"/>
    <w:rsid w:val="004F0CB2"/>
    <w:rsid w:val="004F25AD"/>
    <w:rsid w:val="004F3AB7"/>
    <w:rsid w:val="004F45B4"/>
    <w:rsid w:val="00500682"/>
    <w:rsid w:val="00500D83"/>
    <w:rsid w:val="00502A87"/>
    <w:rsid w:val="00502C52"/>
    <w:rsid w:val="00502F40"/>
    <w:rsid w:val="00504868"/>
    <w:rsid w:val="00504F8D"/>
    <w:rsid w:val="00505800"/>
    <w:rsid w:val="00507BAC"/>
    <w:rsid w:val="0051310B"/>
    <w:rsid w:val="00513764"/>
    <w:rsid w:val="0051533A"/>
    <w:rsid w:val="005236E5"/>
    <w:rsid w:val="0052378E"/>
    <w:rsid w:val="00523804"/>
    <w:rsid w:val="005242ED"/>
    <w:rsid w:val="005261B7"/>
    <w:rsid w:val="00526711"/>
    <w:rsid w:val="00527888"/>
    <w:rsid w:val="005334DB"/>
    <w:rsid w:val="005362C0"/>
    <w:rsid w:val="00536A47"/>
    <w:rsid w:val="00537833"/>
    <w:rsid w:val="00537C3D"/>
    <w:rsid w:val="00540138"/>
    <w:rsid w:val="00540A86"/>
    <w:rsid w:val="00540BDC"/>
    <w:rsid w:val="00542D6C"/>
    <w:rsid w:val="005464F5"/>
    <w:rsid w:val="00546567"/>
    <w:rsid w:val="00546BCE"/>
    <w:rsid w:val="00551524"/>
    <w:rsid w:val="005548E5"/>
    <w:rsid w:val="005563C0"/>
    <w:rsid w:val="00557EEB"/>
    <w:rsid w:val="00565C99"/>
    <w:rsid w:val="0056639B"/>
    <w:rsid w:val="0056745E"/>
    <w:rsid w:val="00567709"/>
    <w:rsid w:val="00570EC2"/>
    <w:rsid w:val="00571218"/>
    <w:rsid w:val="00572C2A"/>
    <w:rsid w:val="00576878"/>
    <w:rsid w:val="00576FF6"/>
    <w:rsid w:val="00577192"/>
    <w:rsid w:val="00580702"/>
    <w:rsid w:val="00581CC6"/>
    <w:rsid w:val="00585659"/>
    <w:rsid w:val="00586E2F"/>
    <w:rsid w:val="005872E2"/>
    <w:rsid w:val="005878A0"/>
    <w:rsid w:val="005902F2"/>
    <w:rsid w:val="00592527"/>
    <w:rsid w:val="00597E81"/>
    <w:rsid w:val="005A0FD0"/>
    <w:rsid w:val="005A1807"/>
    <w:rsid w:val="005A2986"/>
    <w:rsid w:val="005A2DFB"/>
    <w:rsid w:val="005A2FF1"/>
    <w:rsid w:val="005A352D"/>
    <w:rsid w:val="005A407A"/>
    <w:rsid w:val="005A4552"/>
    <w:rsid w:val="005A5641"/>
    <w:rsid w:val="005A6D19"/>
    <w:rsid w:val="005B11ED"/>
    <w:rsid w:val="005B1ACE"/>
    <w:rsid w:val="005B54DB"/>
    <w:rsid w:val="005B6AF5"/>
    <w:rsid w:val="005B7059"/>
    <w:rsid w:val="005B7BFA"/>
    <w:rsid w:val="005C0602"/>
    <w:rsid w:val="005C3FA0"/>
    <w:rsid w:val="005C5839"/>
    <w:rsid w:val="005C59B6"/>
    <w:rsid w:val="005C636F"/>
    <w:rsid w:val="005C66E3"/>
    <w:rsid w:val="005D132F"/>
    <w:rsid w:val="005D2E1F"/>
    <w:rsid w:val="005D3A62"/>
    <w:rsid w:val="005D672A"/>
    <w:rsid w:val="005D7019"/>
    <w:rsid w:val="005D7938"/>
    <w:rsid w:val="005D798B"/>
    <w:rsid w:val="005D7F7F"/>
    <w:rsid w:val="005D7F9A"/>
    <w:rsid w:val="005E20B8"/>
    <w:rsid w:val="005E2887"/>
    <w:rsid w:val="005E372D"/>
    <w:rsid w:val="005E5022"/>
    <w:rsid w:val="005E58F9"/>
    <w:rsid w:val="005E6C03"/>
    <w:rsid w:val="005F0320"/>
    <w:rsid w:val="005F4255"/>
    <w:rsid w:val="005F5ECD"/>
    <w:rsid w:val="005F6B02"/>
    <w:rsid w:val="005F71BC"/>
    <w:rsid w:val="005F7D85"/>
    <w:rsid w:val="00600938"/>
    <w:rsid w:val="0060671D"/>
    <w:rsid w:val="00606D70"/>
    <w:rsid w:val="00607A74"/>
    <w:rsid w:val="0061119D"/>
    <w:rsid w:val="0061653B"/>
    <w:rsid w:val="006243BA"/>
    <w:rsid w:val="006261E5"/>
    <w:rsid w:val="00630304"/>
    <w:rsid w:val="006306D5"/>
    <w:rsid w:val="00631555"/>
    <w:rsid w:val="00632D6F"/>
    <w:rsid w:val="006353C6"/>
    <w:rsid w:val="0063560E"/>
    <w:rsid w:val="00637D32"/>
    <w:rsid w:val="00640F06"/>
    <w:rsid w:val="00641AAE"/>
    <w:rsid w:val="00641E3D"/>
    <w:rsid w:val="0064337F"/>
    <w:rsid w:val="006440BD"/>
    <w:rsid w:val="00644492"/>
    <w:rsid w:val="00645637"/>
    <w:rsid w:val="0064605F"/>
    <w:rsid w:val="006462AD"/>
    <w:rsid w:val="00650FA9"/>
    <w:rsid w:val="00652179"/>
    <w:rsid w:val="00655E19"/>
    <w:rsid w:val="00656666"/>
    <w:rsid w:val="00657FAB"/>
    <w:rsid w:val="00667D60"/>
    <w:rsid w:val="00670287"/>
    <w:rsid w:val="00670341"/>
    <w:rsid w:val="00672323"/>
    <w:rsid w:val="0067299A"/>
    <w:rsid w:val="0067340B"/>
    <w:rsid w:val="00674E26"/>
    <w:rsid w:val="00676776"/>
    <w:rsid w:val="006769E8"/>
    <w:rsid w:val="00677329"/>
    <w:rsid w:val="00682C70"/>
    <w:rsid w:val="0068620B"/>
    <w:rsid w:val="00687517"/>
    <w:rsid w:val="00687BAF"/>
    <w:rsid w:val="006927EC"/>
    <w:rsid w:val="006951EC"/>
    <w:rsid w:val="006A26CF"/>
    <w:rsid w:val="006A6103"/>
    <w:rsid w:val="006A7A36"/>
    <w:rsid w:val="006B1A2E"/>
    <w:rsid w:val="006B4665"/>
    <w:rsid w:val="006B7370"/>
    <w:rsid w:val="006C0295"/>
    <w:rsid w:val="006C084A"/>
    <w:rsid w:val="006C38F2"/>
    <w:rsid w:val="006C5635"/>
    <w:rsid w:val="006C68A9"/>
    <w:rsid w:val="006C6C38"/>
    <w:rsid w:val="006C7044"/>
    <w:rsid w:val="006D3198"/>
    <w:rsid w:val="006D3542"/>
    <w:rsid w:val="006D5693"/>
    <w:rsid w:val="006D59B2"/>
    <w:rsid w:val="006F042F"/>
    <w:rsid w:val="006F0F60"/>
    <w:rsid w:val="006F29FD"/>
    <w:rsid w:val="006F2FEF"/>
    <w:rsid w:val="006F31C8"/>
    <w:rsid w:val="006F3211"/>
    <w:rsid w:val="006F32EB"/>
    <w:rsid w:val="006F3672"/>
    <w:rsid w:val="006F6BF1"/>
    <w:rsid w:val="007026EA"/>
    <w:rsid w:val="007027CD"/>
    <w:rsid w:val="00702BBA"/>
    <w:rsid w:val="00702EAA"/>
    <w:rsid w:val="00703427"/>
    <w:rsid w:val="00703E30"/>
    <w:rsid w:val="00705217"/>
    <w:rsid w:val="00705E4D"/>
    <w:rsid w:val="007063E9"/>
    <w:rsid w:val="00706B98"/>
    <w:rsid w:val="00706F5A"/>
    <w:rsid w:val="0070746E"/>
    <w:rsid w:val="00711404"/>
    <w:rsid w:val="007151AC"/>
    <w:rsid w:val="007152C7"/>
    <w:rsid w:val="00715968"/>
    <w:rsid w:val="00720A64"/>
    <w:rsid w:val="0072100E"/>
    <w:rsid w:val="00722084"/>
    <w:rsid w:val="00722592"/>
    <w:rsid w:val="00722997"/>
    <w:rsid w:val="00723A11"/>
    <w:rsid w:val="00724268"/>
    <w:rsid w:val="00726B27"/>
    <w:rsid w:val="007307A6"/>
    <w:rsid w:val="00731870"/>
    <w:rsid w:val="007318BC"/>
    <w:rsid w:val="00731F82"/>
    <w:rsid w:val="00734919"/>
    <w:rsid w:val="00734FFA"/>
    <w:rsid w:val="00735214"/>
    <w:rsid w:val="0074059C"/>
    <w:rsid w:val="00742621"/>
    <w:rsid w:val="007432C0"/>
    <w:rsid w:val="00743E72"/>
    <w:rsid w:val="007440EE"/>
    <w:rsid w:val="00745B35"/>
    <w:rsid w:val="00746359"/>
    <w:rsid w:val="00751A22"/>
    <w:rsid w:val="0075301B"/>
    <w:rsid w:val="0075384D"/>
    <w:rsid w:val="007539EF"/>
    <w:rsid w:val="007547FB"/>
    <w:rsid w:val="00754B58"/>
    <w:rsid w:val="0075519A"/>
    <w:rsid w:val="00760C4C"/>
    <w:rsid w:val="007619D0"/>
    <w:rsid w:val="00763E3F"/>
    <w:rsid w:val="00765B1C"/>
    <w:rsid w:val="00766E69"/>
    <w:rsid w:val="00775E16"/>
    <w:rsid w:val="0077728E"/>
    <w:rsid w:val="00780BB1"/>
    <w:rsid w:val="00782A11"/>
    <w:rsid w:val="0078457D"/>
    <w:rsid w:val="0078482E"/>
    <w:rsid w:val="00785C5D"/>
    <w:rsid w:val="00790BD6"/>
    <w:rsid w:val="00791B0F"/>
    <w:rsid w:val="00794AF2"/>
    <w:rsid w:val="00795767"/>
    <w:rsid w:val="00796F6F"/>
    <w:rsid w:val="007A1925"/>
    <w:rsid w:val="007A4789"/>
    <w:rsid w:val="007A6FEE"/>
    <w:rsid w:val="007A7029"/>
    <w:rsid w:val="007A7B0A"/>
    <w:rsid w:val="007B6179"/>
    <w:rsid w:val="007B6786"/>
    <w:rsid w:val="007C0235"/>
    <w:rsid w:val="007C02CE"/>
    <w:rsid w:val="007C0D9D"/>
    <w:rsid w:val="007C21D5"/>
    <w:rsid w:val="007C52F3"/>
    <w:rsid w:val="007C5F41"/>
    <w:rsid w:val="007C71A9"/>
    <w:rsid w:val="007D22A6"/>
    <w:rsid w:val="007D3BBB"/>
    <w:rsid w:val="007D488B"/>
    <w:rsid w:val="007D4EE7"/>
    <w:rsid w:val="007D5302"/>
    <w:rsid w:val="007D5A9F"/>
    <w:rsid w:val="007D5B95"/>
    <w:rsid w:val="007D5F55"/>
    <w:rsid w:val="007D6CAC"/>
    <w:rsid w:val="007D7738"/>
    <w:rsid w:val="007E0596"/>
    <w:rsid w:val="007E361C"/>
    <w:rsid w:val="007E6E75"/>
    <w:rsid w:val="007E7E92"/>
    <w:rsid w:val="007F3CDD"/>
    <w:rsid w:val="007F46F6"/>
    <w:rsid w:val="007F6B46"/>
    <w:rsid w:val="007F6B9C"/>
    <w:rsid w:val="00803C1A"/>
    <w:rsid w:val="0080741D"/>
    <w:rsid w:val="00814CFC"/>
    <w:rsid w:val="00814E04"/>
    <w:rsid w:val="00817900"/>
    <w:rsid w:val="00817B13"/>
    <w:rsid w:val="008215E1"/>
    <w:rsid w:val="00823271"/>
    <w:rsid w:val="008232C9"/>
    <w:rsid w:val="00825AF2"/>
    <w:rsid w:val="008302B7"/>
    <w:rsid w:val="00830E78"/>
    <w:rsid w:val="00832AA2"/>
    <w:rsid w:val="00832D73"/>
    <w:rsid w:val="0083593B"/>
    <w:rsid w:val="00840218"/>
    <w:rsid w:val="00840900"/>
    <w:rsid w:val="008411C1"/>
    <w:rsid w:val="00841510"/>
    <w:rsid w:val="0084411F"/>
    <w:rsid w:val="00844F53"/>
    <w:rsid w:val="008466D4"/>
    <w:rsid w:val="008467E3"/>
    <w:rsid w:val="00855FF4"/>
    <w:rsid w:val="00856B18"/>
    <w:rsid w:val="0085797E"/>
    <w:rsid w:val="008610C6"/>
    <w:rsid w:val="008613C0"/>
    <w:rsid w:val="00865888"/>
    <w:rsid w:val="008713C4"/>
    <w:rsid w:val="0087151C"/>
    <w:rsid w:val="00871BF4"/>
    <w:rsid w:val="008724AF"/>
    <w:rsid w:val="00881A75"/>
    <w:rsid w:val="00881F53"/>
    <w:rsid w:val="00884918"/>
    <w:rsid w:val="00885562"/>
    <w:rsid w:val="0088605A"/>
    <w:rsid w:val="0088638C"/>
    <w:rsid w:val="008863C9"/>
    <w:rsid w:val="00886908"/>
    <w:rsid w:val="008908F4"/>
    <w:rsid w:val="00890CA2"/>
    <w:rsid w:val="0089102C"/>
    <w:rsid w:val="00891A89"/>
    <w:rsid w:val="008920D3"/>
    <w:rsid w:val="00892548"/>
    <w:rsid w:val="008927FA"/>
    <w:rsid w:val="00892B34"/>
    <w:rsid w:val="00892BF2"/>
    <w:rsid w:val="00895BEF"/>
    <w:rsid w:val="00895EDE"/>
    <w:rsid w:val="00896FE6"/>
    <w:rsid w:val="008A08AC"/>
    <w:rsid w:val="008A1855"/>
    <w:rsid w:val="008A3337"/>
    <w:rsid w:val="008A3446"/>
    <w:rsid w:val="008A4A2A"/>
    <w:rsid w:val="008A6276"/>
    <w:rsid w:val="008B0D80"/>
    <w:rsid w:val="008B0F0D"/>
    <w:rsid w:val="008B119A"/>
    <w:rsid w:val="008B2DAC"/>
    <w:rsid w:val="008B2DD4"/>
    <w:rsid w:val="008B5555"/>
    <w:rsid w:val="008B57A5"/>
    <w:rsid w:val="008B59D1"/>
    <w:rsid w:val="008B71B9"/>
    <w:rsid w:val="008B7374"/>
    <w:rsid w:val="008C0566"/>
    <w:rsid w:val="008C0B5A"/>
    <w:rsid w:val="008C22DE"/>
    <w:rsid w:val="008C5729"/>
    <w:rsid w:val="008D00B6"/>
    <w:rsid w:val="008D0248"/>
    <w:rsid w:val="008D400A"/>
    <w:rsid w:val="008D4324"/>
    <w:rsid w:val="008D4DF1"/>
    <w:rsid w:val="008D5E06"/>
    <w:rsid w:val="008D5E87"/>
    <w:rsid w:val="008E2284"/>
    <w:rsid w:val="008E3750"/>
    <w:rsid w:val="008E714D"/>
    <w:rsid w:val="008E7C58"/>
    <w:rsid w:val="008F0F02"/>
    <w:rsid w:val="008F3024"/>
    <w:rsid w:val="008F3F2D"/>
    <w:rsid w:val="008F7614"/>
    <w:rsid w:val="008F7D5C"/>
    <w:rsid w:val="00901A92"/>
    <w:rsid w:val="00903158"/>
    <w:rsid w:val="0090383F"/>
    <w:rsid w:val="00904D35"/>
    <w:rsid w:val="009054D3"/>
    <w:rsid w:val="009056DF"/>
    <w:rsid w:val="009102C4"/>
    <w:rsid w:val="00913ACB"/>
    <w:rsid w:val="00914E2C"/>
    <w:rsid w:val="00916E63"/>
    <w:rsid w:val="009170F4"/>
    <w:rsid w:val="00917A77"/>
    <w:rsid w:val="00920062"/>
    <w:rsid w:val="009206AB"/>
    <w:rsid w:val="0092390C"/>
    <w:rsid w:val="00923B19"/>
    <w:rsid w:val="00931A0B"/>
    <w:rsid w:val="009337FB"/>
    <w:rsid w:val="00934F90"/>
    <w:rsid w:val="009372C6"/>
    <w:rsid w:val="00941D48"/>
    <w:rsid w:val="009430FF"/>
    <w:rsid w:val="0094473F"/>
    <w:rsid w:val="00944D50"/>
    <w:rsid w:val="009511C5"/>
    <w:rsid w:val="00952681"/>
    <w:rsid w:val="00952D29"/>
    <w:rsid w:val="009545E7"/>
    <w:rsid w:val="00957326"/>
    <w:rsid w:val="009645F3"/>
    <w:rsid w:val="00965778"/>
    <w:rsid w:val="00965CF0"/>
    <w:rsid w:val="00966DCC"/>
    <w:rsid w:val="009722F7"/>
    <w:rsid w:val="00974A60"/>
    <w:rsid w:val="00974D6E"/>
    <w:rsid w:val="0097625A"/>
    <w:rsid w:val="00976AD0"/>
    <w:rsid w:val="00982155"/>
    <w:rsid w:val="009852D4"/>
    <w:rsid w:val="0098745B"/>
    <w:rsid w:val="0099021D"/>
    <w:rsid w:val="00990B15"/>
    <w:rsid w:val="00991D7E"/>
    <w:rsid w:val="00992FEF"/>
    <w:rsid w:val="00995C1C"/>
    <w:rsid w:val="009A2D49"/>
    <w:rsid w:val="009A7025"/>
    <w:rsid w:val="009A7281"/>
    <w:rsid w:val="009A7FEC"/>
    <w:rsid w:val="009B0AE0"/>
    <w:rsid w:val="009B1C22"/>
    <w:rsid w:val="009B2B3C"/>
    <w:rsid w:val="009B4D3B"/>
    <w:rsid w:val="009B7005"/>
    <w:rsid w:val="009C2A92"/>
    <w:rsid w:val="009C395A"/>
    <w:rsid w:val="009C69BD"/>
    <w:rsid w:val="009D6DD9"/>
    <w:rsid w:val="009D7333"/>
    <w:rsid w:val="009D73CD"/>
    <w:rsid w:val="009E45BE"/>
    <w:rsid w:val="009E628C"/>
    <w:rsid w:val="009F560B"/>
    <w:rsid w:val="009F5D83"/>
    <w:rsid w:val="009F6D37"/>
    <w:rsid w:val="009F7DF4"/>
    <w:rsid w:val="00A01930"/>
    <w:rsid w:val="00A03155"/>
    <w:rsid w:val="00A03C8E"/>
    <w:rsid w:val="00A04758"/>
    <w:rsid w:val="00A105BE"/>
    <w:rsid w:val="00A113CC"/>
    <w:rsid w:val="00A12271"/>
    <w:rsid w:val="00A12E2F"/>
    <w:rsid w:val="00A131E9"/>
    <w:rsid w:val="00A14E7F"/>
    <w:rsid w:val="00A15581"/>
    <w:rsid w:val="00A16539"/>
    <w:rsid w:val="00A206DB"/>
    <w:rsid w:val="00A2235A"/>
    <w:rsid w:val="00A26AA1"/>
    <w:rsid w:val="00A26F4A"/>
    <w:rsid w:val="00A27346"/>
    <w:rsid w:val="00A335BB"/>
    <w:rsid w:val="00A3489F"/>
    <w:rsid w:val="00A34B4B"/>
    <w:rsid w:val="00A34D7D"/>
    <w:rsid w:val="00A362B6"/>
    <w:rsid w:val="00A36F5F"/>
    <w:rsid w:val="00A370C5"/>
    <w:rsid w:val="00A372F4"/>
    <w:rsid w:val="00A40646"/>
    <w:rsid w:val="00A45F52"/>
    <w:rsid w:val="00A507B7"/>
    <w:rsid w:val="00A5080B"/>
    <w:rsid w:val="00A52C3A"/>
    <w:rsid w:val="00A5359D"/>
    <w:rsid w:val="00A54AF3"/>
    <w:rsid w:val="00A54B9E"/>
    <w:rsid w:val="00A55A53"/>
    <w:rsid w:val="00A61EF6"/>
    <w:rsid w:val="00A64B41"/>
    <w:rsid w:val="00A65D32"/>
    <w:rsid w:val="00A669E4"/>
    <w:rsid w:val="00A72605"/>
    <w:rsid w:val="00A75288"/>
    <w:rsid w:val="00A75D31"/>
    <w:rsid w:val="00A81AD0"/>
    <w:rsid w:val="00A83AD2"/>
    <w:rsid w:val="00A95267"/>
    <w:rsid w:val="00A971CA"/>
    <w:rsid w:val="00AA0237"/>
    <w:rsid w:val="00AA06C1"/>
    <w:rsid w:val="00AA176D"/>
    <w:rsid w:val="00AA39E9"/>
    <w:rsid w:val="00AA522B"/>
    <w:rsid w:val="00AA54E5"/>
    <w:rsid w:val="00AA59DF"/>
    <w:rsid w:val="00AA5BAF"/>
    <w:rsid w:val="00AA6D03"/>
    <w:rsid w:val="00AB0783"/>
    <w:rsid w:val="00AB3630"/>
    <w:rsid w:val="00AB4CD4"/>
    <w:rsid w:val="00AB6903"/>
    <w:rsid w:val="00AB698F"/>
    <w:rsid w:val="00AB74D7"/>
    <w:rsid w:val="00AC3101"/>
    <w:rsid w:val="00AC5605"/>
    <w:rsid w:val="00AC5EF3"/>
    <w:rsid w:val="00AC70D1"/>
    <w:rsid w:val="00AC7E8D"/>
    <w:rsid w:val="00AD16A3"/>
    <w:rsid w:val="00AD23C7"/>
    <w:rsid w:val="00AD2960"/>
    <w:rsid w:val="00AD29EB"/>
    <w:rsid w:val="00AD47DF"/>
    <w:rsid w:val="00AD4DED"/>
    <w:rsid w:val="00AD5F61"/>
    <w:rsid w:val="00AE112F"/>
    <w:rsid w:val="00AE118B"/>
    <w:rsid w:val="00AE2185"/>
    <w:rsid w:val="00AE2C1D"/>
    <w:rsid w:val="00AE407F"/>
    <w:rsid w:val="00AE454E"/>
    <w:rsid w:val="00AE7C10"/>
    <w:rsid w:val="00AF0D40"/>
    <w:rsid w:val="00AF1181"/>
    <w:rsid w:val="00AF31C5"/>
    <w:rsid w:val="00AF36C2"/>
    <w:rsid w:val="00AF4EC2"/>
    <w:rsid w:val="00AF5693"/>
    <w:rsid w:val="00AF75C3"/>
    <w:rsid w:val="00AF7A5E"/>
    <w:rsid w:val="00B01966"/>
    <w:rsid w:val="00B02C8B"/>
    <w:rsid w:val="00B034FA"/>
    <w:rsid w:val="00B03ED9"/>
    <w:rsid w:val="00B072DD"/>
    <w:rsid w:val="00B10260"/>
    <w:rsid w:val="00B1035E"/>
    <w:rsid w:val="00B13343"/>
    <w:rsid w:val="00B14E7A"/>
    <w:rsid w:val="00B167B8"/>
    <w:rsid w:val="00B16C0C"/>
    <w:rsid w:val="00B20D1F"/>
    <w:rsid w:val="00B216C1"/>
    <w:rsid w:val="00B26690"/>
    <w:rsid w:val="00B26723"/>
    <w:rsid w:val="00B318A2"/>
    <w:rsid w:val="00B318D8"/>
    <w:rsid w:val="00B326FC"/>
    <w:rsid w:val="00B32951"/>
    <w:rsid w:val="00B349EB"/>
    <w:rsid w:val="00B34DC3"/>
    <w:rsid w:val="00B3648F"/>
    <w:rsid w:val="00B37890"/>
    <w:rsid w:val="00B37A3B"/>
    <w:rsid w:val="00B42FAD"/>
    <w:rsid w:val="00B43650"/>
    <w:rsid w:val="00B4563D"/>
    <w:rsid w:val="00B53710"/>
    <w:rsid w:val="00B55DFA"/>
    <w:rsid w:val="00B575C5"/>
    <w:rsid w:val="00B60AD3"/>
    <w:rsid w:val="00B64A17"/>
    <w:rsid w:val="00B65691"/>
    <w:rsid w:val="00B702DA"/>
    <w:rsid w:val="00B70E88"/>
    <w:rsid w:val="00B71F5B"/>
    <w:rsid w:val="00B737C0"/>
    <w:rsid w:val="00B73F8A"/>
    <w:rsid w:val="00B74734"/>
    <w:rsid w:val="00B771B9"/>
    <w:rsid w:val="00B77CE7"/>
    <w:rsid w:val="00B77E98"/>
    <w:rsid w:val="00B805A1"/>
    <w:rsid w:val="00B809B7"/>
    <w:rsid w:val="00B80C83"/>
    <w:rsid w:val="00B8130B"/>
    <w:rsid w:val="00B8146E"/>
    <w:rsid w:val="00B8339A"/>
    <w:rsid w:val="00B870A7"/>
    <w:rsid w:val="00B906BB"/>
    <w:rsid w:val="00B90975"/>
    <w:rsid w:val="00B90DCB"/>
    <w:rsid w:val="00B91023"/>
    <w:rsid w:val="00B91838"/>
    <w:rsid w:val="00B91F4E"/>
    <w:rsid w:val="00B939B5"/>
    <w:rsid w:val="00B971C8"/>
    <w:rsid w:val="00BA1A75"/>
    <w:rsid w:val="00BA226C"/>
    <w:rsid w:val="00BA43A7"/>
    <w:rsid w:val="00BA4EDD"/>
    <w:rsid w:val="00BA5F79"/>
    <w:rsid w:val="00BB0B3B"/>
    <w:rsid w:val="00BB47CF"/>
    <w:rsid w:val="00BB71EC"/>
    <w:rsid w:val="00BC1FE8"/>
    <w:rsid w:val="00BC3831"/>
    <w:rsid w:val="00BC482A"/>
    <w:rsid w:val="00BC60ED"/>
    <w:rsid w:val="00BD47DC"/>
    <w:rsid w:val="00BD5F31"/>
    <w:rsid w:val="00BE07D2"/>
    <w:rsid w:val="00BE118E"/>
    <w:rsid w:val="00BE16AC"/>
    <w:rsid w:val="00BE3D72"/>
    <w:rsid w:val="00BE4D60"/>
    <w:rsid w:val="00BE4FCF"/>
    <w:rsid w:val="00BE7641"/>
    <w:rsid w:val="00BF4F84"/>
    <w:rsid w:val="00BF6D44"/>
    <w:rsid w:val="00BF7ECF"/>
    <w:rsid w:val="00C00243"/>
    <w:rsid w:val="00C00613"/>
    <w:rsid w:val="00C0425E"/>
    <w:rsid w:val="00C13157"/>
    <w:rsid w:val="00C134A0"/>
    <w:rsid w:val="00C15169"/>
    <w:rsid w:val="00C15F8F"/>
    <w:rsid w:val="00C161BC"/>
    <w:rsid w:val="00C17D4D"/>
    <w:rsid w:val="00C20CB4"/>
    <w:rsid w:val="00C2177A"/>
    <w:rsid w:val="00C22797"/>
    <w:rsid w:val="00C22BB9"/>
    <w:rsid w:val="00C25A74"/>
    <w:rsid w:val="00C33034"/>
    <w:rsid w:val="00C34B36"/>
    <w:rsid w:val="00C34BFA"/>
    <w:rsid w:val="00C34F0B"/>
    <w:rsid w:val="00C35B0C"/>
    <w:rsid w:val="00C41F0E"/>
    <w:rsid w:val="00C42932"/>
    <w:rsid w:val="00C450DC"/>
    <w:rsid w:val="00C46F48"/>
    <w:rsid w:val="00C476EC"/>
    <w:rsid w:val="00C50449"/>
    <w:rsid w:val="00C505DA"/>
    <w:rsid w:val="00C5323B"/>
    <w:rsid w:val="00C550AF"/>
    <w:rsid w:val="00C5556C"/>
    <w:rsid w:val="00C602D9"/>
    <w:rsid w:val="00C61F48"/>
    <w:rsid w:val="00C63F34"/>
    <w:rsid w:val="00C64C3E"/>
    <w:rsid w:val="00C7060E"/>
    <w:rsid w:val="00C74701"/>
    <w:rsid w:val="00C74B1B"/>
    <w:rsid w:val="00C75936"/>
    <w:rsid w:val="00C769E4"/>
    <w:rsid w:val="00C77AB6"/>
    <w:rsid w:val="00C80F07"/>
    <w:rsid w:val="00C810D4"/>
    <w:rsid w:val="00C816C3"/>
    <w:rsid w:val="00C828CE"/>
    <w:rsid w:val="00C83509"/>
    <w:rsid w:val="00C83B30"/>
    <w:rsid w:val="00C83E08"/>
    <w:rsid w:val="00C85302"/>
    <w:rsid w:val="00C853DF"/>
    <w:rsid w:val="00C90DE4"/>
    <w:rsid w:val="00C93646"/>
    <w:rsid w:val="00C956D0"/>
    <w:rsid w:val="00C95A5C"/>
    <w:rsid w:val="00CA1AAC"/>
    <w:rsid w:val="00CA4203"/>
    <w:rsid w:val="00CA46BA"/>
    <w:rsid w:val="00CA4754"/>
    <w:rsid w:val="00CA50E3"/>
    <w:rsid w:val="00CA6434"/>
    <w:rsid w:val="00CB135D"/>
    <w:rsid w:val="00CB2EB6"/>
    <w:rsid w:val="00CC0F77"/>
    <w:rsid w:val="00CC15DE"/>
    <w:rsid w:val="00CC45C2"/>
    <w:rsid w:val="00CC4734"/>
    <w:rsid w:val="00CC4E77"/>
    <w:rsid w:val="00CC6E2A"/>
    <w:rsid w:val="00CD18DD"/>
    <w:rsid w:val="00CD1D87"/>
    <w:rsid w:val="00CD32C2"/>
    <w:rsid w:val="00CD3D2B"/>
    <w:rsid w:val="00CD4F97"/>
    <w:rsid w:val="00CD737E"/>
    <w:rsid w:val="00CE0B4C"/>
    <w:rsid w:val="00CE0C72"/>
    <w:rsid w:val="00CE5A6E"/>
    <w:rsid w:val="00CE66AE"/>
    <w:rsid w:val="00CE6F71"/>
    <w:rsid w:val="00D02E37"/>
    <w:rsid w:val="00D0536E"/>
    <w:rsid w:val="00D07B5D"/>
    <w:rsid w:val="00D11DDC"/>
    <w:rsid w:val="00D12ABF"/>
    <w:rsid w:val="00D16563"/>
    <w:rsid w:val="00D16841"/>
    <w:rsid w:val="00D21468"/>
    <w:rsid w:val="00D22779"/>
    <w:rsid w:val="00D25BDE"/>
    <w:rsid w:val="00D26301"/>
    <w:rsid w:val="00D30D59"/>
    <w:rsid w:val="00D33181"/>
    <w:rsid w:val="00D3438C"/>
    <w:rsid w:val="00D34A8E"/>
    <w:rsid w:val="00D40015"/>
    <w:rsid w:val="00D409A2"/>
    <w:rsid w:val="00D41DB1"/>
    <w:rsid w:val="00D42D5A"/>
    <w:rsid w:val="00D42F69"/>
    <w:rsid w:val="00D43707"/>
    <w:rsid w:val="00D473A0"/>
    <w:rsid w:val="00D47450"/>
    <w:rsid w:val="00D4756F"/>
    <w:rsid w:val="00D47C04"/>
    <w:rsid w:val="00D50DB5"/>
    <w:rsid w:val="00D513DF"/>
    <w:rsid w:val="00D53BE8"/>
    <w:rsid w:val="00D57AAC"/>
    <w:rsid w:val="00D6064C"/>
    <w:rsid w:val="00D61C88"/>
    <w:rsid w:val="00D62885"/>
    <w:rsid w:val="00D62BBC"/>
    <w:rsid w:val="00D63BF9"/>
    <w:rsid w:val="00D641AF"/>
    <w:rsid w:val="00D65C5A"/>
    <w:rsid w:val="00D7222E"/>
    <w:rsid w:val="00D72589"/>
    <w:rsid w:val="00D74623"/>
    <w:rsid w:val="00D74EBB"/>
    <w:rsid w:val="00D7665B"/>
    <w:rsid w:val="00D76936"/>
    <w:rsid w:val="00D7789A"/>
    <w:rsid w:val="00D77FF6"/>
    <w:rsid w:val="00D80637"/>
    <w:rsid w:val="00D830CE"/>
    <w:rsid w:val="00D83ECC"/>
    <w:rsid w:val="00D84BBA"/>
    <w:rsid w:val="00D8627F"/>
    <w:rsid w:val="00D86F86"/>
    <w:rsid w:val="00D905DA"/>
    <w:rsid w:val="00D92F79"/>
    <w:rsid w:val="00D95559"/>
    <w:rsid w:val="00D977C5"/>
    <w:rsid w:val="00D97FEC"/>
    <w:rsid w:val="00DA3C1D"/>
    <w:rsid w:val="00DA6A24"/>
    <w:rsid w:val="00DA6EB1"/>
    <w:rsid w:val="00DA71F2"/>
    <w:rsid w:val="00DB0BBF"/>
    <w:rsid w:val="00DB2B15"/>
    <w:rsid w:val="00DB41F3"/>
    <w:rsid w:val="00DB5F50"/>
    <w:rsid w:val="00DB7C5A"/>
    <w:rsid w:val="00DB7F22"/>
    <w:rsid w:val="00DD05A3"/>
    <w:rsid w:val="00DD522E"/>
    <w:rsid w:val="00DD52CB"/>
    <w:rsid w:val="00DD54D7"/>
    <w:rsid w:val="00DD60A6"/>
    <w:rsid w:val="00DD7A47"/>
    <w:rsid w:val="00DE1971"/>
    <w:rsid w:val="00DE2EED"/>
    <w:rsid w:val="00DE330A"/>
    <w:rsid w:val="00DE57B5"/>
    <w:rsid w:val="00DE78B6"/>
    <w:rsid w:val="00DE7BDA"/>
    <w:rsid w:val="00DF25A1"/>
    <w:rsid w:val="00DF4298"/>
    <w:rsid w:val="00DF6EB2"/>
    <w:rsid w:val="00DF7C74"/>
    <w:rsid w:val="00E07BD4"/>
    <w:rsid w:val="00E10D16"/>
    <w:rsid w:val="00E12188"/>
    <w:rsid w:val="00E12F83"/>
    <w:rsid w:val="00E14DAD"/>
    <w:rsid w:val="00E16F31"/>
    <w:rsid w:val="00E20596"/>
    <w:rsid w:val="00E21413"/>
    <w:rsid w:val="00E22440"/>
    <w:rsid w:val="00E2402C"/>
    <w:rsid w:val="00E24452"/>
    <w:rsid w:val="00E27975"/>
    <w:rsid w:val="00E27BBE"/>
    <w:rsid w:val="00E33B93"/>
    <w:rsid w:val="00E33C4A"/>
    <w:rsid w:val="00E35696"/>
    <w:rsid w:val="00E41F9D"/>
    <w:rsid w:val="00E422AA"/>
    <w:rsid w:val="00E422E9"/>
    <w:rsid w:val="00E43B9A"/>
    <w:rsid w:val="00E46A31"/>
    <w:rsid w:val="00E55AB0"/>
    <w:rsid w:val="00E646B7"/>
    <w:rsid w:val="00E65DF5"/>
    <w:rsid w:val="00E67042"/>
    <w:rsid w:val="00E720E9"/>
    <w:rsid w:val="00E7292F"/>
    <w:rsid w:val="00E74074"/>
    <w:rsid w:val="00E74ECE"/>
    <w:rsid w:val="00E76B9F"/>
    <w:rsid w:val="00E82531"/>
    <w:rsid w:val="00E85BC0"/>
    <w:rsid w:val="00E91457"/>
    <w:rsid w:val="00E9295A"/>
    <w:rsid w:val="00E939B2"/>
    <w:rsid w:val="00E94B8A"/>
    <w:rsid w:val="00EA2372"/>
    <w:rsid w:val="00EA6213"/>
    <w:rsid w:val="00EA657D"/>
    <w:rsid w:val="00EB03FE"/>
    <w:rsid w:val="00EB17A4"/>
    <w:rsid w:val="00EB21CE"/>
    <w:rsid w:val="00EB31F1"/>
    <w:rsid w:val="00EB3D61"/>
    <w:rsid w:val="00EB55CD"/>
    <w:rsid w:val="00EB6D69"/>
    <w:rsid w:val="00EC42F1"/>
    <w:rsid w:val="00EC447B"/>
    <w:rsid w:val="00EC5DF4"/>
    <w:rsid w:val="00ED0D91"/>
    <w:rsid w:val="00ED1A4B"/>
    <w:rsid w:val="00ED224B"/>
    <w:rsid w:val="00ED4293"/>
    <w:rsid w:val="00ED4A5D"/>
    <w:rsid w:val="00ED4AC9"/>
    <w:rsid w:val="00ED538C"/>
    <w:rsid w:val="00ED5B1F"/>
    <w:rsid w:val="00ED5E86"/>
    <w:rsid w:val="00ED63E9"/>
    <w:rsid w:val="00ED6AB3"/>
    <w:rsid w:val="00EE2DC7"/>
    <w:rsid w:val="00EE3267"/>
    <w:rsid w:val="00EE4C7C"/>
    <w:rsid w:val="00EE52E4"/>
    <w:rsid w:val="00EE59D5"/>
    <w:rsid w:val="00EE5E46"/>
    <w:rsid w:val="00EE715C"/>
    <w:rsid w:val="00EE7A87"/>
    <w:rsid w:val="00EF0A7B"/>
    <w:rsid w:val="00EF3539"/>
    <w:rsid w:val="00EF53DC"/>
    <w:rsid w:val="00EF6473"/>
    <w:rsid w:val="00F017F3"/>
    <w:rsid w:val="00F01CC9"/>
    <w:rsid w:val="00F02476"/>
    <w:rsid w:val="00F0250B"/>
    <w:rsid w:val="00F02C10"/>
    <w:rsid w:val="00F10F1A"/>
    <w:rsid w:val="00F1548F"/>
    <w:rsid w:val="00F16517"/>
    <w:rsid w:val="00F16D41"/>
    <w:rsid w:val="00F17755"/>
    <w:rsid w:val="00F20578"/>
    <w:rsid w:val="00F26BEE"/>
    <w:rsid w:val="00F274AB"/>
    <w:rsid w:val="00F27C13"/>
    <w:rsid w:val="00F32AA6"/>
    <w:rsid w:val="00F33D21"/>
    <w:rsid w:val="00F36CC7"/>
    <w:rsid w:val="00F405B4"/>
    <w:rsid w:val="00F41B1F"/>
    <w:rsid w:val="00F41BA2"/>
    <w:rsid w:val="00F43D09"/>
    <w:rsid w:val="00F457D6"/>
    <w:rsid w:val="00F46100"/>
    <w:rsid w:val="00F4684B"/>
    <w:rsid w:val="00F5069C"/>
    <w:rsid w:val="00F51A59"/>
    <w:rsid w:val="00F51DFB"/>
    <w:rsid w:val="00F51F36"/>
    <w:rsid w:val="00F52325"/>
    <w:rsid w:val="00F5259F"/>
    <w:rsid w:val="00F551F5"/>
    <w:rsid w:val="00F6026C"/>
    <w:rsid w:val="00F60777"/>
    <w:rsid w:val="00F72AC7"/>
    <w:rsid w:val="00F76844"/>
    <w:rsid w:val="00F77DCF"/>
    <w:rsid w:val="00F80BA0"/>
    <w:rsid w:val="00F81F1F"/>
    <w:rsid w:val="00F82B1E"/>
    <w:rsid w:val="00F83B60"/>
    <w:rsid w:val="00F857A3"/>
    <w:rsid w:val="00F86F07"/>
    <w:rsid w:val="00F901B1"/>
    <w:rsid w:val="00F90554"/>
    <w:rsid w:val="00F9173D"/>
    <w:rsid w:val="00F92DC8"/>
    <w:rsid w:val="00F92F22"/>
    <w:rsid w:val="00F93520"/>
    <w:rsid w:val="00F935C6"/>
    <w:rsid w:val="00F93C08"/>
    <w:rsid w:val="00F94F2C"/>
    <w:rsid w:val="00FA317A"/>
    <w:rsid w:val="00FA4AC2"/>
    <w:rsid w:val="00FA7D03"/>
    <w:rsid w:val="00FB03B7"/>
    <w:rsid w:val="00FB1FA7"/>
    <w:rsid w:val="00FB2AB9"/>
    <w:rsid w:val="00FB3F80"/>
    <w:rsid w:val="00FC00C9"/>
    <w:rsid w:val="00FC0CD7"/>
    <w:rsid w:val="00FC0DE1"/>
    <w:rsid w:val="00FC226B"/>
    <w:rsid w:val="00FC3724"/>
    <w:rsid w:val="00FC3CFA"/>
    <w:rsid w:val="00FC64C2"/>
    <w:rsid w:val="00FC67C7"/>
    <w:rsid w:val="00FD08D3"/>
    <w:rsid w:val="00FE0D0F"/>
    <w:rsid w:val="00FE4AD9"/>
    <w:rsid w:val="00FF070B"/>
    <w:rsid w:val="00FF0C03"/>
    <w:rsid w:val="00FF17F7"/>
    <w:rsid w:val="00FF2365"/>
    <w:rsid w:val="00FF2E8A"/>
    <w:rsid w:val="00FF3746"/>
    <w:rsid w:val="00FF4118"/>
    <w:rsid w:val="00FF4715"/>
    <w:rsid w:val="00FF56B4"/>
    <w:rsid w:val="00FF6339"/>
    <w:rsid w:val="00FF76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A76036"/>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534F"/>
    <w:pPr>
      <w:spacing w:line="360" w:lineRule="auto"/>
      <w:jc w:val="both"/>
    </w:pPr>
    <w:rPr>
      <w:sz w:val="24"/>
      <w:szCs w:val="24"/>
      <w:lang w:val="en-GB" w:eastAsia="zh-CN"/>
    </w:rPr>
  </w:style>
  <w:style w:type="paragraph" w:styleId="Heading1">
    <w:name w:val="heading 1"/>
    <w:basedOn w:val="Normal"/>
    <w:next w:val="Normal"/>
    <w:qFormat/>
    <w:rsid w:val="0097625A"/>
    <w:pPr>
      <w:numPr>
        <w:numId w:val="11"/>
      </w:numPr>
      <w:jc w:val="center"/>
      <w:outlineLvl w:val="0"/>
    </w:pPr>
    <w:rPr>
      <w:b/>
    </w:rPr>
  </w:style>
  <w:style w:type="paragraph" w:styleId="Heading2">
    <w:name w:val="heading 2"/>
    <w:basedOn w:val="Heading1"/>
    <w:next w:val="Normal"/>
    <w:qFormat/>
    <w:rsid w:val="00655E19"/>
    <w:pPr>
      <w:numPr>
        <w:ilvl w:val="1"/>
        <w:numId w:val="1"/>
      </w:numPr>
      <w:tabs>
        <w:tab w:val="left" w:pos="130"/>
      </w:tabs>
      <w:outlineLvl w:val="1"/>
    </w:pPr>
  </w:style>
  <w:style w:type="paragraph" w:styleId="Heading3">
    <w:name w:val="heading 3"/>
    <w:basedOn w:val="Normal"/>
    <w:next w:val="Normal"/>
    <w:qFormat/>
    <w:rsid w:val="00A372F4"/>
    <w:pPr>
      <w:keepNext/>
      <w:numPr>
        <w:ilvl w:val="2"/>
        <w:numId w:val="11"/>
      </w:numPr>
      <w:outlineLvl w:val="2"/>
    </w:pPr>
    <w:rPr>
      <w:rFonts w:cs="Arial"/>
      <w:b/>
      <w:bCs/>
      <w:szCs w:val="26"/>
    </w:rPr>
  </w:style>
  <w:style w:type="paragraph" w:styleId="Heading4">
    <w:name w:val="heading 4"/>
    <w:basedOn w:val="Normal"/>
    <w:next w:val="Normal"/>
    <w:link w:val="Heading4Char"/>
    <w:qFormat/>
    <w:rsid w:val="00A372F4"/>
    <w:pPr>
      <w:keepNext/>
      <w:numPr>
        <w:ilvl w:val="3"/>
        <w:numId w:val="11"/>
      </w:numPr>
      <w:outlineLvl w:val="3"/>
    </w:pPr>
    <w:rPr>
      <w:b/>
      <w:bCs/>
      <w:szCs w:val="28"/>
    </w:rPr>
  </w:style>
  <w:style w:type="paragraph" w:styleId="Heading5">
    <w:name w:val="heading 5"/>
    <w:basedOn w:val="Normal"/>
    <w:next w:val="Normal"/>
    <w:qFormat/>
    <w:rsid w:val="00A372F4"/>
    <w:pPr>
      <w:numPr>
        <w:ilvl w:val="4"/>
        <w:numId w:val="11"/>
      </w:numPr>
      <w:outlineLvl w:val="4"/>
    </w:pPr>
    <w:rPr>
      <w:b/>
      <w:bCs/>
      <w:iCs/>
      <w:szCs w:val="26"/>
    </w:rPr>
  </w:style>
  <w:style w:type="paragraph" w:styleId="Heading6">
    <w:name w:val="heading 6"/>
    <w:basedOn w:val="Normal"/>
    <w:next w:val="Normal"/>
    <w:qFormat/>
    <w:rsid w:val="003C0069"/>
    <w:pPr>
      <w:numPr>
        <w:ilvl w:val="5"/>
        <w:numId w:val="11"/>
      </w:numPr>
      <w:spacing w:before="240" w:after="60"/>
      <w:outlineLvl w:val="5"/>
    </w:pPr>
    <w:rPr>
      <w:b/>
      <w:bCs/>
      <w:sz w:val="22"/>
      <w:szCs w:val="22"/>
    </w:rPr>
  </w:style>
  <w:style w:type="paragraph" w:styleId="Heading7">
    <w:name w:val="heading 7"/>
    <w:basedOn w:val="Normal"/>
    <w:next w:val="Normal"/>
    <w:qFormat/>
    <w:rsid w:val="003C0069"/>
    <w:pPr>
      <w:numPr>
        <w:ilvl w:val="6"/>
        <w:numId w:val="1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link w:val="Heading9Char"/>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qFormat/>
    <w:rsid w:val="00723A11"/>
    <w:pPr>
      <w:jc w:val="center"/>
    </w:pPr>
    <w:rPr>
      <w:bCs/>
      <w:szCs w:val="20"/>
    </w:rPr>
  </w:style>
  <w:style w:type="character" w:customStyle="1" w:styleId="CaptionChar">
    <w:name w:val="Caption Char"/>
    <w:basedOn w:val="DefaultParagraphFont"/>
    <w:link w:val="Caption"/>
    <w:rsid w:val="00723A11"/>
    <w:rPr>
      <w:bCs/>
      <w:sz w:val="24"/>
      <w:lang w:val="en-GB" w:eastAsia="zh-CN"/>
    </w:rPr>
  </w:style>
  <w:style w:type="paragraph" w:styleId="TOC2">
    <w:name w:val="toc 2"/>
    <w:basedOn w:val="Normal"/>
    <w:next w:val="Normal"/>
    <w:autoRedefine/>
    <w:uiPriority w:val="39"/>
    <w:rsid w:val="001E2139"/>
    <w:pPr>
      <w:tabs>
        <w:tab w:val="left" w:pos="1440"/>
        <w:tab w:val="right" w:pos="8213"/>
      </w:tabs>
      <w:spacing w:before="480"/>
      <w:ind w:left="510"/>
      <w:jc w:val="left"/>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3"/>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Caption"/>
    <w:uiPriority w:val="34"/>
    <w:qFormat/>
    <w:rsid w:val="002B5CF9"/>
    <w:rPr>
      <w:b/>
      <w:bCs w:val="0"/>
    </w:rPr>
  </w:style>
  <w:style w:type="character" w:styleId="Strong">
    <w:name w:val="Strong"/>
    <w:basedOn w:val="DefaultParagraphFont"/>
    <w:uiPriority w:val="22"/>
    <w:qFormat/>
    <w:rsid w:val="004C52A8"/>
    <w:rPr>
      <w:b/>
      <w:bCs/>
    </w:rPr>
  </w:style>
  <w:style w:type="paragraph" w:styleId="NormalWeb">
    <w:name w:val="Normal (Web)"/>
    <w:basedOn w:val="Normal"/>
    <w:uiPriority w:val="99"/>
    <w:unhideWhenUsed/>
    <w:rsid w:val="00ED4A5D"/>
    <w:pPr>
      <w:spacing w:before="100" w:beforeAutospacing="1" w:after="100" w:afterAutospacing="1" w:line="240" w:lineRule="auto"/>
      <w:jc w:val="left"/>
    </w:pPr>
    <w:rPr>
      <w:rFonts w:eastAsia="Times New Roman"/>
      <w:lang w:val="en-US" w:eastAsia="en-US"/>
    </w:rPr>
  </w:style>
  <w:style w:type="character" w:customStyle="1" w:styleId="Heading9Char">
    <w:name w:val="Heading 9 Char"/>
    <w:basedOn w:val="DefaultParagraphFont"/>
    <w:link w:val="Heading9"/>
    <w:rsid w:val="005C3FA0"/>
    <w:rPr>
      <w:b/>
      <w:sz w:val="24"/>
      <w:szCs w:val="24"/>
      <w:lang w:val="en-GB" w:eastAsia="zh-CN"/>
    </w:rPr>
  </w:style>
  <w:style w:type="character" w:customStyle="1" w:styleId="Heading4Char">
    <w:name w:val="Heading 4 Char"/>
    <w:basedOn w:val="DefaultParagraphFont"/>
    <w:link w:val="Heading4"/>
    <w:rsid w:val="001E27F2"/>
    <w:rPr>
      <w:b/>
      <w:bCs/>
      <w:sz w:val="24"/>
      <w:szCs w:val="28"/>
      <w:lang w:val="en-GB" w:eastAsia="zh-CN"/>
    </w:rPr>
  </w:style>
  <w:style w:type="paragraph" w:styleId="TOC5">
    <w:name w:val="toc 5"/>
    <w:basedOn w:val="Normal"/>
    <w:next w:val="Normal"/>
    <w:autoRedefine/>
    <w:uiPriority w:val="39"/>
    <w:unhideWhenUsed/>
    <w:rsid w:val="00F86F07"/>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86F07"/>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86F07"/>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86F07"/>
    <w:pPr>
      <w:spacing w:after="100" w:line="259" w:lineRule="auto"/>
      <w:ind w:left="1540"/>
      <w:jc w:val="left"/>
    </w:pPr>
    <w:rPr>
      <w:rFonts w:asciiTheme="minorHAnsi" w:eastAsiaTheme="minorEastAsia" w:hAnsiTheme="minorHAnsi" w:cstheme="minorBidi"/>
      <w:sz w:val="22"/>
      <w:szCs w:val="22"/>
    </w:rPr>
  </w:style>
  <w:style w:type="character" w:styleId="UnresolvedMention">
    <w:name w:val="Unresolved Mention"/>
    <w:basedOn w:val="DefaultParagraphFont"/>
    <w:uiPriority w:val="99"/>
    <w:semiHidden/>
    <w:unhideWhenUsed/>
    <w:rsid w:val="00F86F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227132">
      <w:bodyDiv w:val="1"/>
      <w:marLeft w:val="0"/>
      <w:marRight w:val="0"/>
      <w:marTop w:val="0"/>
      <w:marBottom w:val="0"/>
      <w:divBdr>
        <w:top w:val="none" w:sz="0" w:space="0" w:color="auto"/>
        <w:left w:val="none" w:sz="0" w:space="0" w:color="auto"/>
        <w:bottom w:val="none" w:sz="0" w:space="0" w:color="auto"/>
        <w:right w:val="none" w:sz="0" w:space="0" w:color="auto"/>
      </w:divBdr>
    </w:div>
    <w:div w:id="356081748">
      <w:bodyDiv w:val="1"/>
      <w:marLeft w:val="0"/>
      <w:marRight w:val="0"/>
      <w:marTop w:val="0"/>
      <w:marBottom w:val="0"/>
      <w:divBdr>
        <w:top w:val="none" w:sz="0" w:space="0" w:color="auto"/>
        <w:left w:val="none" w:sz="0" w:space="0" w:color="auto"/>
        <w:bottom w:val="none" w:sz="0" w:space="0" w:color="auto"/>
        <w:right w:val="none" w:sz="0" w:space="0" w:color="auto"/>
      </w:divBdr>
    </w:div>
    <w:div w:id="659963551">
      <w:bodyDiv w:val="1"/>
      <w:marLeft w:val="0"/>
      <w:marRight w:val="0"/>
      <w:marTop w:val="0"/>
      <w:marBottom w:val="0"/>
      <w:divBdr>
        <w:top w:val="none" w:sz="0" w:space="0" w:color="auto"/>
        <w:left w:val="none" w:sz="0" w:space="0" w:color="auto"/>
        <w:bottom w:val="none" w:sz="0" w:space="0" w:color="auto"/>
        <w:right w:val="none" w:sz="0" w:space="0" w:color="auto"/>
      </w:divBdr>
    </w:div>
    <w:div w:id="749733781">
      <w:bodyDiv w:val="1"/>
      <w:marLeft w:val="0"/>
      <w:marRight w:val="0"/>
      <w:marTop w:val="0"/>
      <w:marBottom w:val="0"/>
      <w:divBdr>
        <w:top w:val="none" w:sz="0" w:space="0" w:color="auto"/>
        <w:left w:val="none" w:sz="0" w:space="0" w:color="auto"/>
        <w:bottom w:val="none" w:sz="0" w:space="0" w:color="auto"/>
        <w:right w:val="none" w:sz="0" w:space="0" w:color="auto"/>
      </w:divBdr>
    </w:div>
    <w:div w:id="974260848">
      <w:bodyDiv w:val="1"/>
      <w:marLeft w:val="0"/>
      <w:marRight w:val="0"/>
      <w:marTop w:val="0"/>
      <w:marBottom w:val="0"/>
      <w:divBdr>
        <w:top w:val="none" w:sz="0" w:space="0" w:color="auto"/>
        <w:left w:val="none" w:sz="0" w:space="0" w:color="auto"/>
        <w:bottom w:val="none" w:sz="0" w:space="0" w:color="auto"/>
        <w:right w:val="none" w:sz="0" w:space="0" w:color="auto"/>
      </w:divBdr>
    </w:div>
    <w:div w:id="1045910786">
      <w:bodyDiv w:val="1"/>
      <w:marLeft w:val="0"/>
      <w:marRight w:val="0"/>
      <w:marTop w:val="0"/>
      <w:marBottom w:val="0"/>
      <w:divBdr>
        <w:top w:val="none" w:sz="0" w:space="0" w:color="auto"/>
        <w:left w:val="none" w:sz="0" w:space="0" w:color="auto"/>
        <w:bottom w:val="none" w:sz="0" w:space="0" w:color="auto"/>
        <w:right w:val="none" w:sz="0" w:space="0" w:color="auto"/>
      </w:divBdr>
    </w:div>
    <w:div w:id="1119110845">
      <w:bodyDiv w:val="1"/>
      <w:marLeft w:val="0"/>
      <w:marRight w:val="0"/>
      <w:marTop w:val="0"/>
      <w:marBottom w:val="0"/>
      <w:divBdr>
        <w:top w:val="none" w:sz="0" w:space="0" w:color="auto"/>
        <w:left w:val="none" w:sz="0" w:space="0" w:color="auto"/>
        <w:bottom w:val="none" w:sz="0" w:space="0" w:color="auto"/>
        <w:right w:val="none" w:sz="0" w:space="0" w:color="auto"/>
      </w:divBdr>
    </w:div>
    <w:div w:id="1215117378">
      <w:bodyDiv w:val="1"/>
      <w:marLeft w:val="0"/>
      <w:marRight w:val="0"/>
      <w:marTop w:val="0"/>
      <w:marBottom w:val="0"/>
      <w:divBdr>
        <w:top w:val="none" w:sz="0" w:space="0" w:color="auto"/>
        <w:left w:val="none" w:sz="0" w:space="0" w:color="auto"/>
        <w:bottom w:val="none" w:sz="0" w:space="0" w:color="auto"/>
        <w:right w:val="none" w:sz="0" w:space="0" w:color="auto"/>
      </w:divBdr>
    </w:div>
    <w:div w:id="1440754685">
      <w:bodyDiv w:val="1"/>
      <w:marLeft w:val="0"/>
      <w:marRight w:val="0"/>
      <w:marTop w:val="0"/>
      <w:marBottom w:val="0"/>
      <w:divBdr>
        <w:top w:val="none" w:sz="0" w:space="0" w:color="auto"/>
        <w:left w:val="none" w:sz="0" w:space="0" w:color="auto"/>
        <w:bottom w:val="none" w:sz="0" w:space="0" w:color="auto"/>
        <w:right w:val="none" w:sz="0" w:space="0" w:color="auto"/>
      </w:divBdr>
    </w:div>
    <w:div w:id="1654481159">
      <w:bodyDiv w:val="1"/>
      <w:marLeft w:val="0"/>
      <w:marRight w:val="0"/>
      <w:marTop w:val="0"/>
      <w:marBottom w:val="0"/>
      <w:divBdr>
        <w:top w:val="none" w:sz="0" w:space="0" w:color="auto"/>
        <w:left w:val="none" w:sz="0" w:space="0" w:color="auto"/>
        <w:bottom w:val="none" w:sz="0" w:space="0" w:color="auto"/>
        <w:right w:val="none" w:sz="0" w:space="0" w:color="auto"/>
      </w:divBdr>
    </w:div>
    <w:div w:id="1668094643">
      <w:bodyDiv w:val="1"/>
      <w:marLeft w:val="0"/>
      <w:marRight w:val="0"/>
      <w:marTop w:val="0"/>
      <w:marBottom w:val="0"/>
      <w:divBdr>
        <w:top w:val="none" w:sz="0" w:space="0" w:color="auto"/>
        <w:left w:val="none" w:sz="0" w:space="0" w:color="auto"/>
        <w:bottom w:val="none" w:sz="0" w:space="0" w:color="auto"/>
        <w:right w:val="none" w:sz="0" w:space="0" w:color="auto"/>
      </w:divBdr>
    </w:div>
    <w:div w:id="1683168129">
      <w:bodyDiv w:val="1"/>
      <w:marLeft w:val="0"/>
      <w:marRight w:val="0"/>
      <w:marTop w:val="0"/>
      <w:marBottom w:val="0"/>
      <w:divBdr>
        <w:top w:val="none" w:sz="0" w:space="0" w:color="auto"/>
        <w:left w:val="none" w:sz="0" w:space="0" w:color="auto"/>
        <w:bottom w:val="none" w:sz="0" w:space="0" w:color="auto"/>
        <w:right w:val="none" w:sz="0" w:space="0" w:color="auto"/>
      </w:divBdr>
    </w:div>
    <w:div w:id="1821917798">
      <w:bodyDiv w:val="1"/>
      <w:marLeft w:val="0"/>
      <w:marRight w:val="0"/>
      <w:marTop w:val="0"/>
      <w:marBottom w:val="0"/>
      <w:divBdr>
        <w:top w:val="none" w:sz="0" w:space="0" w:color="auto"/>
        <w:left w:val="none" w:sz="0" w:space="0" w:color="auto"/>
        <w:bottom w:val="none" w:sz="0" w:space="0" w:color="auto"/>
        <w:right w:val="none" w:sz="0" w:space="0" w:color="auto"/>
      </w:divBdr>
    </w:div>
    <w:div w:id="1855222440">
      <w:bodyDiv w:val="1"/>
      <w:marLeft w:val="0"/>
      <w:marRight w:val="0"/>
      <w:marTop w:val="0"/>
      <w:marBottom w:val="0"/>
      <w:divBdr>
        <w:top w:val="none" w:sz="0" w:space="0" w:color="auto"/>
        <w:left w:val="none" w:sz="0" w:space="0" w:color="auto"/>
        <w:bottom w:val="none" w:sz="0" w:space="0" w:color="auto"/>
        <w:right w:val="none" w:sz="0" w:space="0" w:color="auto"/>
      </w:divBdr>
    </w:div>
    <w:div w:id="2038970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hyperlink" Target="https://en.wikipedia.org/wiki/Differential_wheeled_robot"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PatrolBo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A1FCD-B442-4CA2-8126-5D0873F2E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TotalTime>
  <Pages>63</Pages>
  <Words>10799</Words>
  <Characters>6155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72212</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03-134172-103</cp:lastModifiedBy>
  <cp:revision>564</cp:revision>
  <cp:lastPrinted>2021-06-30T13:40:00Z</cp:lastPrinted>
  <dcterms:created xsi:type="dcterms:W3CDTF">2021-06-28T15:39:00Z</dcterms:created>
  <dcterms:modified xsi:type="dcterms:W3CDTF">2021-07-09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910854d-91c7-344e-85a7-0f5ac85e7ad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